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CellMar>
          <w:left w:w="0" w:type="dxa"/>
          <w:right w:w="0" w:type="dxa"/>
        </w:tblCellMar>
        <w:tblLook w:val="04A0" w:firstRow="1" w:lastRow="0" w:firstColumn="1" w:lastColumn="0" w:noHBand="0" w:noVBand="1"/>
      </w:tblPr>
      <w:tblGrid>
        <w:gridCol w:w="1414"/>
        <w:gridCol w:w="4848"/>
        <w:gridCol w:w="2748"/>
      </w:tblGrid>
      <w:tr w:rsidR="00ED39A0" w:rsidRPr="00FA31FA" w14:paraId="4726560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B4E94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b/>
                <w:bCs/>
                <w:color w:val="000000"/>
                <w:sz w:val="15"/>
                <w:szCs w:val="15"/>
                <w:lang w:eastAsia="en-GB"/>
              </w:rPr>
              <w:t>species_original_name</w:t>
            </w:r>
          </w:p>
        </w:tc>
        <w:tc>
          <w:tcPr>
            <w:tcW w:w="48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664D0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b/>
                <w:bCs/>
                <w:color w:val="000000"/>
                <w:sz w:val="15"/>
                <w:szCs w:val="15"/>
                <w:lang w:eastAsia="en-GB"/>
              </w:rPr>
              <w:t>notes</w:t>
            </w:r>
          </w:p>
        </w:tc>
        <w:tc>
          <w:tcPr>
            <w:tcW w:w="27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A6696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b/>
                <w:bCs/>
                <w:color w:val="000000"/>
                <w:sz w:val="15"/>
                <w:szCs w:val="15"/>
                <w:lang w:eastAsia="en-GB"/>
              </w:rPr>
              <w:t>refs</w:t>
            </w:r>
          </w:p>
        </w:tc>
      </w:tr>
      <w:tr w:rsidR="00ED39A0" w:rsidRPr="00FA31FA" w14:paraId="69612478"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0356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crasis rose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E3E0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ife cycle in Brown &amp; Silberma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DC166" w14:textId="66B9F89A" w:rsidR="00ED39A0" w:rsidRPr="00FA31FA" w:rsidRDefault="00ED39A0" w:rsidP="001627C6">
            <w:pPr>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Brown&lt;/Author&gt;&lt;Year&gt;2013&lt;/Year&gt;&lt;RecNum&gt;2092&lt;/RecNum&gt;&lt;DisplayText&gt;(1)&lt;/DisplayText&gt;&lt;record&gt;&lt;rec-number&gt;2092&lt;/rec-number&gt;&lt;foreign-keys&gt;&lt;key app="EN" db-id="r0sefwtz2p0xpvevz20v55xtefft00w2xazw" timestamp="1633003609" guid="0b8181c3-874d-4915-8f0f-237d7ce44853"&gt;2092&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1)</w:t>
            </w:r>
            <w:r>
              <w:rPr>
                <w:rFonts w:ascii="Times New Roman" w:eastAsia="Times New Roman" w:hAnsi="Times New Roman" w:cs="Times New Roman"/>
                <w:lang w:eastAsia="en-GB"/>
              </w:rPr>
              <w:fldChar w:fldCharType="end"/>
            </w:r>
          </w:p>
        </w:tc>
      </w:tr>
      <w:tr w:rsidR="00ED39A0" w:rsidRPr="00FA31FA" w14:paraId="369AB29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C0F53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cytosteli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B64B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rown and Silberman: similar life cycle to dicty, but have acellular stalk. Baldauf and strassman: Group splits into smaller sorogens (fructifications), which each produce a stalk and fruiting body</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2B8DD" w14:textId="2934901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Times New Roman"/>
                <w:color w:val="000000"/>
                <w:sz w:val="15"/>
                <w:szCs w:val="15"/>
                <w:lang w:eastAsia="en-GB"/>
              </w:rPr>
              <w:fldChar w:fldCharType="begin"/>
            </w:r>
            <w:r>
              <w:rPr>
                <w:rFonts w:ascii="Helvetica Neue" w:eastAsia="Times New Roman" w:hAnsi="Helvetica Neue" w:cs="Times New Roman"/>
                <w:color w:val="000000"/>
                <w:sz w:val="15"/>
                <w:szCs w:val="15"/>
                <w:lang w:eastAsia="en-GB"/>
              </w:rPr>
              <w:instrText xml:space="preserve"> ADDIN EN.CITE &lt;EndNote&gt;&lt;Cite&gt;&lt;Author&gt;Brown&lt;/Author&gt;&lt;Year&gt;2013&lt;/Year&gt;&lt;RecNum&gt;2092&lt;/RecNum&gt;&lt;DisplayText&gt;(1)&lt;/DisplayText&gt;&lt;record&gt;&lt;rec-number&gt;2092&lt;/rec-number&gt;&lt;foreign-keys&gt;&lt;key app="EN" db-id="r0sefwtz2p0xpvevz20v55xtefft00w2xazw" timestamp="1633003609" guid="0b8181c3-874d-4915-8f0f-237d7ce44853"&gt;2092&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Pr>
                <w:rFonts w:ascii="Helvetica Neue" w:eastAsia="Times New Roman" w:hAnsi="Helvetica Neue" w:cs="Times New Roman"/>
                <w:color w:val="000000"/>
                <w:sz w:val="15"/>
                <w:szCs w:val="15"/>
                <w:lang w:eastAsia="en-GB"/>
              </w:rPr>
              <w:fldChar w:fldCharType="separate"/>
            </w:r>
            <w:r>
              <w:rPr>
                <w:rFonts w:ascii="Helvetica Neue" w:eastAsia="Times New Roman" w:hAnsi="Helvetica Neue" w:cs="Times New Roman"/>
                <w:noProof/>
                <w:color w:val="000000"/>
                <w:sz w:val="15"/>
                <w:szCs w:val="15"/>
                <w:lang w:eastAsia="en-GB"/>
              </w:rPr>
              <w:t>(1)</w:t>
            </w:r>
            <w:r>
              <w:rPr>
                <w:rFonts w:ascii="Helvetica Neue" w:eastAsia="Times New Roman" w:hAnsi="Helvetica Neue" w:cs="Times New Roman"/>
                <w:color w:val="000000"/>
                <w:sz w:val="15"/>
                <w:szCs w:val="15"/>
                <w:lang w:eastAsia="en-GB"/>
              </w:rPr>
              <w:fldChar w:fldCharType="end"/>
            </w:r>
          </w:p>
        </w:tc>
      </w:tr>
      <w:tr w:rsidR="00ED39A0" w:rsidRPr="00FA31FA" w14:paraId="5EE9A17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2A04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eolosoma tenebrar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A9D1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ultiple Aeolosoma species  use paratomy (Zattara), Elissen: ‘mostly’ reproduce asexually, Bell 1984: implies they are exclusively asexual. Marotta describe infrequent sex in genus. Arthur book (reproduction of marine inverts) sex is rare, reports contradictory, sexual specimens rarely found (pgs 217, 222)</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DC56" w14:textId="3FB3ABF9" w:rsidR="00ED39A0" w:rsidRPr="00FA31FA" w:rsidRDefault="00ED39A0" w:rsidP="001627C6">
            <w:pPr>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begin">
                <w:fldData xml:space="preserve">PEVuZE5vdGU+PENpdGU+PEF1dGhvcj5CbGFja3N0b25lPC9BdXRob3I+PFllYXI+MjAwMzwvWWVh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WmF0dGFyYTwvQXV0aG9yPjxZZWFyPjIwMTY8L1llYXI+PFJlY051bT4yMTE0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=
</w:fldData>
              </w:fldChar>
            </w:r>
            <w:r>
              <w:rPr>
                <w:rFonts w:ascii="Times New Roman" w:eastAsia="Times New Roman" w:hAnsi="Times New Roman" w:cs="Times New Roman"/>
                <w:lang w:eastAsia="en-GB"/>
              </w:rPr>
              <w:instrText xml:space="preserve"> ADDIN EN.CITE </w:instrText>
            </w:r>
            <w:r>
              <w:rPr>
                <w:rFonts w:ascii="Times New Roman" w:eastAsia="Times New Roman" w:hAnsi="Times New Roman" w:cs="Times New Roman"/>
                <w:lang w:eastAsia="en-GB"/>
              </w:rPr>
              <w:fldChar w:fldCharType="begin">
                <w:fldData xml:space="preserve">PEVuZE5vdGU+PENpdGU+PEF1dGhvcj5CbGFja3N0b25lPC9BdXRob3I+PFllYXI+MjAwMzwvWWVh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WmF0dGFyYTwvQXV0aG9yPjxZZWFyPjIwMTY8L1llYXI+PFJlY051bT4yMTE0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=
</w:fldData>
              </w:fldChar>
            </w:r>
            <w:r>
              <w:rPr>
                <w:rFonts w:ascii="Times New Roman" w:eastAsia="Times New Roman" w:hAnsi="Times New Roman" w:cs="Times New Roman"/>
                <w:lang w:eastAsia="en-GB"/>
              </w:rPr>
              <w:instrText xml:space="preserve"> ADDIN EN.CITE.DATA </w:instrText>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2-7)</w:t>
            </w:r>
            <w:r>
              <w:rPr>
                <w:rFonts w:ascii="Times New Roman" w:eastAsia="Times New Roman" w:hAnsi="Times New Roman" w:cs="Times New Roman"/>
                <w:lang w:eastAsia="en-GB"/>
              </w:rPr>
              <w:fldChar w:fldCharType="end"/>
            </w:r>
            <w:r>
              <w:t xml:space="preserve"> </w:t>
            </w:r>
            <w:r>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EN.CITE &lt;EndNote&gt;&lt;Cite&gt;&lt;Author&gt;Giese&lt;/Author&gt;&lt;Year&gt;2012&lt;/Year&gt;&lt;RecNum&gt;2374&lt;/RecNum&gt;&lt;DisplayText&gt;(8)&lt;/DisplayText&gt;&lt;record&gt;&lt;rec-number&gt;2374&lt;/rec-number&gt;&lt;foreign-keys&gt;&lt;key app="EN" db-id="r0sefwtz2p0xpvevz20v55xtefft00w2xazw" timestamp="1633005186" guid="a89e4ab5-e45c-4327-8768-b847443b1990"&gt;2374&lt;/key&gt;&lt;/foreign-keys&gt;&lt;ref-type name="Book"&gt;6&lt;/ref-type&gt;&lt;contributors&gt;&lt;authors&gt;&lt;author&gt;Giese, Arthur&lt;/author&gt;&lt;/authors&gt;&lt;/contributors&gt;&lt;titles&gt;&lt;title&gt;Reproduction of Marine Invertebrates V3: Annelids and Echiurans&lt;/title&gt;&lt;/titles&gt;&lt;dates&gt;&lt;year&gt;2012&lt;/year&gt;&lt;/dates&gt;&lt;publisher&gt;Elsevier&lt;/publisher&gt;&lt;isbn&gt;0323154360&lt;/isbn&gt;&lt;urls&gt;&lt;/urls&gt;&lt;/record&gt;&lt;/Cite&gt;&lt;/EndNote&gt;</w:instrText>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8)</w:t>
            </w:r>
            <w:r>
              <w:rPr>
                <w:rFonts w:ascii="Times New Roman" w:eastAsia="Times New Roman" w:hAnsi="Times New Roman" w:cs="Times New Roman"/>
                <w:lang w:eastAsia="en-GB"/>
              </w:rPr>
              <w:fldChar w:fldCharType="end"/>
            </w:r>
          </w:p>
        </w:tc>
      </w:tr>
      <w:tr w:rsidR="00ED39A0" w:rsidRPr="00FA31FA" w14:paraId="2128FC5B"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297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laria margi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B9E8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akahara and nakamura 1973: 13% of unfertilised eggs develop parthenogenetically. Large sporophyte, small, filamentous gametophyte Kraan 2020 (could this be split?). Seems likely that a. Marg also has parthenogenesis. Redmond 2014 handbook discusses fragmentation using knife or blender.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CFC54" w14:textId="42D6EAD1" w:rsidR="00ED39A0" w:rsidRPr="00FA31FA" w:rsidRDefault="00ED39A0" w:rsidP="001627C6">
            <w:pPr>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begin">
                <w:fldData xml:space="preserve">PEVuZE5vdGU+PENpdGU+PEF1dGhvcj5CZWxsPC9BdXRob3I+PFllYXI+MjAwODwvWWVhcj48UmVj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</w:fldData>
              </w:fldChar>
            </w:r>
            <w:r>
              <w:rPr>
                <w:rFonts w:ascii="Times New Roman" w:eastAsia="Times New Roman" w:hAnsi="Times New Roman" w:cs="Times New Roman"/>
                <w:lang w:eastAsia="en-GB"/>
              </w:rPr>
              <w:instrText xml:space="preserve"> ADDIN EN.CITE </w:instrText>
            </w:r>
            <w:r>
              <w:rPr>
                <w:rFonts w:ascii="Times New Roman" w:eastAsia="Times New Roman" w:hAnsi="Times New Roman" w:cs="Times New Roman"/>
                <w:lang w:eastAsia="en-GB"/>
              </w:rPr>
              <w:fldChar w:fldCharType="begin">
                <w:fldData xml:space="preserve">PEVuZE5vdGU+PENpdGU+PEF1dGhvcj5CZWxsPC9BdXRob3I+PFllYXI+MjAwODwvWWVhcj48UmVj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</w:fldData>
              </w:fldChar>
            </w:r>
            <w:r>
              <w:rPr>
                <w:rFonts w:ascii="Times New Roman" w:eastAsia="Times New Roman" w:hAnsi="Times New Roman" w:cs="Times New Roman"/>
                <w:lang w:eastAsia="en-GB"/>
              </w:rPr>
              <w:instrText xml:space="preserve"> ADDIN EN.CITE.DATA </w:instrText>
            </w:r>
            <w:r>
              <w:rPr>
                <w:rFonts w:ascii="Times New Roman" w:eastAsia="Times New Roman" w:hAnsi="Times New Roman" w:cs="Times New Roman"/>
                <w:lang w:eastAsia="en-GB"/>
              </w:rPr>
            </w:r>
            <w:r>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t>(3, 9-11)</w:t>
            </w:r>
            <w:r>
              <w:rPr>
                <w:rFonts w:ascii="Times New Roman" w:eastAsia="Times New Roman" w:hAnsi="Times New Roman" w:cs="Times New Roman"/>
                <w:lang w:eastAsia="en-GB"/>
              </w:rPr>
              <w:fldChar w:fldCharType="end"/>
            </w:r>
          </w:p>
        </w:tc>
      </w:tr>
      <w:tr w:rsidR="00ED39A0" w:rsidRPr="00FA31FA" w14:paraId="7132F1F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600B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mphibola cre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36DF5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ennington 1979— thesis ch 5. Farnie 1919, 1924: hermaphrodite. Describes structure of reproductive organ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24161" w14:textId="685FFA7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tMTQpPC9EaXNwbGF5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Jlbm5pbmd0b248L0F1dGhvcj48WWVhcj4xOTc5PC9Z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tMTQpPC9EaXNwbGF5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Jlbm5pbmd0b248L0F1dGhvcj48WWVhcj4xOTc5PC9Z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2-14)</w:t>
            </w:r>
            <w:r>
              <w:rPr>
                <w:rFonts w:ascii="Helvetica Neue" w:eastAsia="Times New Roman" w:hAnsi="Helvetica Neue" w:cs="Calibri"/>
                <w:color w:val="000000"/>
                <w:sz w:val="15"/>
                <w:szCs w:val="15"/>
              </w:rPr>
              <w:fldChar w:fldCharType="end"/>
            </w:r>
          </w:p>
        </w:tc>
      </w:tr>
      <w:tr w:rsidR="00ED39A0" w:rsidRPr="00FA31FA" w14:paraId="7AEE156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A694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nabaen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249D4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I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2B59C" w14:textId="153DDD0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1DA6296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9359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nthoceros himalayensis Kashyap</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9BBD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ehra &amp; Handoo 1953: forms large mats, has a ‘sterile’ form that grows gregarisouly, and resembles a species that only reproduces vegetatively. Discusses that plants are monoecious/protoandrous. Lang 1901: apospory, but not apogamy observed</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82D13" w14:textId="65AEB2E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3LCAxOC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1laHJhPC9BdXRob3I+PFllYXI+MTk1MzwvWWVhcj48UmVjTnVtPjIzODE8L1JlY051bT48cmVj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3LCAxOC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1laHJhPC9BdXRob3I+PFllYXI+MTk1MzwvWWVhcj48UmVjTnVtPjIzODE8L1JlY051bT48cmVj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 18)</w:t>
            </w:r>
            <w:r>
              <w:rPr>
                <w:rFonts w:ascii="Helvetica Neue" w:eastAsia="Times New Roman" w:hAnsi="Helvetica Neue" w:cs="Calibri"/>
                <w:color w:val="000000"/>
                <w:sz w:val="15"/>
                <w:szCs w:val="15"/>
              </w:rPr>
              <w:fldChar w:fldCharType="end"/>
            </w:r>
            <w:r>
              <w:t xml:space="preserve"> </w:t>
            </w:r>
          </w:p>
        </w:tc>
      </w:tr>
      <w:tr w:rsidR="00ED39A0" w:rsidRPr="00FA31FA" w14:paraId="0E76CD2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F969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podotrocha progenera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FB7A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estheide describe sperm and oocytes, but no spawning observed (can we assume they have sex from tha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4607F" w14:textId="0E7CDB6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OSwgMjApPC9E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OSwgMjApPC9E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19, 20)</w:t>
            </w:r>
            <w:r>
              <w:rPr>
                <w:rFonts w:ascii="Helvetica Neue" w:eastAsia="Times New Roman" w:hAnsi="Helvetica Neue" w:cs="Calibri"/>
                <w:color w:val="000000"/>
                <w:sz w:val="15"/>
                <w:szCs w:val="15"/>
              </w:rPr>
              <w:fldChar w:fldCharType="end"/>
            </w:r>
          </w:p>
        </w:tc>
      </w:tr>
      <w:tr w:rsidR="00ED39A0" w:rsidRPr="00FA31FA" w14:paraId="3F375B8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8B23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rthrospi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A0DE0" w14:textId="77777777" w:rsidR="00ED39A0" w:rsidRPr="00FA31FA" w:rsidRDefault="00ED39A0" w:rsidP="001627C6">
            <w:pPr>
              <w:rPr>
                <w:rFonts w:ascii="Times New Roman" w:eastAsia="Times New Roman" w:hAnsi="Times New Roman" w:cs="Times New Roman"/>
                <w:lang w:eastAsia="en-GB"/>
              </w:rPr>
            </w:pPr>
            <w:hyperlink r:id="rId4" w:history="1">
              <w:r w:rsidRPr="00FA31FA">
                <w:rPr>
                  <w:rFonts w:ascii="Helvetica Neue" w:eastAsia="Times New Roman" w:hAnsi="Helvetica Neue" w:cs="Times New Roman"/>
                  <w:color w:val="0000FF"/>
                  <w:sz w:val="15"/>
                  <w:szCs w:val="15"/>
                  <w:u w:val="single"/>
                  <w:lang w:eastAsia="en-GB"/>
                </w:rPr>
                <w:t>https://core.ac.uk/download/pdf/108388.pdf</w:t>
              </w:r>
            </w:hyperlink>
            <w:r w:rsidRPr="00FA31FA">
              <w:rPr>
                <w:rFonts w:ascii="Helvetica Neue" w:eastAsia="Times New Roman" w:hAnsi="Helvetica Neue" w:cs="Times New Roman"/>
                <w:color w:val="000000"/>
                <w:sz w:val="15"/>
                <w:szCs w:val="15"/>
                <w:lang w:eastAsia="en-GB"/>
              </w:rPr>
              <w:t xml:space="preserve"> and Schirrmeister 2011</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303D8" w14:textId="3744CCE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wgMjEpPC9EaXNw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wgMjEpPC9EaXNw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 21)</w:t>
            </w:r>
            <w:r>
              <w:rPr>
                <w:rFonts w:ascii="Helvetica Neue" w:eastAsia="Times New Roman" w:hAnsi="Helvetica Neue" w:cs="Calibri"/>
                <w:color w:val="000000"/>
                <w:sz w:val="15"/>
                <w:szCs w:val="15"/>
              </w:rPr>
              <w:fldChar w:fldCharType="end"/>
            </w:r>
          </w:p>
        </w:tc>
      </w:tr>
      <w:tr w:rsidR="00ED39A0" w:rsidRPr="00FA31FA" w14:paraId="2F2DF85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BEE64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scophyllum nodos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5911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raberg 2007: reproduces both sexually and vegetatively from shoots. Wynne Edwards describes free-living form produced by fragment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9131" w14:textId="79DF9C7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MYXpvPC9BdXRob3I+PFllYXI+MTk5NjwvWWVhcj48UmVj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v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MYXpvPC9BdXRob3I+PFllYXI+MTk5NjwvWWVhcj48UmVj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v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2-25)</w:t>
            </w:r>
            <w:r>
              <w:rPr>
                <w:rFonts w:ascii="Helvetica Neue" w:eastAsia="Times New Roman" w:hAnsi="Helvetica Neue" w:cs="Calibri"/>
                <w:color w:val="000000"/>
                <w:sz w:val="15"/>
                <w:szCs w:val="15"/>
              </w:rPr>
              <w:fldChar w:fldCharType="end"/>
            </w:r>
          </w:p>
        </w:tc>
      </w:tr>
      <w:tr w:rsidR="00ED39A0" w:rsidRPr="00FA31FA" w14:paraId="07F43E9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9CFF0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sperococcus fistulos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10FE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t find any info, either with older names. Asexual reproduction and gametes in Fletcher 1987, book available at natural history museum at KU</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AFE23" w14:textId="4DE4CAA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XeW5uZTwvQXV0aG9yPjxZZWFyPjE5ODU8L1llYXI+PFJl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RmxldGNoZXI8L0F1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XeW5uZTwvQXV0aG9yPjxZZWFyPjE5ODU8L1llYXI+PFJl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RmxldGNoZXI8L0F1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26)</w:t>
            </w:r>
            <w:r>
              <w:rPr>
                <w:rFonts w:ascii="Helvetica Neue" w:eastAsia="Times New Roman" w:hAnsi="Helvetica Neue" w:cs="Calibri"/>
                <w:color w:val="000000"/>
                <w:sz w:val="15"/>
                <w:szCs w:val="15"/>
              </w:rPr>
              <w:fldChar w:fldCharType="end"/>
            </w:r>
          </w:p>
        </w:tc>
      </w:tr>
      <w:tr w:rsidR="00ED39A0" w:rsidRPr="00FA31FA" w14:paraId="4B59681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0D67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strephomene gubernaculife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1010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in simpler volvocine algae, all cells switch to reproductive and start new coloni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23DCA" w14:textId="1F33EE51" w:rsidR="00ED39A0" w:rsidRPr="00FA31FA" w:rsidRDefault="00ED39A0" w:rsidP="001627C6">
            <w:pPr>
              <w:tabs>
                <w:tab w:val="left" w:pos="1371"/>
              </w:tabs>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0CECC02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FA2D6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strephomene perfor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D222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ould describ reproduction in volvocine algae as budding: growth of a propagule from a single cell within the body, and then splitting off.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0452E4" w14:textId="748CECD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21CF7F9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3A0E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cillus subti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FD15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randa 2001: Forms films and fruiting bodies, could film split up? Doesn’t really form individual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F15AD" w14:textId="496734C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randa&lt;/Author&gt;&lt;Year&gt;2001&lt;/Year&gt;&lt;RecNum&gt;2108&lt;/RecNum&gt;&lt;DisplayText&gt;(31)&lt;/DisplayText&gt;&lt;record&gt;&lt;rec-number&gt;2108&lt;/rec-number&gt;&lt;foreign-keys&gt;&lt;key app="EN" db-id="r0sefwtz2p0xpvevz20v55xtefft00w2xazw" timestamp="1633004274" guid="e2166da5-6605-4bdc-b645-27c8004d7ca9"&gt;2108&lt;/key&gt;&lt;/foreign-keys&gt;&lt;ref-type name="Journal Article"&gt;17&lt;/ref-type&gt;&lt;contributors&gt;&lt;authors&gt;&lt;author&gt;Branda, S. S.&lt;/author&gt;&lt;author&gt;Gonzalez-Pastor, J. E.&lt;/author&gt;&lt;author&gt;Ben-Yehuda, S.&lt;/author&gt;&lt;author&gt;Losick, R.&lt;/author&gt;&lt;author&gt;Kolter, R.&lt;/author&gt;&lt;/authors&gt;&lt;/contributors&gt;&lt;auth-address&gt;Department of Microbiology and Molecular Genetics, Harvard Medical School, Boston, MA 02115, USA.&lt;/auth-address&gt;&lt;titles&gt;&lt;title&gt;Fruiting body formation by Bacillus subtilis&lt;/title&gt;&lt;secondary-title&gt;Proc Natl Acad Sci U S A&lt;/secondary-title&gt;&lt;/titles&gt;&lt;periodical&gt;&lt;full-title&gt;Proc Natl Acad Sci U S A&lt;/full-title&gt;&lt;/periodical&gt;&lt;pages&gt;11621-6&lt;/pages&gt;&lt;volume&gt;98&lt;/volume&gt;&lt;number&gt;20&lt;/number&gt;&lt;edition&gt;2001/09/27&lt;/edition&gt;&lt;keywords&gt;&lt;keyword&gt;Bacillus subtilis/genetics/growth &amp;amp; development/*physiology&lt;/keyword&gt;&lt;keyword&gt;Escherichia coli/genetics&lt;/keyword&gt;&lt;keyword&gt;Mutagenesis&lt;/keyword&gt;&lt;keyword&gt;Spores, Bacterial/cytology/genetics/physiology&lt;/keyword&gt;&lt;keyword&gt;beta-Galactosidase/genetics&lt;/keyword&gt;&lt;/keywords&gt;&lt;dates&gt;&lt;year&gt;2001&lt;/year&gt;&lt;pub-dates&gt;&lt;date&gt;Sep 25&lt;/date&gt;&lt;/pub-dates&gt;&lt;/dates&gt;&lt;isbn&gt;0027-8424 (Print)&amp;#xD;0027-8424 (Linking)&lt;/isbn&gt;&lt;accession-num&gt;11572999&lt;/accession-num&gt;&lt;urls&gt;&lt;related-urls&gt;&lt;url&gt;https://www.ncbi.nlm.nih.gov/pubmed/11572999&lt;/url&gt;&lt;/related-urls&gt;&lt;/urls&gt;&lt;custom2&gt;PMC58779&lt;/custom2&gt;&lt;electronic-resource-num&gt;10.1073/pnas.19138419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1)</w:t>
            </w:r>
            <w:r>
              <w:rPr>
                <w:rFonts w:ascii="Helvetica Neue" w:eastAsia="Times New Roman" w:hAnsi="Helvetica Neue" w:cs="Calibri"/>
                <w:color w:val="000000"/>
                <w:sz w:val="15"/>
                <w:szCs w:val="15"/>
              </w:rPr>
              <w:fldChar w:fldCharType="end"/>
            </w:r>
          </w:p>
        </w:tc>
      </w:tr>
      <w:tr w:rsidR="00ED39A0" w:rsidRPr="00FA31FA" w14:paraId="4464C480"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938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sichlamys sacculife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4D98E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reviously belonged to gonium</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08681" w14:textId="17AEEA1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7F092D76"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340D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otryocladia wynne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B1F8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ny red and brown algae are cultivated by taking pieces and growing them: does this happen in nature? (At least one of references here describes how fish can cause fragmentation). Worms database describes asexual reproduction and gametes. Red grape algae can be propagated by cutting (common in aquarium trad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4F9A0" w14:textId="6BC1443D" w:rsidR="00ED39A0" w:rsidRPr="00ED39A0"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zMi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JhbGxhbnRpbmU8L0F1dGhvcj48WWVhcj4xOTg5PC9ZZWFyPjxSZWNOdW0+MjA0MDwvUmVjTnVt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zMi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JhbGxhbnRpbmU8L0F1dGhvcj48WWVhcj4xOTg5PC9ZZWFyPjxSZWNOdW0+MjA0MDwvUmVjTnVt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32)</w:t>
            </w:r>
            <w:r>
              <w:rPr>
                <w:rFonts w:ascii="Helvetica Neue" w:eastAsia="Times New Roman" w:hAnsi="Helvetica Neue" w:cs="Calibri"/>
                <w:color w:val="000000"/>
                <w:sz w:val="15"/>
                <w:szCs w:val="15"/>
              </w:rPr>
              <w:fldChar w:fldCharType="end"/>
            </w:r>
            <w:r w:rsidRPr="00ED39A0">
              <w:rPr>
                <w:rFonts w:ascii="Helvetica Neue" w:eastAsia="Times New Roman" w:hAnsi="Helvetica Neue" w:cs="Calibri"/>
                <w:color w:val="000000"/>
                <w:sz w:val="15"/>
                <w:szCs w:val="15"/>
              </w:rPr>
              <w:t xml:space="preserve"> (https://www.reef2reef.com/threads/propagating-red-grape-macroalgae-botryocladia-sp.505240/)</w:t>
            </w:r>
          </w:p>
        </w:tc>
      </w:tr>
      <w:tr w:rsidR="00ED39A0" w:rsidRPr="00FA31FA" w14:paraId="4355EAD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20CD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enorhabditis elega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54640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 self-fertilise, but not parthenogenesis, and not fission. Diploscapter pachys (another nematode) can reproduce parthenogenetically</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D85E2" w14:textId="4144992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Pr>
                <w:rFonts w:ascii="Helvetica Neue" w:eastAsia="Times New Roman" w:hAnsi="Helvetica Neue" w:cs="Calibri"/>
                <w:color w:val="000000"/>
                <w:sz w:val="15"/>
                <w:szCs w:val="15"/>
              </w:rPr>
              <w:fldChar w:fldCharType="end"/>
            </w:r>
          </w:p>
        </w:tc>
      </w:tr>
      <w:tr w:rsidR="00ED39A0" w:rsidRPr="00FA31FA" w14:paraId="7D38604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4B3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llinectes sapid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38370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ines: females mate once and store sperm. Some crayfish can be parthenogenetic, but can’t see any crab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BECB" w14:textId="627BF7E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zM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ppdm9mZjwvQXV0aG9yPjxZZWFyPjIwMDc8L1llYXI+PFJl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zM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ppdm9mZjwvQXV0aG9yPjxZZWFyPjIwMDc8L1llYXI+PFJl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33)</w:t>
            </w:r>
            <w:r>
              <w:rPr>
                <w:rFonts w:ascii="Helvetica Neue" w:eastAsia="Times New Roman" w:hAnsi="Helvetica Neue" w:cs="Calibri"/>
                <w:color w:val="000000"/>
                <w:sz w:val="15"/>
                <w:szCs w:val="15"/>
              </w:rPr>
              <w:fldChar w:fldCharType="end"/>
            </w:r>
          </w:p>
        </w:tc>
      </w:tr>
      <w:tr w:rsidR="00ED39A0" w:rsidRPr="00FA31FA" w14:paraId="516B43B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1E77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lothrix</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9CD9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I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21D50" w14:textId="28A1C8A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28B7388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2233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dida albica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DDD5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orms hyphae, but cells all remain viable. Sex in Hickman 201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1C6DF" w14:textId="32BD15C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M0KTwvRGlzcGxheVRleHQ+PHJlY29y
ZD48cmVjLW51bWJlcj4xODk2PC9yZWMtbnVtYmVyPjxmb3JlaWduLWtleXM+PGtleSBhcHA9IkVO
IiBkYi1pZD0icjBzZWZ3dHoycDB4cHZldnoyMHY1NXh0ZWZmdDAwdzJ4YXp3IiB0aW1lc3RhbXA9
IjE2MzMwMDE5NjEiIGd1aWQ9ImRiZWQxNmEwLTk5ZjktNDczZC04MzQ1LTM5NTlhZWViMzU1NCI+
MTg5Nj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SGlj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M0KTwvRGlzcGxheVRleHQ+PHJlY29y
ZD48cmVjLW51bWJlcj4xODk2PC9yZWMtbnVtYmVyPjxmb3JlaWduLWtleXM+PGtleSBhcHA9IkVO
IiBkYi1pZD0icjBzZWZ3dHoycDB4cHZldnoyMHY1NXh0ZWZmdDAwdzJ4YXp3IiB0aW1lc3RhbXA9
IjE2MzMwMDE5NjEiIGd1aWQ9ImRiZWQxNmEwLTk5ZjktNDczZC04MzQ1LTM5NTlhZWViMzU1NCI+
MTg5Nj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SGlj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34)</w:t>
            </w:r>
            <w:r>
              <w:rPr>
                <w:rFonts w:ascii="Helvetica Neue" w:eastAsia="Times New Roman" w:hAnsi="Helvetica Neue" w:cs="Calibri"/>
                <w:color w:val="000000"/>
                <w:sz w:val="15"/>
                <w:szCs w:val="15"/>
              </w:rPr>
              <w:fldChar w:fldCharType="end"/>
            </w:r>
          </w:p>
        </w:tc>
      </w:tr>
      <w:tr w:rsidR="00ED39A0" w:rsidRPr="00FA31FA" w14:paraId="435A78B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11D0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is familia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C3DBBA"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15944" w14:textId="744FEDC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Pr>
                <w:rFonts w:ascii="Helvetica Neue" w:eastAsia="Times New Roman" w:hAnsi="Helvetica Neue" w:cs="Calibri"/>
                <w:color w:val="000000"/>
                <w:sz w:val="15"/>
                <w:szCs w:val="15"/>
              </w:rPr>
              <w:fldChar w:fldCharType="end"/>
            </w:r>
          </w:p>
        </w:tc>
      </w:tr>
      <w:tr w:rsidR="00ED39A0" w:rsidRPr="00FA31FA" w14:paraId="6B87F3A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5FD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rpomitra cost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32B4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Orfanidis 1993 describes the gametophyte and ‘fragments were allowed to settle’. WoRMs describes gametes.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FF572" w14:textId="293639C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zNS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xNTwvUmVj
TnVtPjxyZWNvcmQ+PHJlYy1udW1iZXI+MTkxNTwvcmVjLW51bWJlcj48Zm9yZWlnbi1rZXlzPjxr
ZXkgYXBwPSJFTiIgZGItaWQ9InIwc2Vmd3R6MnAweHB2ZXZ6MjB2NTV4dGVmZnQwMHcyeGF6dyIg
dGltZXN0YW1wPSIxNjMzMDAyMTg4IiBndWlkPSIzYTI5YzQ5Yy0zNDk1LTQ0ZWEtOGM2Ny0yMjE0
ZDc2Y2VhZDgiPjE5MTU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9yZmFuaWRpczwv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zNS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xNTwvUmVj
TnVtPjxyZWNvcmQ+PHJlYy1udW1iZXI+MTkxNTwvcmVjLW51bWJlcj48Zm9yZWlnbi1rZXlzPjxr
ZXkgYXBwPSJFTiIgZGItaWQ9InIwc2Vmd3R6MnAweHB2ZXZ6MjB2NTV4dGVmZnQwMHcyeGF6dyIg
dGltZXN0YW1wPSIxNjMzMDAyMTg4IiBndWlkPSIzYTI5YzQ5Yy0zNDk1LTQ0ZWEtOGM2Ny0yMjE0
ZDc2Y2VhZDgiPjE5MTU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9yZmFuaWRpczwv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35)</w:t>
            </w:r>
            <w:r>
              <w:rPr>
                <w:rFonts w:ascii="Helvetica Neue" w:eastAsia="Times New Roman" w:hAnsi="Helvetica Neue" w:cs="Calibri"/>
                <w:color w:val="000000"/>
                <w:sz w:val="15"/>
                <w:szCs w:val="15"/>
              </w:rPr>
              <w:fldChar w:fldCharType="end"/>
            </w:r>
          </w:p>
        </w:tc>
      </w:tr>
      <w:tr w:rsidR="00ED39A0" w:rsidRPr="00FA31FA" w14:paraId="2862DDF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B897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tyostelium fasciculat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46F0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nd strassman:group splits into multiple smaller sporogens in Ca. Bifurcatum, Sheikh 2018 for C. fasciculata</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3EAC8" w14:textId="6D2CA28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25uZXI8L0F1dGhvcj48WWVhcj4yMDE1PC9ZZWFyPjxS
ZWNOdW0+MjI2ODwvUmVjTnVtPjxEaXNwbGF5VGV4dD4oMzYtMzkpPC9EaXNwbGF5VGV4dD48cmVj
b3JkPjxyZWMtbnVtYmVyPjIyNjg8L3JlYy1udW1iZXI+PGZvcmVpZ24ta2V5cz48a2V5IGFwcD0i
RU4iIGRiLWlkPSJyMHNlZnd0ejJwMHhwdmV2ejIwdjU1eHRlZmZ0MDB3MnhhenciIHRpbWVzdGFt
cD0iMTYzMzAwNDMzNCIgZ3VpZD0iOWQzZjY4NWQtMDUzNy00OWQ1LTlhNmItMjg3MGU4MjU5YmEz
Ij4yMjY4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1MDwvUmVjTnVtPjxy
ZWNvcmQ+PHJlYy1udW1iZXI+MjM1MDwvcmVjLW51bWJlcj48Zm9yZWlnbi1rZXlzPjxrZXkgYXBw
PSJFTiIgZGItaWQ9InIwc2Vmd3R6MnAweHB2ZXZ6MjB2NTV4dGVmZnQwMHcyeGF6dyIgdGltZXN0
YW1wPSIxNjMzMDA1MDQ4IiBndWlkPSIzNTE4YmEwMC03NmQ4LTQ2MGMtYjU0Yi0wYmVhMDU4OTVi
NWEiPjIzNTA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zOTk8L1JlY051bT48cmVjb3JkPjxyZWMtbnVtYmVy
PjIzOTk8L3JlYy1udW1iZXI+PGZvcmVpZ24ta2V5cz48a2V5IGFwcD0iRU4iIGRiLWlkPSJyMHNl
Znd0ejJwMHhwdmV2ejIwdjU1eHRlZmZ0MDB3MnhhenciIHRpbWVzdGFtcD0iMTYzMzAwNTE5MCIg
Z3VpZD0iMTczNzkwNjAtNWJkMS00ZDlmLWE3N2MtZGYxZTBhODdkNGVhIj4yMzk5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AwPC9SZWNOdW0+PHJlY29yZD48cmVjLW51bWJlcj4yNDAwPC9yZWMtbnVtYmVyPjxm
b3JlaWduLWtleXM+PGtleSBhcHA9IkVOIiBkYi1pZD0icjBzZWZ3dHoycDB4cHZldnoyMHY1NXh0
ZWZmdDAwdzJ4YXp3IiB0aW1lc3RhbXA9IjE2MzMwMDUxOTEiIGd1aWQ9IjU4Yjc1ZTNkLTU1NTQt
NDYxOS05N2FjLTA2ZjI4NDhiZmJhNiI+MjQwMD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25uZXI8L0F1dGhvcj48WWVhcj4yMDE1PC9ZZWFyPjxS
ZWNOdW0+MjI2ODwvUmVjTnVtPjxEaXNwbGF5VGV4dD4oMzYtMzkpPC9EaXNwbGF5VGV4dD48cmVj
b3JkPjxyZWMtbnVtYmVyPjIyNjg8L3JlYy1udW1iZXI+PGZvcmVpZ24ta2V5cz48a2V5IGFwcD0i
RU4iIGRiLWlkPSJyMHNlZnd0ejJwMHhwdmV2ejIwdjU1eHRlZmZ0MDB3MnhhenciIHRpbWVzdGFt
cD0iMTYzMzAwNDMzNCIgZ3VpZD0iOWQzZjY4NWQtMDUzNy00OWQ1LTlhNmItMjg3MGU4MjU5YmEz
Ij4yMjY4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1MDwvUmVjTnVtPjxy
ZWNvcmQ+PHJlYy1udW1iZXI+MjM1MDwvcmVjLW51bWJlcj48Zm9yZWlnbi1rZXlzPjxrZXkgYXBw
PSJFTiIgZGItaWQ9InIwc2Vmd3R6MnAweHB2ZXZ6MjB2NTV4dGVmZnQwMHcyeGF6dyIgdGltZXN0
YW1wPSIxNjMzMDA1MDQ4IiBndWlkPSIzNTE4YmEwMC03NmQ4LTQ2MGMtYjU0Yi0wYmVhMDU4OTVi
NWEiPjIzNTA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zOTk8L1JlY051bT48cmVjb3JkPjxyZWMtbnVtYmVy
PjIzOTk8L3JlYy1udW1iZXI+PGZvcmVpZ24ta2V5cz48a2V5IGFwcD0iRU4iIGRiLWlkPSJyMHNl
Znd0ejJwMHhwdmV2ejIwdjU1eHRlZmZ0MDB3MnhhenciIHRpbWVzdGFtcD0iMTYzMzAwNTE5MCIg
Z3VpZD0iMTczNzkwNjAtNWJkMS00ZDlmLWE3N2MtZGYxZTBhODdkNGVhIj4yMzk5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AwPC9SZWNOdW0+PHJlY29yZD48cmVjLW51bWJlcj4yNDAwPC9yZWMtbnVtYmVyPjxm
b3JlaWduLWtleXM+PGtleSBhcHA9IkVOIiBkYi1pZD0icjBzZWZ3dHoycDB4cHZldnoyMHY1NXh0
ZWZmdDAwdzJ4YXp3IiB0aW1lc3RhbXA9IjE2MzMwMDUxOTEiIGd1aWQ9IjU4Yjc1ZTNkLTU1NTQt
NDYxOS05N2FjLTA2ZjI4NDhiZmJhNiI+MjQwMD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6-39)</w:t>
            </w:r>
            <w:r>
              <w:rPr>
                <w:rFonts w:ascii="Helvetica Neue" w:eastAsia="Times New Roman" w:hAnsi="Helvetica Neue" w:cs="Calibri"/>
                <w:color w:val="000000"/>
                <w:sz w:val="15"/>
                <w:szCs w:val="15"/>
              </w:rPr>
              <w:fldChar w:fldCharType="end"/>
            </w:r>
          </w:p>
        </w:tc>
      </w:tr>
      <w:tr w:rsidR="00ED39A0" w:rsidRPr="00FA31FA" w14:paraId="570FC3B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90D8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Ophioglossum palmat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845D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esler 1975 describes gametophytes, which lead to sporophytes in O palmatum (but says that apogamy cannot be rules out). Whittier 2011 describes ophioglossum pendulum gametophytes. McMaster 1996 describes vegetative spread by rhizome in ophioglossum pusillum.</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B13B5" w14:textId="224E55C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40)&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Bower&lt;/Author&gt;&lt;Year&gt;1911&lt;/Year&gt;&lt;RecNum&gt;2090&lt;/RecNum&gt;&lt;record&gt;&lt;rec-number&gt;2090&lt;/rec-number&gt;&lt;foreign-keys&gt;&lt;key app="EN" db-id="r0sefwtz2p0xpvevz20v55xtefft00w2xazw" timestamp="1633003609" guid="b3709762-3ba7-413b-a89d-6abbdc512d27"&gt;2090&lt;/key&gt;&lt;/foreign-keys&gt;&lt;ref-type name="Journal Article"&gt;17&lt;/ref-type&gt;&lt;contributors&gt;&lt;authors&gt;&lt;author&gt;Bower, F. O.&lt;/author&gt;&lt;/authors&gt;&lt;/contributors&gt;&lt;titles&gt;&lt;title&gt;Notes on the Morphology of Ophioglossum (Cheiroglossa) palmatum, L&lt;/title&gt;&lt;secondary-title&gt;Annals of Botany&lt;/secondary-title&gt;&lt;/titles&gt;&lt;periodical&gt;&lt;full-title&gt;Annals of Botany&lt;/full-title&gt;&lt;/periodical&gt;&lt;pages&gt;277-298&lt;/pages&gt;&lt;volume&gt;os-25&lt;/volume&gt;&lt;number&gt;2&lt;/number&gt;&lt;dates&gt;&lt;year&gt;1911&lt;/year&gt;&lt;/dates&gt;&lt;isbn&gt;0305-7364&lt;/isbn&gt;&lt;urls&gt;&lt;related-urls&gt;&lt;url&gt;https://doi.org/10.1093/oxfordjournals.aob.a089325&lt;/url&gt;&lt;/related-urls&gt;&lt;/urls&gt;&lt;electronic-resource-num&gt;10.1093/oxfordjournals.aob.a089325&lt;/electronic-resource-num&gt;&lt;access-date&gt;4/1/2021&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40)</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esler&lt;/Author&gt;&lt;Year&gt;1975&lt;/Year&gt;&lt;RecNum&gt;2439&lt;/RecNum&gt;&lt;DisplayText&gt;(41)&lt;/DisplayText&gt;&lt;record&gt;&lt;rec-number&gt;2439&lt;/rec-number&gt;&lt;foreign-keys&gt;&lt;key app="EN" db-id="r0sefwtz2p0xpvevz20v55xtefft00w2xazw" timestamp="1633005191" guid="5670aa19-7000-4963-842a-863256e11c82"&gt;2439&lt;/key&gt;&lt;/foreign-keys&gt;&lt;ref-type name="Journal Article"&gt;17&lt;/ref-type&gt;&lt;contributors&gt;&lt;authors&gt;&lt;author&gt;Mesler, Michael R&lt;/author&gt;&lt;/authors&gt;&lt;/contributors&gt;&lt;titles&gt;&lt;title&gt;The Gametophytes of Ophioglossum palmatum L&lt;/title&gt;&lt;secondary-title&gt;American Journal of Botany&lt;/secondary-title&gt;&lt;/titles&gt;&lt;periodical&gt;&lt;full-title&gt;American Journal of Botany&lt;/full-title&gt;&lt;/periodical&gt;&lt;pages&gt;982-992&lt;/pages&gt;&lt;volume&gt;62&lt;/volume&gt;&lt;number&gt;9&lt;/number&gt;&lt;dates&gt;&lt;year&gt;1975&lt;/year&gt;&lt;/dates&gt;&lt;isbn&gt;0002-9122&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1)</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esler&lt;/Author&gt;&lt;Year&gt;1975&lt;/Year&gt;&lt;RecNum&gt;2438&lt;/RecNum&gt;&lt;DisplayText&gt;(42, 43)&lt;/DisplayText&gt;&lt;record&gt;&lt;rec-number&gt;2438&lt;/rec-number&gt;&lt;foreign-keys&gt;&lt;key app="EN" db-id="r0sefwtz2p0xpvevz20v55xtefft00w2xazw" timestamp="1633005191" guid="1c1ee938-dc33-46d1-8d49-7a356e24657d"&gt;2438&lt;/key&gt;&lt;/foreign-keys&gt;&lt;ref-type name="Journal Article"&gt;17&lt;/ref-type&gt;&lt;contributors&gt;&lt;authors&gt;&lt;author&gt;Mesler, MR&lt;/author&gt;&lt;author&gt;MR, MESLER&lt;/author&gt;&lt;author&gt;RD, THOMAS&lt;/author&gt;&lt;/authors&gt;&lt;/contributors&gt;&lt;titles&gt;&lt;title&gt;MATURE GAMETOPHYTES AND YOUNG SPOROPHYTES OPHIOGLOSSUM NUDICAULE&lt;/title&gt;&lt;/titles&gt;&lt;dates&gt;&lt;year&gt;1975&lt;/year&gt;&lt;/dates&gt;&lt;urls&gt;&lt;/urls&gt;&lt;/record&gt;&lt;/Cite&gt;&lt;Cite&gt;&lt;Author&gt;McMaster&lt;/Author&gt;&lt;Year&gt;1996&lt;/Year&gt;&lt;RecNum&gt;2440&lt;/RecNum&gt;&lt;record&gt;&lt;rec-number&gt;2440&lt;/rec-number&gt;&lt;foreign-keys&gt;&lt;key app="EN" db-id="r0sefwtz2p0xpvevz20v55xtefft00w2xazw" timestamp="1633005191" guid="f97d2346-6cce-43a4-ba78-8c0beeec7b5c"&gt;2440&lt;/key&gt;&lt;/foreign-keys&gt;&lt;ref-type name="Journal Article"&gt;17&lt;/ref-type&gt;&lt;contributors&gt;&lt;authors&gt;&lt;author&gt;McMaster, Robert T&lt;/author&gt;&lt;/authors&gt;&lt;/contributors&gt;&lt;titles&gt;&lt;title&gt;Vegetative Reproduction Observed in Ophioglossum pusillum Raf&lt;/title&gt;&lt;secondary-title&gt;American Fern Journal&lt;/secondary-title&gt;&lt;/titles&gt;&lt;periodical&gt;&lt;full-title&gt;American Fern Journal&lt;/full-title&gt;&lt;/periodical&gt;&lt;pages&gt;58-60&lt;/pages&gt;&lt;dates&gt;&lt;year&gt;1996&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2, 43)</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hittier&lt;/Author&gt;&lt;Year&gt;2011&lt;/Year&gt;&lt;RecNum&gt;2441&lt;/RecNum&gt;&lt;DisplayText&gt;(44)&lt;/DisplayText&gt;&lt;record&gt;&lt;rec-number&gt;2441&lt;/rec-number&gt;&lt;foreign-keys&gt;&lt;key app="EN" db-id="r0sefwtz2p0xpvevz20v55xtefft00w2xazw" timestamp="1633005191" guid="cb04abe9-9b1c-4e0b-a7ce-6c203e6b3ae3"&gt;2441&lt;/key&gt;&lt;/foreign-keys&gt;&lt;ref-type name="Journal Article"&gt;17&lt;/ref-type&gt;&lt;contributors&gt;&lt;authors&gt;&lt;author&gt;Whittier, Dean P&lt;/author&gt;&lt;author&gt;Braggins, John E&lt;/author&gt;&lt;/authors&gt;&lt;/contributors&gt;&lt;titles&gt;&lt;title&gt;The Gametophyte of Ophioglossum pendulum in Culture&lt;/title&gt;&lt;secondary-title&gt;American Fern Journal&lt;/secondary-title&gt;&lt;/titles&gt;&lt;periodical&gt;&lt;full-title&gt;American Fern Journal&lt;/full-title&gt;&lt;/periodical&gt;&lt;pages&gt;6-11&lt;/pages&gt;&lt;volume&gt;101&lt;/volume&gt;&lt;number&gt;1&lt;/number&gt;&lt;dates&gt;&lt;year&gt;2011&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4)</w:t>
            </w:r>
            <w:r>
              <w:rPr>
                <w:rFonts w:ascii="Helvetica Neue" w:eastAsia="Times New Roman" w:hAnsi="Helvetica Neue" w:cs="Calibri"/>
                <w:color w:val="000000"/>
                <w:sz w:val="15"/>
                <w:szCs w:val="15"/>
              </w:rPr>
              <w:fldChar w:fldCharType="end"/>
            </w:r>
          </w:p>
        </w:tc>
      </w:tr>
      <w:tr w:rsidR="00ED39A0" w:rsidRPr="00FA31FA" w14:paraId="3EC3EDB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54AA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lamydomonas reinhardt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EDC51"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6C081" w14:textId="043C13E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6DA9ABD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3E2B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lorogloeops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E7BA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forms shortish trichomes, can release single cells, groups or fragment into short, section 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727B" w14:textId="736F51C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32CE822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2BBD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ondromyces croc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DD5E4"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3660A" w14:textId="5591E84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Crespi&lt;/Author&gt;&lt;Year&gt;2001&lt;/Year&gt;&lt;RecNum&gt;2272&lt;/RecNum&gt;&lt;DisplayText&gt;(45)&lt;/DisplayText&gt;&lt;record&gt;&lt;rec-number&gt;2272&lt;/rec-number&gt;&lt;foreign-keys&gt;&lt;key app="EN" db-id="r0sefwtz2p0xpvevz20v55xtefft00w2xazw" timestamp="1633004345" guid="0619dc70-11df-44c7-844b-a0b877816b20"&gt;2272&lt;/key&gt;&lt;/foreign-keys&gt;&lt;ref-type name="Journal Article"&gt;17&lt;/ref-type&gt;&lt;contributors&gt;&lt;authors&gt;&lt;author&gt;Crespi, Bernard J.&lt;/author&gt;&lt;/authors&gt;&lt;/contributors&gt;&lt;titles&gt;&lt;title&gt;The evolution of social behavior in microorganisms&lt;/title&gt;&lt;secondary-title&gt;Trends in Ecology &amp;amp; Evolution&lt;/secondary-title&gt;&lt;/titles&gt;&lt;periodical&gt;&lt;full-title&gt;Trends Ecol Evol&lt;/full-title&gt;&lt;abbr-1&gt;Trends in ecology &amp;amp; evolution&lt;/abbr-1&gt;&lt;/periodical&gt;&lt;pages&gt;178-183&lt;/pages&gt;&lt;volume&gt;16&lt;/volume&gt;&lt;number&gt;4&lt;/number&gt;&lt;keywords&gt;&lt;keyword&gt;social behaviour&lt;/keyword&gt;&lt;keyword&gt;microarganisms&lt;/keyword&gt;&lt;keyword&gt;cooperation&lt;/keyword&gt;&lt;keyword&gt;genetic relatedness&lt;/keyword&gt;&lt;keyword&gt;pathogens&lt;/keyword&gt;&lt;keyword&gt;eusociality&lt;/keyword&gt;&lt;keyword&gt;division of labour&lt;/keyword&gt;&lt;/keywords&gt;&lt;dates&gt;&lt;year&gt;2001&lt;/year&gt;&lt;pub-dates&gt;&lt;date&gt;2001/04/01/&lt;/date&gt;&lt;/pub-dates&gt;&lt;/dates&gt;&lt;isbn&gt;0169-5347&lt;/isbn&gt;&lt;urls&gt;&lt;related-urls&gt;&lt;url&gt;https://www.sciencedirect.com/science/article/pii/S0169534701021152&lt;/url&gt;&lt;/related-urls&gt;&lt;/urls&gt;&lt;electronic-resource-num&gt;https://doi.org/10.1016/S0169-5347(01)02115-2&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5)</w:t>
            </w:r>
            <w:r>
              <w:rPr>
                <w:rFonts w:ascii="Helvetica Neue" w:eastAsia="Times New Roman" w:hAnsi="Helvetica Neue" w:cs="Calibri"/>
                <w:color w:val="000000"/>
                <w:sz w:val="15"/>
                <w:szCs w:val="15"/>
              </w:rPr>
              <w:fldChar w:fldCharType="end"/>
            </w:r>
          </w:p>
        </w:tc>
      </w:tr>
      <w:tr w:rsidR="00ED39A0" w:rsidRPr="00FA31FA" w14:paraId="61C3F6D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3B09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ordaria flagelliform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A60F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lack whip algae. Can’t see any useful info. Peters 1992 discusses sex in chordaria, Kornmann 1962 discusses long sporangia which release zooids with stigma (but in Germa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65127" w14:textId="4F3BE44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vc2NoaW5hPC9BdXRob3I+PFllYXI+MTk5NjwvWWVh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E5NzwvUmVjTnVtPjxyZWNvcmQ+PHJl
Yy1udW1iZXI+MjE5NzwvcmVjLW51bWJlcj48Zm9yZWlnbi1rZXlzPjxrZXkgYXBwPSJFTiIgZGIt
aWQ9InIwc2Vmd3R6MnAweHB2ZXZ6MjB2NTV4dGVmZnQwMHcyeGF6dyIgdGltZXN0YW1wPSIxNjMz
MDA0Mjg5IiBndWlkPSJhYmQ3YjJiNS1jMzhjLTRiNWItOTk3YS1mMzYyYzc0ODJlZTUiPjIxOTc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vc2NoaW5hPC9BdXRob3I+PFllYXI+MTk5NjwvWWVh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E5NzwvUmVjTnVtPjxyZWNvcmQ+PHJl
Yy1udW1iZXI+MjE5NzwvcmVjLW51bWJlcj48Zm9yZWlnbi1rZXlzPjxrZXkgYXBwPSJFTiIgZGIt
aWQ9InIwc2Vmd3R6MnAweHB2ZXZ6MjB2NTV4dGVmZnQwMHcyeGF6dyIgdGltZXN0YW1wPSIxNjMz
MDA0Mjg5IiBndWlkPSJhYmQ3YjJiNS1jMzhjLTRiNWItOTk3YS1mMzYyYzc0ODJlZTUiPjIxOTc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46, 47)</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ornmann&lt;/Author&gt;&lt;Year&gt;1962&lt;/Year&gt;&lt;RecNum&gt;2608&lt;/RecNum&gt;&lt;DisplayText&gt;(48)&lt;/DisplayText&gt;&lt;record&gt;&lt;rec-number&gt;2608&lt;/rec-number&gt;&lt;foreign-keys&gt;&lt;key app="EN" db-id="r0sefwtz2p0xpvevz20v55xtefft00w2xazw" timestamp="1684239306" guid="fd3ce5fc-1b69-4586-8c57-251166647d4d"&gt;2608&lt;/key&gt;&lt;/foreign-keys&gt;&lt;ref-type name="Journal Article"&gt;17&lt;/ref-type&gt;&lt;contributors&gt;&lt;authors&gt;&lt;author&gt;Kornmann, Peter&lt;/author&gt;&lt;/authors&gt;&lt;/contributors&gt;&lt;titles&gt;&lt;title&gt;Die Entwicklung vonChordaria flagelliformis&lt;/title&gt;&lt;secondary-title&gt;Helgoländer wissenschaftliche Meeresuntersuchungen&lt;/secondary-title&gt;&lt;/titles&gt;&lt;periodical&gt;&lt;full-title&gt;Helgoländer wissenschaftliche Meeresuntersuchungen&lt;/full-title&gt;&lt;/periodical&gt;&lt;pages&gt;276-279&lt;/pages&gt;&lt;volume&gt;8&lt;/volume&gt;&lt;number&gt;2&lt;/number&gt;&lt;dates&gt;&lt;year&gt;1962&lt;/year&gt;&lt;pub-dates&gt;&lt;date&gt;1962/11/01&lt;/date&gt;&lt;/pub-dates&gt;&lt;/dates&gt;&lt;isbn&gt;1438-3888&lt;/isbn&gt;&lt;urls&gt;&lt;related-urls&gt;&lt;url&gt;https://doi.org/10.1007/BF01609441&lt;/url&gt;&lt;/related-urls&gt;&lt;/urls&gt;&lt;electronic-resource-num&gt;10.1007/BF0160944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8)</w:t>
            </w:r>
            <w:r>
              <w:rPr>
                <w:rFonts w:ascii="Helvetica Neue" w:eastAsia="Times New Roman" w:hAnsi="Helvetica Neue" w:cs="Calibri"/>
                <w:color w:val="000000"/>
                <w:sz w:val="15"/>
                <w:szCs w:val="15"/>
              </w:rPr>
              <w:fldChar w:fldCharType="end"/>
            </w:r>
          </w:p>
        </w:tc>
      </w:tr>
      <w:tr w:rsidR="00ED39A0" w:rsidRPr="00FA31FA" w14:paraId="0A687F8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1A6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ordodasys antenn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5AA0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t see any reports, but macrodasiyds referred to as pretty homogeneous in Teuchert. Gonads and sperm described in Reiger 1974</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979F5" w14:textId="7AF4176B" w:rsidR="00ED39A0" w:rsidRPr="00FA31FA" w:rsidRDefault="00ED39A0" w:rsidP="001627C6">
            <w:pPr>
              <w:tabs>
                <w:tab w:val="center" w:pos="1314"/>
              </w:tabs>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DksIDUwKTwvRGlzcGxh
eVRleHQ+PHJlY29yZD48cmVjLW51bWJlcj40Mjg8L3JlYy1udW1iZXI+PGZvcmVpZ24ta2V5cz48
a2V5IGFwcD0iRU4iIGRiLWlkPSJyMHNlZnd0ejJwMHhwdmV2ejIwdjU1eHRlZmZ0MDB3Mnhhenci
IHRpbWVzdGFtcD0iMTYzMjk5NTg3NiIgZ3VpZD0iNGFmM2ZiNjQtZWEyYi00ZDViLTg4ZGItOWU2
NzgxMjRjN2QzIj40Mjg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MTYyNDwvUmVjTnVtPjxyZWNvcmQ+PHJlYy1udW1iZXI+MTYyNDwvcmVjLW51bWJl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DksIDUwKTwvRGlzcGxh
eVRleHQ+PHJlY29yZD48cmVjLW51bWJlcj40Mjg8L3JlYy1udW1iZXI+PGZvcmVpZ24ta2V5cz48
a2V5IGFwcD0iRU4iIGRiLWlkPSJyMHNlZnd0ejJwMHhwdmV2ejIwdjU1eHRlZmZ0MDB3Mnhhenci
IHRpbWVzdGFtcD0iMTYzMjk5NTg3NiIgZ3VpZD0iNGFmM2ZiNjQtZWEyYi00ZDViLTg4ZGItOWU2
NzgxMjRjN2QzIj40Mjg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MTYyNDwvUmVjTnVtPjxyZWNvcmQ+PHJlYy1udW1iZXI+MTYyNDwvcmVjLW51bWJl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9, 50)</w:t>
            </w:r>
            <w:r>
              <w:rPr>
                <w:rFonts w:ascii="Helvetica Neue" w:eastAsia="Times New Roman" w:hAnsi="Helvetica Neue" w:cs="Calibri"/>
                <w:color w:val="000000"/>
                <w:sz w:val="15"/>
                <w:szCs w:val="15"/>
              </w:rPr>
              <w:fldChar w:fldCharType="end"/>
            </w:r>
          </w:p>
        </w:tc>
      </w:tr>
      <w:tr w:rsidR="00ED39A0" w:rsidRPr="00FA31FA" w14:paraId="67BCD10B" w14:textId="77777777" w:rsidTr="001627C6">
        <w:trPr>
          <w:trHeight w:val="54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20C0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ladostephus spongiosus verticill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35CA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ibson 1994: parthenogenesis and sex, but “importance of vegetative reproduction not known and requires investigation”.  Algaebase: unattached forms that are produced by fragmentation. Gibson 1989 noted fragments of mature plants could develop into platelets. Sauvageau 1900-1914 discuss vegetative reproduction. (See Gibson 2013 Reproduction in sphacelariales for these refs).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647CA" w14:textId="06FD7AD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HaWJzb248L0F1dGhvcj48WWVhcj4xOTk0PC9ZZWFyPjxS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HaWJzb248L0F1dGhvcj48WWVhcj4xOTk0PC9ZZWFyPjxS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51)</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Gibson&lt;/Author&gt;&lt;Year&gt;2013&lt;/Year&gt;&lt;RecNum&gt;2610&lt;/RecNum&gt;&lt;DisplayText&gt;(52)&lt;/DisplayText&gt;&lt;record&gt;&lt;rec-number&gt;2610&lt;/rec-number&gt;&lt;foreign-keys&gt;&lt;key app="EN" db-id="r0sefwtz2p0xpvevz20v55xtefft00w2xazw" timestamp="1684239520" guid="4767dcab-a338-480f-b08c-c5c2a731a737"&gt;2610&lt;/key&gt;&lt;/foreign-keys&gt;&lt;ref-type name="Journal Article"&gt;17&lt;/ref-type&gt;&lt;contributors&gt;&lt;authors&gt;&lt;author&gt;Gibson, Maria&lt;/author&gt;&lt;/authors&gt;&lt;/contributors&gt;&lt;titles&gt;&lt;title&gt;Reproduction in the Sphacelariales: sex is a rare occurrence&lt;/title&gt;&lt;secondary-title&gt;Bot Serb&lt;/secondary-title&gt;&lt;/titles&gt;&lt;periodical&gt;&lt;full-title&gt;Bot Serb&lt;/full-title&gt;&lt;/periodical&gt;&lt;pages&gt;21-30&lt;/pages&gt;&lt;volume&gt;37&lt;/volume&gt;&lt;dates&gt;&lt;year&gt;2013&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2)</w:t>
            </w:r>
            <w:r>
              <w:rPr>
                <w:rFonts w:ascii="Helvetica Neue" w:eastAsia="Times New Roman" w:hAnsi="Helvetica Neue" w:cs="Calibri"/>
                <w:color w:val="000000"/>
                <w:sz w:val="15"/>
                <w:szCs w:val="15"/>
              </w:rPr>
              <w:fldChar w:fldCharType="end"/>
            </w:r>
          </w:p>
        </w:tc>
      </w:tr>
      <w:tr w:rsidR="00ED39A0" w:rsidRPr="00FA31FA" w14:paraId="5C51CA4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C89D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lostridi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08D5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arshey 1994: Swarming, cells remain viable (still viable during the stalk?</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C1295" w14:textId="3487F45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Harshey&lt;/Author&gt;&lt;Year&gt;1994&lt;/Year&gt;&lt;RecNum&gt;2273&lt;/RecNum&gt;&lt;DisplayText&gt;(53)&lt;/DisplayText&gt;&lt;record&gt;&lt;rec-number&gt;2273&lt;/rec-number&gt;&lt;foreign-keys&gt;&lt;key app="EN" db-id="r0sefwtz2p0xpvevz20v55xtefft00w2xazw" timestamp="1633004347" guid="49bf4a3c-01ac-4c3d-990f-299a1eca6834"&gt;2273&lt;/key&gt;&lt;/foreign-keys&gt;&lt;ref-type name="Journal Article"&gt;17&lt;/ref-type&gt;&lt;contributors&gt;&lt;authors&gt;&lt;author&gt;Harshey, Rasika M.&lt;/author&gt;&lt;/authors&gt;&lt;/contributors&gt;&lt;titles&gt;&lt;title&gt;Bees aren&amp;apos;t the only ones: swarming in Gram-negative bacteria&lt;/title&gt;&lt;secondary-title&gt;Molecular Microbiology&lt;/secondary-title&gt;&lt;/titles&gt;&lt;periodical&gt;&lt;full-title&gt;Molecular Microbiology&lt;/full-title&gt;&lt;/periodical&gt;&lt;pages&gt;389-394&lt;/pages&gt;&lt;volume&gt;13&lt;/volume&gt;&lt;number&gt;3&lt;/number&gt;&lt;dates&gt;&lt;year&gt;1994&lt;/year&gt;&lt;pub-dates&gt;&lt;date&gt;1994/08/01&lt;/date&gt;&lt;/pub-dates&gt;&lt;/dates&gt;&lt;publisher&gt;John Wiley &amp;amp; Sons, Ltd&lt;/publisher&gt;&lt;isbn&gt;0950-382X&lt;/isbn&gt;&lt;work-type&gt;https://doi.org/10.1111/j.1365-2958.1994.tb00433.x&lt;/work-type&gt;&lt;urls&gt;&lt;related-urls&gt;&lt;url&gt;https://doi.org/10.1111/j.1365-2958.1994.tb00433.x&lt;/url&gt;&lt;/related-urls&gt;&lt;/urls&gt;&lt;electronic-resource-num&gt;https://doi.org/10.1111/j.1365-2958.1994.tb00433.x&lt;/electronic-resource-num&gt;&lt;access-date&gt;2021/04/02&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3)</w:t>
            </w:r>
            <w:r>
              <w:rPr>
                <w:rFonts w:ascii="Helvetica Neue" w:eastAsia="Times New Roman" w:hAnsi="Helvetica Neue" w:cs="Calibri"/>
                <w:color w:val="000000"/>
                <w:sz w:val="15"/>
                <w:szCs w:val="15"/>
              </w:rPr>
              <w:fldChar w:fldCharType="end"/>
            </w:r>
          </w:p>
        </w:tc>
      </w:tr>
      <w:tr w:rsidR="00ED39A0" w:rsidRPr="00FA31FA" w14:paraId="6C5D8E3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73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olpomenia sinu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503E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ogame 1997: vague terms used that aren’t v. helpful. Toste 2003 for C. sinuosa: sexual/asexual, no mention of fragment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404EB" w14:textId="3DD67C0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1NCwgNTU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Lb2dhbWU8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1NCwgNTU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Lb2dhbWU8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54, 55)</w:t>
            </w:r>
            <w:r>
              <w:rPr>
                <w:rFonts w:ascii="Helvetica Neue" w:eastAsia="Times New Roman" w:hAnsi="Helvetica Neue" w:cs="Calibri"/>
                <w:color w:val="000000"/>
                <w:sz w:val="15"/>
                <w:szCs w:val="15"/>
              </w:rPr>
              <w:fldChar w:fldCharType="end"/>
            </w:r>
          </w:p>
        </w:tc>
      </w:tr>
      <w:tr w:rsidR="00ED39A0" w:rsidRPr="00FA31FA" w14:paraId="02F891D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52AC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onocephalum conic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6A54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ton: pg 26, budding. Is a website that describes fragmentation, but they reference this book and can’t se i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605DBA" w14:textId="7FED02D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U2LCA1Ny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tvd2FsY3p5azwvQXV0aG9yPjxZZWFyPjE5OTc8L1llYXI+PFJlY051bT4yMjQ1PC9SZWNOdW0+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U2LCA1Ny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tvd2FsY3p5azwvQXV0aG9yPjxZZWFyPjE5OTc8L1llYXI+PFJlY051bT4yMjQ1PC9SZWNOdW0+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56, 57)</w:t>
            </w:r>
            <w:r>
              <w:rPr>
                <w:rFonts w:ascii="Helvetica Neue" w:eastAsia="Times New Roman" w:hAnsi="Helvetica Neue" w:cs="Calibri"/>
                <w:color w:val="000000"/>
                <w:sz w:val="15"/>
                <w:szCs w:val="15"/>
              </w:rPr>
              <w:fldChar w:fldCharType="end"/>
            </w:r>
            <w:r>
              <w:t xml:space="preserve"> </w:t>
            </w:r>
          </w:p>
        </w:tc>
      </w:tr>
      <w:tr w:rsidR="00ED39A0" w:rsidRPr="00FA31FA" w14:paraId="3C2ECBB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FED2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onocyema polymorph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AABC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imple animals, 10-40 cells. Endosymbionts (of octopuses?) Have asexual stage in hosts (appears to reproduce clonally, single cells produced within organism then released— could this be described as budding?) Same authors describe cell lineages in another paper. Determined not to be budding, as we didn’t in the volvocine algae…  FURUYA 200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D706D" w14:textId="76513FF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58)</w:t>
            </w:r>
            <w:r>
              <w:rPr>
                <w:rFonts w:ascii="Helvetica Neue" w:eastAsia="Times New Roman" w:hAnsi="Helvetica Neue" w:cs="Calibri"/>
                <w:color w:val="000000"/>
                <w:sz w:val="15"/>
                <w:szCs w:val="15"/>
              </w:rPr>
              <w:fldChar w:fldCharType="end"/>
            </w:r>
          </w:p>
        </w:tc>
      </w:tr>
      <w:tr w:rsidR="00ED39A0" w:rsidRPr="00FA31FA" w14:paraId="7541871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A9F5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icrohydra rider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0E29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eshwater jellyfish: can bud polyps, frustules or medusae. Once mature, sperm or eggs released Folino-rorem 2015. No reports of parthenogenesis on WoS with new name. ‘Parthenogenesis may occur in Limnocodium’, but evidence is slight Fowler</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0B376" w14:textId="0ECD611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k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Gb2xpbm8tUm9yZW08L0F1dGhvcj48WWVhcj4yMDE2PC9ZZWFy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k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Gb2xpbm8tUm9yZW08L0F1dGhvcj48WWVhcj4yMDE2PC9ZZWFy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59)</w:t>
            </w:r>
            <w:r>
              <w:rPr>
                <w:rFonts w:ascii="Helvetica Neue" w:eastAsia="Times New Roman" w:hAnsi="Helvetica Neue" w:cs="Calibri"/>
                <w:color w:val="000000"/>
                <w:sz w:val="15"/>
                <w:szCs w:val="15"/>
              </w:rPr>
              <w:fldChar w:fldCharType="end"/>
            </w:r>
          </w:p>
        </w:tc>
      </w:tr>
      <w:tr w:rsidR="00ED39A0" w:rsidRPr="00FA31FA" w14:paraId="78D4FEC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534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rinalium magn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D071A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forms trichomes, but not heterocysts,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44AC3" w14:textId="4420D75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1E7A0F7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F976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roomia pauciflo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0F6C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i et al 2008: sexually by cross pollination &amp; asexual by spreading rhizom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91E3F" w14:textId="2104D43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YwKTwvRGlzcGxheVRleHQ+PHJlY29y
ZD48cmVjLW51bWJlcj4xODk2PC9yZWMtbnVtYmVyPjxmb3JlaWduLWtleXM+PGtleSBhcHA9IkVO
IiBkYi1pZD0icjBzZWZ3dHoycDB4cHZldnoyMHY1NXh0ZWZmdDAwdzJ4YXp3IiB0aW1lc3RhbXA9
IjE2MzMwMDE5NjEiIGd1aWQ9ImRiZWQxNmEwLTk5ZjktNDczZC04MzQ1LTM5NTlhZWViMzU1NCI+
MTg5Nj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TGk8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YwKTwvRGlzcGxheVRleHQ+PHJlY29y
ZD48cmVjLW51bWJlcj4xODk2PC9yZWMtbnVtYmVyPjxmb3JlaWduLWtleXM+PGtleSBhcHA9IkVO
IiBkYi1pZD0icjBzZWZ3dHoycDB4cHZldnoyMHY1NXh0ZWZmdDAwdzJ4YXp3IiB0aW1lc3RhbXA9
IjE2MzMwMDE5NjEiIGd1aWQ9ImRiZWQxNmEwLTk5ZjktNDczZC04MzQ1LTM5NTlhZWViMzU1NCI+
MTg5Nj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TGk8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60)</w:t>
            </w:r>
            <w:r>
              <w:rPr>
                <w:rFonts w:ascii="Helvetica Neue" w:eastAsia="Times New Roman" w:hAnsi="Helvetica Neue" w:cs="Calibri"/>
                <w:color w:val="000000"/>
                <w:sz w:val="15"/>
                <w:szCs w:val="15"/>
              </w:rPr>
              <w:fldChar w:fldCharType="end"/>
            </w:r>
          </w:p>
        </w:tc>
      </w:tr>
      <w:tr w:rsidR="00ED39A0" w:rsidRPr="00FA31FA" w14:paraId="10FB64B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FDAA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psilus vorax</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4797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rthur book, vol 1: “with the exception of the order Seisonidea, asexual reproduction is the most common method of reproduction and is found in all species”. Sex and asexual cycles in C vorax (Butler 198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6535" w14:textId="79678A3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jEsIDYyKTwvRGlzcGxh
eVRleHQ+PHJlY29yZD48cmVjLW51bWJlcj40Mjg8L3JlYy1udW1iZXI+PGZvcmVpZ24ta2V5cz48
a2V5IGFwcD0iRU4iIGRiLWlkPSJyMHNlZnd0ejJwMHhwdmV2ejIwdjU1eHRlZmZ0MDB3Mnhhenci
IHRpbWVzdGFtcD0iMTYzMjk5NTg3NiIgZ3VpZD0iNGFmM2ZiNjQtZWEyYi00ZDViLTg4ZGItOWU2
NzgxMjRjN2QzIj40Mjg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MTYyNDwvUmVjTnVtPjxyZWNvcmQ+PHJlYy1udW1iZXI+MTYyNDwvcmVjLW51bWJl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jEsIDYyKTwvRGlzcGxh
eVRleHQ+PHJlY29yZD48cmVjLW51bWJlcj40Mjg8L3JlYy1udW1iZXI+PGZvcmVpZ24ta2V5cz48
a2V5IGFwcD0iRU4iIGRiLWlkPSJyMHNlZnd0ejJwMHhwdmV2ejIwdjU1eHRlZmZ0MDB3Mnhhenci
IHRpbWVzdGFtcD0iMTYzMjk5NTg3NiIgZ3VpZD0iNGFmM2ZiNjQtZWEyYi00ZDViLTg4ZGItOWU2
NzgxMjRjN2QzIj40Mjg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MTYyNDwvUmVjTnVtPjxyZWNvcmQ+PHJlYy1udW1iZXI+MTYyNDwvcmVjLW51bWJl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61, 62)</w:t>
            </w:r>
            <w:r>
              <w:rPr>
                <w:rFonts w:ascii="Helvetica Neue" w:eastAsia="Times New Roman" w:hAnsi="Helvetica Neue" w:cs="Calibri"/>
                <w:color w:val="000000"/>
                <w:sz w:val="15"/>
                <w:szCs w:val="15"/>
              </w:rPr>
              <w:fldChar w:fldCharType="end"/>
            </w:r>
          </w:p>
        </w:tc>
      </w:tr>
      <w:tr w:rsidR="00ED39A0" w:rsidRPr="00FA31FA" w14:paraId="678BCB2A"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39EB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utler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DA5D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Yamanouchi 1912: describes life cycle, including gametangia and spores. Also describes parthenogenetic reproduction. No discussion of fragmentation either the flat micro or upright macro thallu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A8CF" w14:textId="504B5D0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XeW5uZTwvQXV0aG9yPjxZZWFyPjE5ODU8L1llYXI+PFJl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ZYW1hbm91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XeW5uZTwvQXV0aG9yPjxZZWFyPjE5ODU8L1llYXI+PFJl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ZYW1hbm91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25, 63)</w:t>
            </w:r>
            <w:r>
              <w:rPr>
                <w:rFonts w:ascii="Helvetica Neue" w:eastAsia="Times New Roman" w:hAnsi="Helvetica Neue" w:cs="Calibri"/>
                <w:color w:val="000000"/>
                <w:sz w:val="15"/>
                <w:szCs w:val="15"/>
              </w:rPr>
              <w:fldChar w:fldCharType="end"/>
            </w:r>
          </w:p>
        </w:tc>
      </w:tr>
      <w:tr w:rsidR="00ED39A0" w:rsidRPr="00FA31FA" w14:paraId="440561F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DEC6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yanea cyane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3766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 xml:space="preserve">Cyanea capillata (lions mane) buds of medusae like other when in polyp form (as many jellyfish). Hyman 1940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20371" w14:textId="3557EE1D" w:rsidR="00ED39A0" w:rsidRDefault="00ED39A0" w:rsidP="001627C6">
            <w:pPr>
              <w:rPr>
                <w:rFonts w:ascii="Helvetica Neue" w:eastAsia="Times New Roman" w:hAnsi="Helvetica Neue" w:cs="Times New Roman"/>
                <w:color w:val="000000"/>
                <w:sz w:val="15"/>
                <w:szCs w:val="15"/>
                <w:lang w:val="en-GB" w:eastAsia="en-GB"/>
              </w:rPr>
            </w:pPr>
            <w:r>
              <w:rPr>
                <w:rFonts w:ascii="Helvetica Neue" w:eastAsia="Times New Roman" w:hAnsi="Helvetica Neue" w:cs="Times New Roman"/>
                <w:color w:val="000000"/>
                <w:sz w:val="15"/>
                <w:szCs w:val="15"/>
                <w:lang w:eastAsia="en-GB"/>
              </w:rPr>
              <w:fldChar w:fldCharType="begin"/>
            </w:r>
            <w:r>
              <w:rPr>
                <w:rFonts w:ascii="Helvetica Neue" w:eastAsia="Times New Roman" w:hAnsi="Helvetica Neue" w:cs="Times New Roman"/>
                <w:color w:val="000000"/>
                <w:sz w:val="15"/>
                <w:szCs w:val="15"/>
                <w:lang w:eastAsia="en-GB"/>
              </w:rPr>
              <w:instrText xml:space="preserve"> ADDIN EN.CITE &lt;EndNote&gt;&lt;Cite&gt;&lt;Author&gt;Hyman&lt;/Author&gt;&lt;Year&gt;1940&lt;/Year&gt;&lt;RecNum&gt;2611&lt;/RecNum&gt;&lt;DisplayText&gt;(64, 65)&lt;/DisplayText&gt;&lt;record&gt;&lt;rec-number&gt;2611&lt;/rec-number&gt;&lt;foreign-keys&gt;&lt;key app="EN" db-id="r0sefwtz2p0xpvevz20v55xtefft00w2xazw" timestamp="1684240074" guid="701c093e-3f2d-42c6-83d0-59dabc23a710"&gt;2611&lt;/key&gt;&lt;/foreign-keys&gt;&lt;ref-type name="Book"&gt;6&lt;/ref-type&gt;&lt;contributors&gt;&lt;authors&gt;&lt;author&gt;Hyman, L.H.&lt;/author&gt;&lt;/authors&gt;&lt;/contributors&gt;&lt;titles&gt;&lt;title&gt;The Invertebrates: Protozoa through Ctenophora&lt;/title&gt;&lt;/titles&gt;&lt;number&gt;v. 1&lt;/number&gt;&lt;dates&gt;&lt;year&gt;1940&lt;/year&gt;&lt;/dates&gt;&lt;publisher&gt;McGraw-Hill&lt;/publisher&gt;&lt;urls&gt;&lt;related-urls&gt;&lt;url&gt;https://books.google.dk/books?id=zeALAQAAIAAJ&lt;/url&gt;&lt;/related-urls&gt;&lt;/urls&gt;&lt;/record&gt;&lt;/Cite&gt;&lt;Cite&gt;&lt;Author&gt;!!! INVALID CITATION !!! &lt;/Author&gt;&lt;RecNum&gt;0&lt;/RecNum&gt;&lt;record&gt;&lt;dates&gt;&lt;year&gt;!!! INVALID CITATION !!! &lt;/year&gt;&lt;/dates&gt;&lt;/record&gt;&lt;/Cite&gt;&lt;/EndNote&gt;</w:instrText>
            </w:r>
            <w:r>
              <w:rPr>
                <w:rFonts w:ascii="Helvetica Neue" w:eastAsia="Times New Roman" w:hAnsi="Helvetica Neue" w:cs="Times New Roman"/>
                <w:color w:val="000000"/>
                <w:sz w:val="15"/>
                <w:szCs w:val="15"/>
                <w:lang w:eastAsia="en-GB"/>
              </w:rPr>
              <w:fldChar w:fldCharType="separate"/>
            </w:r>
            <w:r>
              <w:rPr>
                <w:rFonts w:ascii="Helvetica Neue" w:eastAsia="Times New Roman" w:hAnsi="Helvetica Neue" w:cs="Times New Roman"/>
                <w:noProof/>
                <w:color w:val="000000"/>
                <w:sz w:val="15"/>
                <w:szCs w:val="15"/>
                <w:lang w:eastAsia="en-GB"/>
              </w:rPr>
              <w:t>(64, 65)</w:t>
            </w:r>
            <w:r>
              <w:rPr>
                <w:rFonts w:ascii="Helvetica Neue" w:eastAsia="Times New Roman" w:hAnsi="Helvetica Neue" w:cs="Times New Roman"/>
                <w:color w:val="000000"/>
                <w:sz w:val="15"/>
                <w:szCs w:val="15"/>
                <w:lang w:eastAsia="en-GB"/>
              </w:rPr>
              <w:fldChar w:fldCharType="end"/>
            </w:r>
            <w:r>
              <w:rPr>
                <w:rFonts w:ascii="Helvetica Neue" w:eastAsia="Times New Roman" w:hAnsi="Helvetica Neue" w:cs="Times New Roman"/>
                <w:color w:val="000000"/>
                <w:sz w:val="15"/>
                <w:szCs w:val="15"/>
                <w:lang w:val="en-GB" w:eastAsia="en-GB"/>
              </w:rPr>
              <w:t xml:space="preserve"> </w:t>
            </w:r>
          </w:p>
          <w:p w14:paraId="280ADE78" w14:textId="77777777" w:rsidR="00ED39A0" w:rsidRPr="00FA31FA" w:rsidRDefault="00ED39A0" w:rsidP="001627C6">
            <w:pPr>
              <w:rPr>
                <w:rFonts w:ascii="Times New Roman" w:eastAsia="Times New Roman" w:hAnsi="Times New Roman" w:cs="Times New Roman"/>
                <w:lang w:val="en-GB" w:eastAsia="en-GB"/>
              </w:rPr>
            </w:pPr>
          </w:p>
        </w:tc>
      </w:tr>
      <w:tr w:rsidR="00ED39A0" w:rsidRPr="00FA31FA" w14:paraId="1D39B3D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CEF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yathodi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FC73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egetative branches observed: Allen &amp; Korpelaine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D7D5" w14:textId="7D5905F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MsIDY2LCA2Nyk8L0Rp
c3BsYXlUZXh0PjxyZWNvcmQ+PHJlYy1udW1iZXI+MjA4MjwvcmVjLW51bWJlcj48Zm9yZWlnbi1r
ZXlzPjxrZXkgYXBwPSJFTiIgZGItaWQ9InIwc2Vmd3R6MnAweHB2ZXZ6MjB2NTV4dGVmZnQwMHcy
eGF6dyIgdGltZXN0YW1wPSIxNjMzMDAzNjA5IiBndWlkPSJkMDA2MWM0NC1mMjQ4LTQ5NWItYmE3
MS1mYTNjMTc1NDEzMzIiPjIwODI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5NjwvUmVjTnVtPjxyZWNvcmQ+PHJlYy1u
dW1iZXI+MTg5NjwvcmVjLW51bWJlcj48Zm9yZWlnbi1rZXlzPjxrZXkgYXBwPSJFTiIgZGItaWQ9
InIwc2Vmd3R6MnAweHB2ZXZ6MjB2NTV4dGVmZnQwMHcyeGF6dyIgdGltZXN0YW1wPSIxNjMzMDAx
OTYxIiBndWlkPSJkYmVkMTZhMC05OWY5LTQ3M2QtODM0NS0zOTU5YWVlYjM1NTQiPjE4OTY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yNDY8L1JlY051bT48cmVjb3JkPjxyZWMtbnVt
YmVyPjIyNDY8L3JlYy1udW1iZXI+PGZvcmVpZ24ta2V5cz48a2V5IGFwcD0iRU4iIGRiLWlkPSJy
MHNlZnd0ejJwMHhwdmV2ejIwdjU1eHRlZmZ0MDB3MnhhenciIHRpbWVzdGFtcD0iMTYzMzAwNDMx
MyIgZ3VpZD0iYzcyMDA2ODEtZTkwZi00MWMyLWI4ZWQtZjkzMDU3OTgwMTk3Ij4yMjQ2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MsIDY2LCA2Nyk8L0Rp
c3BsYXlUZXh0PjxyZWNvcmQ+PHJlYy1udW1iZXI+MjA4MjwvcmVjLW51bWJlcj48Zm9yZWlnbi1r
ZXlzPjxrZXkgYXBwPSJFTiIgZGItaWQ9InIwc2Vmd3R6MnAweHB2ZXZ6MjB2NTV4dGVmZnQwMHcy
eGF6dyIgdGltZXN0YW1wPSIxNjMzMDAzNjA5IiBndWlkPSJkMDA2MWM0NC1mMjQ4LTQ5NWItYmE3
MS1mYTNjMTc1NDEzMzIiPjIwODI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5NjwvUmVjTnVtPjxyZWNvcmQ+PHJlYy1u
dW1iZXI+MTg5NjwvcmVjLW51bWJlcj48Zm9yZWlnbi1rZXlzPjxrZXkgYXBwPSJFTiIgZGItaWQ9
InIwc2Vmd3R6MnAweHB2ZXZ6MjB2NTV4dGVmZnQwMHcyeGF6dyIgdGltZXN0YW1wPSIxNjMzMDAx
OTYxIiBndWlkPSJkYmVkMTZhMC05OWY5LTQ3M2QtODM0NS0zOTU5YWVlYjM1NTQiPjE4OTY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yNDY8L1JlY051bT48cmVjb3JkPjxyZWMtbnVt
YmVyPjIyNDY8L3JlYy1udW1iZXI+PGZvcmVpZ24ta2V5cz48a2V5IGFwcD0iRU4iIGRiLWlkPSJy
MHNlZnd0ejJwMHhwdmV2ejIwdjU1eHRlZmZ0MDB3MnhhenciIHRpbWVzdGFtcD0iMTYzMzAwNDMx
MyIgZ3VpZD0iYzcyMDA2ODEtZTkwZi00MWMyLWI4ZWQtZjkzMDU3OTgwMTk3Ij4yMjQ2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66, 67)</w:t>
            </w:r>
            <w:r>
              <w:rPr>
                <w:rFonts w:ascii="Helvetica Neue" w:eastAsia="Times New Roman" w:hAnsi="Helvetica Neue" w:cs="Calibri"/>
                <w:color w:val="000000"/>
                <w:sz w:val="15"/>
                <w:szCs w:val="15"/>
              </w:rPr>
              <w:fldChar w:fldCharType="end"/>
            </w:r>
          </w:p>
        </w:tc>
      </w:tr>
      <w:tr w:rsidR="00ED39A0" w:rsidRPr="00FA31FA" w14:paraId="1349D66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B5E29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yathodium foetidissim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C2289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egetative branches observed: Allen &amp; Korpelaine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B5CF3" w14:textId="7D18F37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MsIDY2LCA2Nyk8L0Rp
c3BsYXlUZXh0PjxyZWNvcmQ+PHJlYy1udW1iZXI+MjA4MjwvcmVjLW51bWJlcj48Zm9yZWlnbi1r
ZXlzPjxrZXkgYXBwPSJFTiIgZGItaWQ9InIwc2Vmd3R6MnAweHB2ZXZ6MjB2NTV4dGVmZnQwMHcy
eGF6dyIgdGltZXN0YW1wPSIxNjMzMDAzNjA5IiBndWlkPSJkMDA2MWM0NC1mMjQ4LTQ5NWItYmE3
MS1mYTNjMTc1NDEzMzIiPjIwODI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5NjwvUmVjTnVtPjxyZWNvcmQ+PHJlYy1u
dW1iZXI+MTg5NjwvcmVjLW51bWJlcj48Zm9yZWlnbi1rZXlzPjxrZXkgYXBwPSJFTiIgZGItaWQ9
InIwc2Vmd3R6MnAweHB2ZXZ6MjB2NTV4dGVmZnQwMHcyeGF6dyIgdGltZXN0YW1wPSIxNjMzMDAx
OTYxIiBndWlkPSJkYmVkMTZhMC05OWY5LTQ3M2QtODM0NS0zOTU5YWVlYjM1NTQiPjE4OTY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yNDY8L1JlY051bT48cmVjb3JkPjxyZWMtbnVt
YmVyPjIyNDY8L3JlYy1udW1iZXI+PGZvcmVpZ24ta2V5cz48a2V5IGFwcD0iRU4iIGRiLWlkPSJy
MHNlZnd0ejJwMHhwdmV2ejIwdjU1eHRlZmZ0MDB3MnhhenciIHRpbWVzdGFtcD0iMTYzMzAwNDMx
MyIgZ3VpZD0iYzcyMDA2ODEtZTkwZi00MWMyLWI4ZWQtZjkzMDU3OTgwMTk3Ij4yMjQ2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MsIDY2LCA2Nyk8L0Rp
c3BsYXlUZXh0PjxyZWNvcmQ+PHJlYy1udW1iZXI+MjA4MjwvcmVjLW51bWJlcj48Zm9yZWlnbi1r
ZXlzPjxrZXkgYXBwPSJFTiIgZGItaWQ9InIwc2Vmd3R6MnAweHB2ZXZ6MjB2NTV4dGVmZnQwMHcy
eGF6dyIgdGltZXN0YW1wPSIxNjMzMDAzNjA5IiBndWlkPSJkMDA2MWM0NC1mMjQ4LTQ5NWItYmE3
MS1mYTNjMTc1NDEzMzIiPjIwODI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5NjwvUmVjTnVtPjxyZWNvcmQ+PHJlYy1u
dW1iZXI+MTg5NjwvcmVjLW51bWJlcj48Zm9yZWlnbi1rZXlzPjxrZXkgYXBwPSJFTiIgZGItaWQ9
InIwc2Vmd3R6MnAweHB2ZXZ6MjB2NTV4dGVmZnQwMHcyeGF6dyIgdGltZXN0YW1wPSIxNjMzMDAx
OTYxIiBndWlkPSJkYmVkMTZhMC05OWY5LTQ3M2QtODM0NS0zOTU5YWVlYjM1NTQiPjE4OTY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yNDY8L1JlY051bT48cmVjb3JkPjxyZWMtbnVt
YmVyPjIyNDY8L3JlYy1udW1iZXI+PGZvcmVpZ24ta2V5cz48a2V5IGFwcD0iRU4iIGRiLWlkPSJy
MHNlZnd0ejJwMHhwdmV2ejIwdjU1eHRlZmZ0MDB3MnhhenciIHRpbWVzdGFtcD0iMTYzMzAwNDMx
MyIgZ3VpZD0iYzcyMDA2ODEtZTkwZi00MWMyLWI4ZWQtZjkzMDU3OTgwMTk3Ij4yMjQ2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66, 67)</w:t>
            </w:r>
            <w:r>
              <w:rPr>
                <w:rFonts w:ascii="Helvetica Neue" w:eastAsia="Times New Roman" w:hAnsi="Helvetica Neue" w:cs="Calibri"/>
                <w:color w:val="000000"/>
                <w:sz w:val="15"/>
                <w:szCs w:val="15"/>
              </w:rPr>
              <w:fldChar w:fldCharType="end"/>
            </w:r>
          </w:p>
        </w:tc>
      </w:tr>
      <w:tr w:rsidR="00ED39A0" w:rsidRPr="00FA31FA" w14:paraId="29BFAF3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31EA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asybranchus caduc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184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ookhout 1957: describes development from eggs, Arthur: functional gonoducts described; can’t see any description of asexual</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D00795" w14:textId="5483AF6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OC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5NjwvUmVjTnVtPjxyZWNvcmQ+PHJlYy1udW1iZXI+MTg5NjwvcmVjLW51bWJlcj48
Zm9yZWlnbi1rZXlzPjxrZXkgYXBwPSJFTiIgZGItaWQ9InIwc2Vmd3R6MnAweHB2ZXZ6MjB2NTV4
dGVmZnQwMHcyeGF6dyIgdGltZXN0YW1wPSIxNjMzMDAxOTYxIiBndWlkPSJkYmVkMTZhMC05OWY5
LTQ3M2QtODM0NS0zOTU5YWVlYjM1NTQiPjE4OTY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IxNDwvUmVjTnVtPjxyZWNvcmQ+PHJlYy1udW1iZXI+MjIxNDwvcmVjLW51bWJlcj48
Zm9yZWlnbi1rZXlzPjxrZXkgYXBwPSJFTiIgZGItaWQ9InIwc2Vmd3R6MnAweHB2ZXZ6MjB2NTV4
dGVmZnQwMHcyeGF6dyIgdGltZXN0YW1wPSIxNjMzMDA0Mjk2IiBndWlkPSJmOTBiNDYyNi0yMTQ1
LTQ5M2UtODFkMS1jZTE2ZjQxNGU4MGUiPjIyMTQ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E2MjQ8L1JlY051bT48cmVjb3JkPjxyZWMtbnVtYmVy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OC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5NjwvUmVjTnVtPjxyZWNvcmQ+PHJlYy1udW1iZXI+MTg5NjwvcmVjLW51bWJlcj48
Zm9yZWlnbi1rZXlzPjxrZXkgYXBwPSJFTiIgZGItaWQ9InIwc2Vmd3R6MnAweHB2ZXZ6MjB2NTV4
dGVmZnQwMHcyeGF6dyIgdGltZXN0YW1wPSIxNjMzMDAxOTYxIiBndWlkPSJkYmVkMTZhMC05OWY5
LTQ3M2QtODM0NS0zOTU5YWVlYjM1NTQiPjE4OTY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IxNDwvUmVjTnVtPjxyZWNvcmQ+PHJlYy1udW1iZXI+MjIxNDwvcmVjLW51bWJlcj48
Zm9yZWlnbi1rZXlzPjxrZXkgYXBwPSJFTiIgZGItaWQ9InIwc2Vmd3R6MnAweHB2ZXZ6MjB2NTV4
dGVmZnQwMHcyeGF6dyIgdGltZXN0YW1wPSIxNjMzMDA0Mjk2IiBndWlkPSJmOTBiNDYyNi0yMTQ1
LTQ5M2UtODFkMS1jZTE2ZjQxNGU4MGUiPjIyMTQ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E2MjQ8L1JlY051bT48cmVjb3JkPjxyZWMtbnVtYmVy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68)</w:t>
            </w:r>
            <w:r>
              <w:rPr>
                <w:rFonts w:ascii="Helvetica Neue" w:eastAsia="Times New Roman" w:hAnsi="Helvetica Neue" w:cs="Calibri"/>
                <w:color w:val="000000"/>
                <w:sz w:val="15"/>
                <w:szCs w:val="15"/>
              </w:rPr>
              <w:fldChar w:fldCharType="end"/>
            </w:r>
          </w:p>
        </w:tc>
      </w:tr>
      <w:tr w:rsidR="00ED39A0" w:rsidRPr="00FA31FA" w14:paraId="5698BB33" w14:textId="77777777" w:rsidTr="001627C6">
        <w:trPr>
          <w:trHeight w:val="36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2249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esmarestia antarct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219C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t see anything on parthenogenesis.. but there are zoospores. Nothing on asexual reproduction. Moe &amp; Silva 1989. Not determined whether parthenogenetic or sexual. However, apomixis observed in genus in Ramirez &amp; Peters 1986. Worms database says not asexual, but gametes are dioecious. References Algaeabas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DE15" w14:textId="6C6DC9C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2OSwgNzA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Nb2U8L0F1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2OSwgNzA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Nb2U8L0F1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69, 70)</w:t>
            </w:r>
            <w:r>
              <w:rPr>
                <w:rFonts w:ascii="Helvetica Neue" w:eastAsia="Times New Roman" w:hAnsi="Helvetica Neue" w:cs="Calibri"/>
                <w:color w:val="000000"/>
                <w:sz w:val="15"/>
                <w:szCs w:val="15"/>
              </w:rPr>
              <w:fldChar w:fldCharType="end"/>
            </w:r>
          </w:p>
        </w:tc>
      </w:tr>
      <w:tr w:rsidR="00ED39A0" w:rsidRPr="00FA31FA" w14:paraId="5F3ED4E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526FC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Dictyosiphon hirsu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67CA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eters 1992: culture studies. Parthenogenetic gametes in culture, not clear if in nature. Can’t find records of fragment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0E2E" w14:textId="3F1AF03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3MS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xNTwvUmVj
TnVtPjxyZWNvcmQ+PHJlYy1udW1iZXI+MTkxNTwvcmVjLW51bWJlcj48Zm9yZWlnbi1rZXlzPjxr
ZXkgYXBwPSJFTiIgZGItaWQ9InIwc2Vmd3R6MnAweHB2ZXZ6MjB2NTV4dGVmZnQwMHcyeGF6dyIg
dGltZXN0YW1wPSIxNjMzMDAyMTg4IiBndWlkPSIzYTI5YzQ5Yy0zNDk1LTQ0ZWEtOGM2Ny0yMjE0
ZDc2Y2VhZDgiPjE5MTU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BldGVyczwvQXV0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3MSk8L0Rpc3BsYXlUZXh0Pjxy
ZWNvcmQ+PHJlYy1udW1iZXI+MTg5NjwvcmVjLW51bWJlcj48Zm9yZWlnbi1rZXlzPjxrZXkgYXBw
PSJFTiIgZGItaWQ9InIwc2Vmd3R6MnAweHB2ZXZ6MjB2NTV4dGVmZnQwMHcyeGF6dyIgdGltZXN0
YW1wPSIxNjMzMDAxOTYxIiBndWlkPSJkYmVkMTZhMC05OWY5LTQ3M2QtODM0NS0zOTU5YWVlYjM1
NTQiPjE4OTY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xNTwvUmVj
TnVtPjxyZWNvcmQ+PHJlYy1udW1iZXI+MTkxNTwvcmVjLW51bWJlcj48Zm9yZWlnbi1rZXlzPjxr
ZXkgYXBwPSJFTiIgZGItaWQ9InIwc2Vmd3R6MnAweHB2ZXZ6MjB2NTV4dGVmZnQwMHcyeGF6dyIg
dGltZXN0YW1wPSIxNjMzMDAyMTg4IiBndWlkPSIzYTI5YzQ5Yy0zNDk1LTQ0ZWEtOGM2Ny0yMjE0
ZDc2Y2VhZDgiPjE5MTU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BldGVyczwvQXV0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71)</w:t>
            </w:r>
            <w:r>
              <w:rPr>
                <w:rFonts w:ascii="Helvetica Neue" w:eastAsia="Times New Roman" w:hAnsi="Helvetica Neue" w:cs="Calibri"/>
                <w:color w:val="000000"/>
                <w:sz w:val="15"/>
                <w:szCs w:val="15"/>
              </w:rPr>
              <w:fldChar w:fldCharType="end"/>
            </w:r>
          </w:p>
        </w:tc>
      </w:tr>
      <w:tr w:rsidR="00ED39A0" w:rsidRPr="00FA31FA" w14:paraId="5B68C5B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B564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tyostelium discoide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89A0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nd strassman: dicty tend to only produce single. Bloomfield 2013: sex in dicty</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A1B5F" w14:textId="6FBD4C1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Ub3duPC9BdXRob3I+PFllYXI+MTk3NzwvWWVhcj48UmVj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Ub3duPC9BdXRob3I+PFllYXI+MTk3NzwvWWVhcj48UmVj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6-38, 72, 73)</w:t>
            </w:r>
            <w:r>
              <w:rPr>
                <w:rFonts w:ascii="Helvetica Neue" w:eastAsia="Times New Roman" w:hAnsi="Helvetica Neue" w:cs="Calibri"/>
                <w:color w:val="000000"/>
                <w:sz w:val="15"/>
                <w:szCs w:val="15"/>
              </w:rPr>
              <w:fldChar w:fldCharType="end"/>
            </w:r>
          </w:p>
        </w:tc>
      </w:tr>
      <w:tr w:rsidR="00ED39A0" w:rsidRPr="00FA31FA" w14:paraId="505BBD7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675F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tyostelium purpure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9784A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nd strassman: dicty tend to only produce single. Bloomfield 2013: sex in dicty</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9D0CA" w14:textId="77B9878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25uZXI8L0F1dGhvcj48WWVhcj4yMDE1PC9ZZWFyPjxS
ZWNOdW0+MjI2ODwvUmVjTnVtPjxEaXNwbGF5VGV4dD4oMzYtMzkpPC9EaXNwbGF5VGV4dD48cmVj
b3JkPjxyZWMtbnVtYmVyPjIyNjg8L3JlYy1udW1iZXI+PGZvcmVpZ24ta2V5cz48a2V5IGFwcD0i
RU4iIGRiLWlkPSJyMHNlZnd0ejJwMHhwdmV2ejIwdjU1eHRlZmZ0MDB3MnhhenciIHRpbWVzdGFt
cD0iMTYzMzAwNDMzNCIgZ3VpZD0iOWQzZjY4NWQtMDUzNy00OWQ1LTlhNmItMjg3MGU4MjU5YmEz
Ij4yMjY4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1MDwvUmVjTnVtPjxy
ZWNvcmQ+PHJlYy1udW1iZXI+MjM1MDwvcmVjLW51bWJlcj48Zm9yZWlnbi1rZXlzPjxrZXkgYXBw
PSJFTiIgZGItaWQ9InIwc2Vmd3R6MnAweHB2ZXZ6MjB2NTV4dGVmZnQwMHcyeGF6dyIgdGltZXN0
YW1wPSIxNjMzMDA1MDQ4IiBndWlkPSIzNTE4YmEwMC03NmQ4LTQ2MGMtYjU0Yi0wYmVhMDU4OTVi
NWEiPjIzNTA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zOTk8L1JlY051bT48cmVjb3JkPjxyZWMtbnVtYmVy
PjIzOTk8L3JlYy1udW1iZXI+PGZvcmVpZ24ta2V5cz48a2V5IGFwcD0iRU4iIGRiLWlkPSJyMHNl
Znd0ejJwMHhwdmV2ejIwdjU1eHRlZmZ0MDB3MnhhenciIHRpbWVzdGFtcD0iMTYzMzAwNTE5MCIg
Z3VpZD0iMTczNzkwNjAtNWJkMS00ZDlmLWE3N2MtZGYxZTBhODdkNGVhIj4yMzk5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AwPC9SZWNOdW0+PHJlY29yZD48cmVjLW51bWJlcj4yNDAwPC9yZWMtbnVtYmVyPjxm
b3JlaWduLWtleXM+PGtleSBhcHA9IkVOIiBkYi1pZD0icjBzZWZ3dHoycDB4cHZldnoyMHY1NXh0
ZWZmdDAwdzJ4YXp3IiB0aW1lc3RhbXA9IjE2MzMwMDUxOTEiIGd1aWQ9IjU4Yjc1ZTNkLTU1NTQt
NDYxOS05N2FjLTA2ZjI4NDhiZmJhNiI+MjQwMD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25uZXI8L0F1dGhvcj48WWVhcj4yMDE1PC9ZZWFyPjxS
ZWNOdW0+MjI2ODwvUmVjTnVtPjxEaXNwbGF5VGV4dD4oMzYtMzkpPC9EaXNwbGF5VGV4dD48cmVj
b3JkPjxyZWMtbnVtYmVyPjIyNjg8L3JlYy1udW1iZXI+PGZvcmVpZ24ta2V5cz48a2V5IGFwcD0i
RU4iIGRiLWlkPSJyMHNlZnd0ejJwMHhwdmV2ejIwdjU1eHRlZmZ0MDB3MnhhenciIHRpbWVzdGFt
cD0iMTYzMzAwNDMzNCIgZ3VpZD0iOWQzZjY4NWQtMDUzNy00OWQ1LTlhNmItMjg3MGU4MjU5YmEz
Ij4yMjY4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1MDwvUmVjTnVtPjxy
ZWNvcmQ+PHJlYy1udW1iZXI+MjM1MDwvcmVjLW51bWJlcj48Zm9yZWlnbi1rZXlzPjxrZXkgYXBw
PSJFTiIgZGItaWQ9InIwc2Vmd3R6MnAweHB2ZXZ6MjB2NTV4dGVmZnQwMHcyeGF6dyIgdGltZXN0
YW1wPSIxNjMzMDA1MDQ4IiBndWlkPSIzNTE4YmEwMC03NmQ4LTQ2MGMtYjU0Yi0wYmVhMDU4OTVi
NWEiPjIzNTA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zOTk8L1JlY051bT48cmVjb3JkPjxyZWMtbnVtYmVy
PjIzOTk8L3JlYy1udW1iZXI+PGZvcmVpZ24ta2V5cz48a2V5IGFwcD0iRU4iIGRiLWlkPSJyMHNl
Znd0ejJwMHhwdmV2ejIwdjU1eHRlZmZ0MDB3MnhhenciIHRpbWVzdGFtcD0iMTYzMzAwNTE5MCIg
Z3VpZD0iMTczNzkwNjAtNWJkMS00ZDlmLWE3N2MtZGYxZTBhODdkNGVhIj4yMzk5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AwPC9SZWNOdW0+PHJlY29yZD48cmVjLW51bWJlcj4yNDAwPC9yZWMtbnVtYmVyPjxm
b3JlaWduLWtleXM+PGtleSBhcHA9IkVOIiBkYi1pZD0icjBzZWZ3dHoycDB4cHZldnoyMHY1NXh0
ZWZmdDAwdzJ4YXp3IiB0aW1lc3RhbXA9IjE2MzMwMDUxOTEiIGd1aWQ9IjU4Yjc1ZTNkLTU1NTQt
NDYxOS05N2FjLTA2ZjI4NDhiZmJhNiI+MjQwMD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6-39)</w:t>
            </w:r>
            <w:r>
              <w:rPr>
                <w:rFonts w:ascii="Helvetica Neue" w:eastAsia="Times New Roman" w:hAnsi="Helvetica Neue" w:cs="Calibri"/>
                <w:color w:val="000000"/>
                <w:sz w:val="15"/>
                <w:szCs w:val="15"/>
              </w:rPr>
              <w:fldChar w:fldCharType="end"/>
            </w:r>
          </w:p>
        </w:tc>
      </w:tr>
      <w:tr w:rsidR="00ED39A0" w:rsidRPr="00FA31FA" w14:paraId="65AE2357"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016C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tyota binghamia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7CCDA" w14:textId="77777777" w:rsidR="00ED39A0" w:rsidRPr="00FA31FA" w:rsidRDefault="00ED39A0" w:rsidP="001627C6">
            <w:pPr>
              <w:rPr>
                <w:rFonts w:ascii="Times New Roman" w:eastAsia="Times New Roman" w:hAnsi="Times New Roman" w:cs="Times New Roman"/>
                <w:lang w:eastAsia="en-GB"/>
              </w:rPr>
            </w:pPr>
            <w:hyperlink r:id="rId5" w:history="1">
              <w:r w:rsidRPr="00FA31FA">
                <w:rPr>
                  <w:rFonts w:ascii="Helvetica Neue" w:eastAsia="Times New Roman" w:hAnsi="Helvetica Neue" w:cs="Times New Roman"/>
                  <w:color w:val="0000FF"/>
                  <w:sz w:val="15"/>
                  <w:szCs w:val="15"/>
                  <w:u w:val="single"/>
                  <w:lang w:eastAsia="en-GB"/>
                </w:rPr>
                <w:t>https://www.centralcoastbiodiversity.org/mermaids-gloves-bull-dictyota-binghamiae.html</w:t>
              </w:r>
            </w:hyperlink>
            <w:r w:rsidRPr="00FA31FA">
              <w:rPr>
                <w:rFonts w:ascii="Helvetica Neue" w:eastAsia="Times New Roman" w:hAnsi="Helvetica Neue" w:cs="Times New Roman"/>
                <w:color w:val="000000"/>
                <w:sz w:val="15"/>
                <w:szCs w:val="15"/>
                <w:lang w:eastAsia="en-GB"/>
              </w:rPr>
              <w:t xml:space="preserve"> Has stolons and produces gametes: “this species reproduces asexually by horizontally creeping branches called stolons”. Bogaert 2020: discussed dictyota genus, asexual reproduction. Apomixis in a Korean species Hwang 2005.</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B63E" w14:textId="25CD955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ZXJyZW48L0F1dGhvcj48WWVhcj4yMDA2PC9ZZWFyPjxS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Qm9nYWVydDwvQXV0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ZXJyZW48L0F1dGhvcj48WWVhcj4yMDA2PC9ZZWFyPjxS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Qm9nYWVydDwvQXV0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74-76)</w:t>
            </w:r>
            <w:r>
              <w:rPr>
                <w:rFonts w:ascii="Helvetica Neue" w:eastAsia="Times New Roman" w:hAnsi="Helvetica Neue" w:cs="Calibri"/>
                <w:color w:val="000000"/>
                <w:sz w:val="15"/>
                <w:szCs w:val="15"/>
              </w:rPr>
              <w:fldChar w:fldCharType="end"/>
            </w:r>
          </w:p>
        </w:tc>
      </w:tr>
      <w:tr w:rsidR="00ED39A0" w:rsidRPr="00FA31FA" w14:paraId="3A4F9CD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EB0F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yema typhus </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122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species specific data, but asexual/sexual cycles in all dycemids according to furuya 200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A7B79" w14:textId="43D16F0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58)</w:t>
            </w:r>
            <w:r>
              <w:rPr>
                <w:rFonts w:ascii="Helvetica Neue" w:eastAsia="Times New Roman" w:hAnsi="Helvetica Neue" w:cs="Calibri"/>
                <w:color w:val="000000"/>
                <w:sz w:val="15"/>
                <w:szCs w:val="15"/>
              </w:rPr>
              <w:fldChar w:fldCharType="end"/>
            </w:r>
          </w:p>
        </w:tc>
      </w:tr>
      <w:tr w:rsidR="00ED39A0" w:rsidRPr="00FA31FA" w14:paraId="57BA589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7DD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yemmenea abe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5536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species specific data, but asexual/sexual cycles in all dycemids according to furuya 200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ABDF" w14:textId="4AD7DA8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58)</w:t>
            </w:r>
            <w:r>
              <w:rPr>
                <w:rFonts w:ascii="Helvetica Neue" w:eastAsia="Times New Roman" w:hAnsi="Helvetica Neue" w:cs="Calibri"/>
                <w:color w:val="000000"/>
                <w:sz w:val="15"/>
                <w:szCs w:val="15"/>
              </w:rPr>
              <w:fldChar w:fldCharType="end"/>
            </w:r>
          </w:p>
        </w:tc>
      </w:tr>
      <w:tr w:rsidR="00ED39A0" w:rsidRPr="00FA31FA" w14:paraId="33AE587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6474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yemmenea lameere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8D96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species specific data, but asexual/sexual cycles in all dycemids according to furuya 200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A8071" w14:textId="278309C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T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Z1cnV5YTwvQXV0aG9yPjxZZWFyPjIwMDM8L1llYXI+PFJl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58)</w:t>
            </w:r>
            <w:r>
              <w:rPr>
                <w:rFonts w:ascii="Helvetica Neue" w:eastAsia="Times New Roman" w:hAnsi="Helvetica Neue" w:cs="Calibri"/>
                <w:color w:val="000000"/>
                <w:sz w:val="15"/>
                <w:szCs w:val="15"/>
              </w:rPr>
              <w:fldChar w:fldCharType="end"/>
            </w:r>
          </w:p>
        </w:tc>
      </w:tr>
      <w:tr w:rsidR="00ED39A0" w:rsidRPr="00FA31FA" w14:paraId="4220899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5099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lsea natasha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E252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Irvine 1983: oogamous gametes. Stanley 1992 suggests fragmentation, but not clear.</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3F23A" w14:textId="3410115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24)&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15&lt;/RecNum&gt;&lt;record&gt;&lt;rec-number&gt;1915&lt;/rec-number&gt;&lt;foreign-keys&gt;&lt;key app="EN" db-id="r0sefwtz2p0xpvevz20v55xtefft00w2xazw" timestamp="1633002188" guid="3a29c49c-3495-44ea-8c67-2214d76cead8"&gt;1915&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w:t>
            </w:r>
            <w:r>
              <w:rPr>
                <w:rFonts w:ascii="Helvetica Neue" w:eastAsia="Times New Roman" w:hAnsi="Helvetica Neue" w:cs="Calibri"/>
                <w:color w:val="000000"/>
                <w:sz w:val="15"/>
                <w:szCs w:val="15"/>
              </w:rPr>
              <w:fldChar w:fldCharType="end"/>
            </w:r>
          </w:p>
        </w:tc>
      </w:tr>
      <w:tr w:rsidR="00ED39A0" w:rsidRPr="00FA31FA" w14:paraId="3E37C1B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B3CB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nophilus gyrocili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668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Zattara: paratomy in D. rostratus, parthenogenetic strains recorded by Beauchamp 1910 &amp; Hartmann 1933 (see in Valdini 1965). No records of fission in d. Gyr that I can se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BD6E28" w14:textId="38303AD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3Ny03OSk8L0Rp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lphdHRhcmE8L0F1dGhvcj48WWVhcj4yMDE2PC9ZZWFy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c5LTkzPC9wYWdl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3Ny03OSk8L0Rp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lphdHRhcmE8L0F1dGhvcj48WWVhcj4yMDE2PC9ZZWFy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c5LTkzPC9wYWdl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77-79)</w:t>
            </w:r>
            <w:r>
              <w:rPr>
                <w:rFonts w:ascii="Helvetica Neue" w:eastAsia="Times New Roman" w:hAnsi="Helvetica Neue" w:cs="Calibri"/>
                <w:color w:val="000000"/>
                <w:sz w:val="15"/>
                <w:szCs w:val="15"/>
              </w:rPr>
              <w:fldChar w:fldCharType="end"/>
            </w:r>
          </w:p>
        </w:tc>
      </w:tr>
      <w:tr w:rsidR="00ED39A0" w:rsidRPr="00FA31FA" w14:paraId="631DD5E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F1A0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urodrilus westheide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D0F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rchitomy present in other dorvellids. BUT not sure whether diurodrilus is even an annelid? Kristensen 1995 describe sperm, but sex not definitively shown. Weird parasite thing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A8931" w14:textId="4287EE2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k2PC9SZWNOdW0+PHJlY29yZD48cmVjLW51bWJlcj4xODk2PC9yZWMtbnVtYmVyPjxmb3Jl
aWduLWtleXM+PGtleSBhcHA9IkVOIiBkYi1pZD0icjBzZWZ3dHoycDB4cHZldnoyMHY1NXh0ZWZm
dDAwdzJ4YXp3IiB0aW1lc3RhbXA9IjE2MzMwMDE5NjEiIGd1aWQ9ImRiZWQxNmEwLTk5ZjktNDcz
ZC04MzQ1LTM5NTlhZWViMzU1NCI+MTg5Nj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jE0PC9SZWNOdW0+PHJlY29yZD48cmVjLW51bWJlcj4yMjE0PC9yZWMtbnVtYmVyPjxmb3Jl
aWduLWtleXM+PGtleSBhcHA9IkVOIiBkYi1pZD0icjBzZWZ3dHoycDB4cHZldnoyMHY1NXh0ZWZm
dDAwdzJ4YXp3IiB0aW1lc3RhbXA9IjE2MzMwMDQyOTYiIGd1aWQ9ImY5MGI0NjI2LTIxNDUtNDkz
ZS04MWQxLWNlMTZmNDE0ZTgwZSI+MjIxND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MTYyNDwvUmVjTnVtPjxyZWNvcmQ+PHJlYy1udW1iZXI+MTYy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k2PC9SZWNOdW0+PHJlY29yZD48cmVjLW51bWJlcj4xODk2PC9yZWMtbnVtYmVyPjxmb3Jl
aWduLWtleXM+PGtleSBhcHA9IkVOIiBkYi1pZD0icjBzZWZ3dHoycDB4cHZldnoyMHY1NXh0ZWZm
dDAwdzJ4YXp3IiB0aW1lc3RhbXA9IjE2MzMwMDE5NjEiIGd1aWQ9ImRiZWQxNmEwLTk5ZjktNDcz
ZC04MzQ1LTM5NTlhZWViMzU1NCI+MTg5Nj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jE0PC9SZWNOdW0+PHJlY29yZD48cmVjLW51bWJlcj4yMjE0PC9yZWMtbnVtYmVyPjxmb3Jl
aWduLWtleXM+PGtleSBhcHA9IkVOIiBkYi1pZD0icjBzZWZ3dHoycDB4cHZldnoyMHY1NXh0ZWZm
dDAwdzJ4YXp3IiB0aW1lc3RhbXA9IjE2MzMwMDQyOTYiIGd1aWQ9ImY5MGI0NjI2LTIxNDUtNDkz
ZS04MWQxLWNlMTZmNDE0ZTgwZSI+MjIxND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MTYyNDwvUmVjTnVtPjxyZWNvcmQ+PHJlYy1udW1iZXI+MTYy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ristensen&lt;/Author&gt;&lt;Year&gt;1995&lt;/Year&gt;&lt;RecNum&gt;2405&lt;/RecNum&gt;&lt;DisplayText&gt;(80)&lt;/DisplayText&gt;&lt;record&gt;&lt;rec-number&gt;2405&lt;/rec-number&gt;&lt;foreign-keys&gt;&lt;key app="EN" db-id="r0sefwtz2p0xpvevz20v55xtefft00w2xazw" timestamp="1633005191" guid="245fba91-f2a2-4e0e-a4c2-a444038b9d34"&gt;2405&lt;/key&gt;&lt;/foreign-keys&gt;&lt;ref-type name="Journal Article"&gt;17&lt;/ref-type&gt;&lt;contributors&gt;&lt;authors&gt;&lt;author&gt;Kristensen, Reinhardt Møbjerg&lt;/author&gt;&lt;author&gt;Eibye-Jacobsen, Danny&lt;/author&gt;&lt;/authors&gt;&lt;/contributors&gt;&lt;titles&gt;&lt;title&gt;Ultrastructure of spermiogenesis and spermatozoa in Diurodrilus subterraneus (Polychaeta, Diurodrilidae)&lt;/title&gt;&lt;secondary-title&gt;Zoomorphology&lt;/secondary-title&gt;&lt;/titles&gt;&lt;periodical&gt;&lt;full-title&gt;ZOOMORPHOLOGY&lt;/full-title&gt;&lt;/periodical&gt;&lt;pages&gt;117-132&lt;/pages&gt;&lt;volume&gt;115&lt;/volume&gt;&lt;number&gt;2&lt;/number&gt;&lt;dates&gt;&lt;year&gt;1995&lt;/year&gt;&lt;/dates&gt;&lt;isbn&gt;1432-234X&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80)</w:t>
            </w:r>
            <w:r>
              <w:rPr>
                <w:rFonts w:ascii="Helvetica Neue" w:eastAsia="Times New Roman" w:hAnsi="Helvetica Neue" w:cs="Calibri"/>
                <w:color w:val="000000"/>
                <w:sz w:val="15"/>
                <w:szCs w:val="15"/>
              </w:rPr>
              <w:fldChar w:fldCharType="end"/>
            </w:r>
          </w:p>
        </w:tc>
      </w:tr>
      <w:tr w:rsidR="00ED39A0" w:rsidRPr="00FA31FA" w14:paraId="4FF7025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39BC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ucellieria chodat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B856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e Hesse 1989: infer sex, as multiple zoospores infect a single pollen grain then can produce a resting spore ‘probably by a sexual process’(as in other oomycetes). Always seems to be a single cell released by aggregates (which grows to sporangium which releases aggregat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A4433" w14:textId="43B5EAE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Hesse&lt;/Author&gt;&lt;Year&gt;1989&lt;/Year&gt;&lt;RecNum&gt;2075&lt;/RecNum&gt;&lt;DisplayText&gt;(81)&lt;/DisplayText&gt;&lt;record&gt;&lt;rec-number&gt;2075&lt;/rec-number&gt;&lt;foreign-keys&gt;&lt;key app="EN" db-id="r0sefwtz2p0xpvevz20v55xtefft00w2xazw" timestamp="1633003609" guid="f26f2b0f-a3fd-494d-aa4c-a858d2fada74"&gt;2075&lt;/key&gt;&lt;/foreign-keys&gt;&lt;ref-type name="Journal Article"&gt;17&lt;/ref-type&gt;&lt;contributors&gt;&lt;authors&gt;&lt;author&gt;Hesse, Michael&lt;/author&gt;&lt;author&gt;Kusel-Fetzmann, Elsa&lt;/author&gt;&lt;author&gt;Carniel, Karl&lt;/author&gt;&lt;/authors&gt;&lt;/contributors&gt;&lt;titles&gt;&lt;title&gt;Life cycle and ultrastructure ofDucellieria chodati (Oomycetes)&lt;/title&gt;&lt;secondary-title&gt;Plant Systematics and Evolution&lt;/secondary-title&gt;&lt;/titles&gt;&lt;periodical&gt;&lt;full-title&gt;Plant Systematics and Evolution&lt;/full-title&gt;&lt;/periodical&gt;&lt;pages&gt;1-15&lt;/pages&gt;&lt;volume&gt;165&lt;/volume&gt;&lt;number&gt;1&lt;/number&gt;&lt;dates&gt;&lt;year&gt;1989&lt;/year&gt;&lt;pub-dates&gt;&lt;date&gt;1989/03/01&lt;/date&gt;&lt;/pub-dates&gt;&lt;/dates&gt;&lt;isbn&gt;1615-6110&lt;/isbn&gt;&lt;urls&gt;&lt;related-urls&gt;&lt;url&gt;https://doi.org/10.1007/BF00936030&lt;/url&gt;&lt;/related-urls&gt;&lt;/urls&gt;&lt;electronic-resource-num&gt;10.1007/BF0093603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81)</w:t>
            </w:r>
            <w:r>
              <w:rPr>
                <w:rFonts w:ascii="Helvetica Neue" w:eastAsia="Times New Roman" w:hAnsi="Helvetica Neue" w:cs="Calibri"/>
                <w:color w:val="000000"/>
                <w:sz w:val="15"/>
                <w:szCs w:val="15"/>
              </w:rPr>
              <w:fldChar w:fldCharType="end"/>
            </w:r>
          </w:p>
        </w:tc>
      </w:tr>
      <w:tr w:rsidR="00ED39A0" w:rsidRPr="00FA31FA" w14:paraId="106CFBF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184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urvillaea antarct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D5AC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outhern bull kelp— appears to have direct development, only short haploid phase. Velasquez 2019. Maier 1997 discuss parthenogenesis in related speci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FD577" w14:textId="03F6AC2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Coelho&lt;/Author&gt;&lt;Year&gt;2020&lt;/Year&gt;&lt;RecNum&gt;2070&lt;/RecNum&gt;&lt;DisplayText&gt;(24, 82)&lt;/DisplayText&gt;&lt;record&gt;&lt;rec-number&gt;2070&lt;/rec-number&gt;&lt;foreign-keys&gt;&lt;key app="EN" db-id="r0sefwtz2p0xpvevz20v55xtefft00w2xazw" timestamp="1633003609" guid="0ae1e9f1-181f-48ca-ba64-11517f29b3b4"&gt;2070&lt;/key&gt;&lt;/foreign-keys&gt;&lt;ref-type name="Journal Article"&gt;17&lt;/ref-type&gt;&lt;contributors&gt;&lt;authors&gt;&lt;author&gt;Coelho, Susana M.&lt;/author&gt;&lt;author&gt;Peters, Akira F.&lt;/author&gt;&lt;author&gt;Müller, Dieter&lt;/author&gt;&lt;author&gt;Cock, J. Mark&lt;/author&gt;&lt;/authors&gt;&lt;/contributors&gt;&lt;titles&gt;&lt;title&gt;Ectocarpus: an evo-devo model for the brown algae&lt;/title&gt;&lt;secondary-title&gt;EvoDevo&lt;/secondary-title&gt;&lt;/titles&gt;&lt;periodical&gt;&lt;full-title&gt;Evodevo&lt;/full-title&gt;&lt;/periodical&gt;&lt;pages&gt;19&lt;/pages&gt;&lt;volume&gt;11&lt;/volume&gt;&lt;number&gt;1&lt;/number&gt;&lt;dates&gt;&lt;year&gt;2020&lt;/year&gt;&lt;pub-dates&gt;&lt;date&gt;2020/08/31&lt;/date&gt;&lt;/pub-dates&gt;&lt;/dates&gt;&lt;isbn&gt;2041-9139&lt;/isbn&gt;&lt;urls&gt;&lt;related-urls&gt;&lt;url&gt;https://doi.org/10.1186/s13227-020-00164-9&lt;/url&gt;&lt;/related-urls&gt;&lt;/urls&gt;&lt;electronic-resource-num&gt;10.1186/s13227-020-00164-9&lt;/electronic-resource-num&gt;&lt;/record&gt;&lt;/Cite&gt;&lt;Cite&gt;&lt;Author&gt;Collado-Vides&lt;/Author&gt;&lt;Year&gt;2001&lt;/Year&gt;&lt;RecNum&gt;1915&lt;/RecNum&gt;&lt;record&gt;&lt;rec-number&gt;1915&lt;/rec-number&gt;&lt;foreign-keys&gt;&lt;key app="EN" db-id="r0sefwtz2p0xpvevz20v55xtefft00w2xazw" timestamp="1633002188" guid="3a29c49c-3495-44ea-8c67-2214d76cead8"&gt;1915&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82)</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ier&lt;/Author&gt;&lt;Year&gt;1997&lt;/Year&gt;&lt;RecNum&gt;2406&lt;/RecNum&gt;&lt;DisplayText&gt;(83)&lt;/DisplayText&gt;&lt;record&gt;&lt;rec-number&gt;2406&lt;/rec-number&gt;&lt;foreign-keys&gt;&lt;key app="EN" db-id="r0sefwtz2p0xpvevz20v55xtefft00w2xazw" timestamp="1633005191" guid="4999b057-c559-40d7-b2c1-17b857d9c035"&gt;2406&lt;/key&gt;&lt;/foreign-keys&gt;&lt;ref-type name="Journal Article"&gt;17&lt;/ref-type&gt;&lt;contributors&gt;&lt;authors&gt;&lt;author&gt;Maier, Ingo&lt;/author&gt;&lt;/authors&gt;&lt;/contributors&gt;&lt;titles&gt;&lt;title&gt;The fine structure of the male gamete of Ectocarpus siliculosus (Ectocarpales, Phaeophyceae). I. General structure of the cell&lt;/title&gt;&lt;secondary-title&gt;European Journal of Phycology&lt;/secondary-title&gt;&lt;/titles&gt;&lt;periodical&gt;&lt;full-title&gt;European Journal of Phycology&lt;/full-title&gt;&lt;/periodical&gt;&lt;pages&gt;241-253&lt;/pages&gt;&lt;volume&gt;32&lt;/volume&gt;&lt;number&gt;3&lt;/number&gt;&lt;dates&gt;&lt;year&gt;1997&lt;/year&gt;&lt;pub-dates&gt;&lt;date&gt;1997/08/18&lt;/date&gt;&lt;/pub-dates&gt;&lt;/dates&gt;&lt;publisher&gt;Taylor &amp;amp; Francis&lt;/publisher&gt;&lt;isbn&gt;0967-0262&lt;/isbn&gt;&lt;urls&gt;&lt;related-urls&gt;&lt;url&gt;https://doi.org/10.1080/09670269710001737169&lt;/url&gt;&lt;/related-urls&gt;&lt;/urls&gt;&lt;electronic-resource-num&gt;10.1080/09670269710001737169&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83)</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raser&lt;/Author&gt;&lt;Year&gt;2020&lt;/Year&gt;&lt;RecNum&gt;2407&lt;/RecNum&gt;&lt;DisplayText&gt;(84)&lt;/DisplayText&gt;&lt;record&gt;&lt;rec-number&gt;2407&lt;/rec-number&gt;&lt;foreign-keys&gt;&lt;key app="EN" db-id="r0sefwtz2p0xpvevz20v55xtefft00w2xazw" timestamp="1633005191" guid="e9861d20-358c-490e-b33c-c864d733ecc3"&gt;2407&lt;/key&gt;&lt;/foreign-keys&gt;&lt;ref-type name="Journal Article"&gt;17&lt;/ref-type&gt;&lt;contributors&gt;&lt;authors&gt;&lt;author&gt;Fraser, Ceridwen I&lt;/author&gt;&lt;author&gt;Velásquez, Marcel&lt;/author&gt;&lt;author&gt;Nelson, Wendy A&lt;/author&gt;&lt;author&gt;Macaya, Erasmo C&lt;/author&gt;&lt;author&gt;Hay, Cameron H&lt;/author&gt;&lt;/authors&gt;&lt;/contributors&gt;&lt;titles&gt;&lt;title&gt;The Biogeographic Importance of Buoyancy in Macroalgae: A Case Study of the Southern Bull‐Kelp Genus Durvillaea (Phaeophyceae), Including Descriptions of Two New Species1&lt;/title&gt;&lt;secondary-title&gt;Journal of phycology&lt;/secondary-title&gt;&lt;/titles&gt;&lt;periodical&gt;&lt;full-title&gt;Journal of Phycology&lt;/full-title&gt;&lt;abbr-1&gt;J Phycol&lt;/abbr-1&gt;&lt;/periodical&gt;&lt;pages&gt;23-36&lt;/pages&gt;&lt;volume&gt;56&lt;/volume&gt;&lt;number&gt;1&lt;/number&gt;&lt;dates&gt;&lt;year&gt;2020&lt;/year&gt;&lt;/dates&gt;&lt;isbn&gt;0022-3646&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84)</w:t>
            </w:r>
            <w:r>
              <w:rPr>
                <w:rFonts w:ascii="Helvetica Neue" w:eastAsia="Times New Roman" w:hAnsi="Helvetica Neue" w:cs="Calibri"/>
                <w:color w:val="000000"/>
                <w:sz w:val="15"/>
                <w:szCs w:val="15"/>
              </w:rPr>
              <w:fldChar w:fldCharType="end"/>
            </w:r>
          </w:p>
        </w:tc>
      </w:tr>
      <w:tr w:rsidR="00ED39A0" w:rsidRPr="00FA31FA" w14:paraId="35B43481"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BF6D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ctocarpus siliculos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A9A5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ffuse: most cells capable of cell division. Lee textbook. Can't see fragmentation? Mueller &amp; Falk 1973: describe gametes. Isomorphous gametes, females drop and males swim. Charrier: parthenogenesis, mitospores as clonal reproduction. Searles 1980: sporophyte may reproduce asexually to produce unlimited sporophyt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EA59B" w14:textId="4FA5230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4NS04Nyk8L0Rpc3BsYXlUZXh0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4NS04Nyk8L0Rpc3BsYXlUZXh0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85-87)</w:t>
            </w:r>
            <w:r>
              <w:rPr>
                <w:rFonts w:ascii="Helvetica Neue" w:eastAsia="Times New Roman" w:hAnsi="Helvetica Neue" w:cs="Calibri"/>
                <w:color w:val="000000"/>
                <w:sz w:val="15"/>
                <w:szCs w:val="15"/>
              </w:rPr>
              <w:fldChar w:fldCharType="end"/>
            </w:r>
          </w:p>
        </w:tc>
      </w:tr>
      <w:tr w:rsidR="00ED39A0" w:rsidRPr="00FA31FA" w14:paraId="0E7ECE22"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02D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lachista fucicol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BF07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kinner 1983: van den Hoek describes E. Stellaris without sexual generation, Kylin showed direct life history, Koeman showed sexuality in fucicola. Skinner also describes stol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B56F62" w14:textId="3B02ACA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OD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lNraW5uZXI8L0F1dGhvcj48WWVhcj4xOTgzPC9ZZWFyPjxS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ODgpPC9EaXNwbGF5VGV4
dD48cmVjb3JkPjxyZWMtbnVtYmVyPjQyODwvcmVjLW51bWJlcj48Zm9yZWlnbi1rZXlzPjxrZXkg
YXBwPSJFTiIgZGItaWQ9InIwc2Vmd3R6MnAweHB2ZXZ6MjB2NTV4dGVmZnQwMHcyeGF6dyIgdGlt
ZXN0YW1wPSIxNjMyOTk1ODc2IiBndWlkPSI0YWYzZmI2NC1lYTJiLTRkNWItODhkYi05ZTY3ODEy
NGM3ZDMiPjQyO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xNjI0PC9SZWNOdW0+PHJlY29yZD48cmVjLW51bWJlcj4xNjI0PC9yZWMtbnVtYmVyPjxm
b3JlaWduLWtleXM+PGtleSBhcHA9IkVOIiBkYi1pZD0icjBzZWZ3dHoycDB4cHZldnoyMHY1NXh0
ZWZmdDAwdzJ4YXp3IiB0aW1lc3RhbXA9IjE2MzI5OTc2NTMiIGd1aWQ9IjkzODhmMjMxLWEyOTUt
NDI5ZS05NmYwLTYyNWFlMGQ2OGJiMSI+MTYyND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lNraW5uZXI8L0F1dGhvcj48WWVhcj4xOTgzPC9ZZWFyPjxS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88)</w:t>
            </w:r>
            <w:r>
              <w:rPr>
                <w:rFonts w:ascii="Helvetica Neue" w:eastAsia="Times New Roman" w:hAnsi="Helvetica Neue" w:cs="Calibri"/>
                <w:color w:val="000000"/>
                <w:sz w:val="15"/>
                <w:szCs w:val="15"/>
              </w:rPr>
              <w:fldChar w:fldCharType="end"/>
            </w:r>
          </w:p>
        </w:tc>
      </w:tr>
      <w:tr w:rsidR="00ED39A0" w:rsidRPr="00FA31FA" w14:paraId="6D370E7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6A56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ntersostomula graff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50D7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Jones 1941 describes sexual organs, does not mention asexual reproduction anywher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2FB14" w14:textId="4A8D7094" w:rsidR="00ED39A0" w:rsidRPr="00FA31FA" w:rsidRDefault="00ED39A0" w:rsidP="001627C6">
            <w:pPr>
              <w:rPr>
                <w:rFonts w:ascii="Times New Roman" w:eastAsia="Times New Roman" w:hAnsi="Times New Roman" w:cs="Times New Roman"/>
                <w:lang w:eastAsia="en-GB"/>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Jones Jr&lt;/Author&gt;&lt;Year&gt;1941&lt;/Year&gt;&lt;RecNum&gt;2412&lt;/RecNum&gt;&lt;DisplayText&gt;(89)&lt;/DisplayText&gt;&lt;record&gt;&lt;rec-number&gt;2412&lt;/rec-number&gt;&lt;foreign-keys&gt;&lt;key app="EN" db-id="r0sefwtz2p0xpvevz20v55xtefft00w2xazw" timestamp="1633005191" guid="68ba3695-1eaa-46a3-96e5-81883b0fe410"&gt;2412&lt;/key&gt;&lt;/foreign-keys&gt;&lt;ref-type name="Journal Article"&gt;17&lt;/ref-type&gt;&lt;contributors&gt;&lt;authors&gt;&lt;author&gt;Jones Jr, E Ruffin&lt;/author&gt;&lt;/authors&gt;&lt;/contributors&gt;&lt;titles&gt;&lt;title&gt;The morphology of Enterostomula graffi (= Monoophorum graffi Beauchamp)&lt;/title&gt;&lt;secondary-title&gt;Journal of Morphology&lt;/secondary-title&gt;&lt;/titles&gt;&lt;periodical&gt;&lt;full-title&gt;Journal of Morphology&lt;/full-title&gt;&lt;/periodical&gt;&lt;pages&gt;215-230&lt;/pages&gt;&lt;volume&gt;68&lt;/volume&gt;&lt;number&gt;2&lt;/number&gt;&lt;dates&gt;&lt;year&gt;1941&lt;/year&gt;&lt;/dates&gt;&lt;isbn&gt;0362-2525&lt;/isbn&gt;&lt;urls&gt;&lt;/urls&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89)</w:t>
            </w:r>
            <w:r>
              <w:rPr>
                <w:rFonts w:ascii="Helvetica Neue" w:hAnsi="Helvetica Neue"/>
                <w:color w:val="000000"/>
                <w:sz w:val="15"/>
                <w:szCs w:val="15"/>
              </w:rPr>
              <w:fldChar w:fldCharType="end"/>
            </w:r>
          </w:p>
        </w:tc>
      </w:tr>
      <w:tr w:rsidR="00ED39A0" w:rsidRPr="00FA31FA" w14:paraId="291595D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31A7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scherichia col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8C01D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uiting body form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FFD50" w14:textId="2CB1285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oreira&lt;/Author&gt;&lt;Year&gt;2006&lt;/Year&gt;&lt;RecNum&gt;2274&lt;/RecNum&gt;&lt;DisplayText&gt;(90)&lt;/DisplayText&gt;&lt;record&gt;&lt;rec-number&gt;2274&lt;/rec-number&gt;&lt;foreign-keys&gt;&lt;key app="EN" db-id="r0sefwtz2p0xpvevz20v55xtefft00w2xazw" timestamp="1633004357" guid="c1b4795c-f87f-43ce-9aed-2a035361ed94"&gt;2274&lt;/key&gt;&lt;/foreign-keys&gt;&lt;ref-type name="Journal Article"&gt;17&lt;/ref-type&gt;&lt;contributors&gt;&lt;authors&gt;&lt;author&gt;Moreira, Cristiano G.&lt;/author&gt;&lt;author&gt;Palmer, Kelli&lt;/author&gt;&lt;author&gt;Whiteley, Marvin&lt;/author&gt;&lt;author&gt;Sircili, Marcelo P.&lt;/author&gt;&lt;author&gt;Trabulsi, Luiz R.&lt;/author&gt;&lt;author&gt;Castro, Antonio F. P.&lt;/author&gt;&lt;author&gt;Sperandio, Vanessa&lt;/author&gt;&lt;/authors&gt;&lt;/contributors&gt;&lt;titles&gt;&lt;title&gt;Bundle-Forming Pili and EspA Are Involved in Biofilm Formation by Enteropathogenic &amp;lt;em&amp;gt;Escherichia coli&amp;lt;/em&amp;gt;&lt;/title&gt;&lt;secondary-title&gt;Journal of Bacteriology&lt;/secondary-title&gt;&lt;/titles&gt;&lt;periodical&gt;&lt;full-title&gt;Journal of Bacteriology&lt;/full-title&gt;&lt;/periodical&gt;&lt;pages&gt;3952-3961&lt;/pages&gt;&lt;volume&gt;188&lt;/volume&gt;&lt;number&gt;11&lt;/number&gt;&lt;dates&gt;&lt;year&gt;2006&lt;/year&gt;&lt;/dates&gt;&lt;urls&gt;&lt;related-urls&gt;&lt;url&gt;https://jb.asm.org/content/jb/188/11/3952.full.pdf&lt;/url&gt;&lt;/related-urls&gt;&lt;/urls&gt;&lt;electronic-resource-num&gt;10.1128/jb.00177-06&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90)</w:t>
            </w:r>
            <w:r>
              <w:rPr>
                <w:rFonts w:ascii="Helvetica Neue" w:eastAsia="Times New Roman" w:hAnsi="Helvetica Neue" w:cs="Calibri"/>
                <w:color w:val="000000"/>
                <w:sz w:val="15"/>
                <w:szCs w:val="15"/>
              </w:rPr>
              <w:fldChar w:fldCharType="end"/>
            </w:r>
          </w:p>
        </w:tc>
      </w:tr>
      <w:tr w:rsidR="00ED39A0" w:rsidRPr="00FA31FA" w14:paraId="1C6B039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33B2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udorina cylindr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0C316"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8ED78" w14:textId="4DAECAFA"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141CDE6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4858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udorina elega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5A32"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7F4F3" w14:textId="0E35904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3264833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BE96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udorina minod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52CA5"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79D3" w14:textId="0405347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6D535D9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AE6F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udorina unicoc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A7F19"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AA9DD" w14:textId="34E2477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47A04209"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9A58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arlowia mol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FC65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bbott 1962: discuss reproduction and female reproductive structures suggest sex, but cannot see mention of vegetative spread. Has crustose sporophyte, so could fragment there, but no info.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8EE70" w14:textId="2CC730B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5MSwgOTI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TbWl0aDwvQXV0aG9yPjxZZWFyPjE5NDQ8L1llYXI+PFJlY051bT4yMjU0PC9SZWNOdW0+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xDaXRlPjxBdXRo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5MSwgOTI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TbWl0aDwvQXV0aG9yPjxZZWFyPjE5NDQ8L1llYXI+PFJlY051bT4yMjU0PC9SZWNOdW0+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xDaXRlPjxBdXRo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91, 92)</w:t>
            </w:r>
            <w:r>
              <w:rPr>
                <w:rFonts w:ascii="Helvetica Neue" w:eastAsia="Times New Roman" w:hAnsi="Helvetica Neue" w:cs="Calibri"/>
                <w:color w:val="000000"/>
                <w:sz w:val="15"/>
                <w:szCs w:val="15"/>
              </w:rPr>
              <w:fldChar w:fldCharType="end"/>
            </w:r>
          </w:p>
        </w:tc>
      </w:tr>
      <w:tr w:rsidR="00ED39A0" w:rsidRPr="00FA31FA" w14:paraId="5BA5088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23D2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ischerell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0812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82875" w14:textId="3C4E5D6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790CB2A6"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56FA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ucus vesiculos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9F5A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atarenkov discusses asexual morph. Overton shows that parthenogenesis can be induced, but it requires specific lab techniques to mimic fertilisation (so unlikely in nature?). But Nagasato 2000 show parthenogenic development in another fucus speci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A4D1" w14:textId="3A0D487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UYXRhcmVua292PC9BdXRob3I+PFllYXI+MjAwNTwvWWVh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UYXRhcmVua292PC9BdXRob3I+PFllYXI+MjAwNTwvWWVh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93, 94)</w:t>
            </w:r>
            <w:r>
              <w:rPr>
                <w:rFonts w:ascii="Helvetica Neue" w:eastAsia="Times New Roman" w:hAnsi="Helvetica Neue" w:cs="Calibri"/>
                <w:color w:val="000000"/>
                <w:sz w:val="15"/>
                <w:szCs w:val="15"/>
              </w:rPr>
              <w:fldChar w:fldCharType="end"/>
            </w:r>
          </w:p>
        </w:tc>
      </w:tr>
      <w:tr w:rsidR="00ED39A0" w:rsidRPr="00FA31FA" w14:paraId="35BAC9E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E8A8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uirena cilia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46EF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odrigues 2009: images of rhizome spreading</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226E4" w14:textId="4E3D476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95)&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Rodrigues&lt;/Author&gt;&lt;Year&gt;2009&lt;/Year&gt;&lt;RecNum&gt;2260&lt;/RecNum&gt;&lt;record&gt;&lt;rec-number&gt;2260&lt;/rec-number&gt;&lt;foreign-keys&gt;&lt;key app="EN" db-id="r0sefwtz2p0xpvevz20v55xtefft00w2xazw" timestamp="1633004334" guid="cf3e5ba3-5a30-4807-8861-0fde5e1e40b7"&gt;2260&lt;/key&gt;&lt;/foreign-keys&gt;&lt;ref-type name="Journal Article"&gt;17&lt;/ref-type&gt;&lt;contributors&gt;&lt;authors&gt;&lt;author&gt;Rodrigues, A. C.&lt;/author&gt;&lt;author&gt;Estelita, M. E. M.&lt;/author&gt;&lt;/authors&gt;&lt;/contributors&gt;&lt;titles&gt;&lt;title&gt;Morphoanatomy of the stem in Cyperaceae&lt;/title&gt;&lt;secondary-title&gt;ACTA BOTANICA BRASILICA&lt;/secondary-title&gt;&lt;/titles&gt;&lt;periodical&gt;&lt;full-title&gt;ACTA BOTANICA BRASILICA&lt;/full-title&gt;&lt;/periodical&gt;&lt;pages&gt;889-901&lt;/pages&gt;&lt;volume&gt;23&lt;/volume&gt;&lt;number&gt;3&lt;/number&gt;&lt;dates&gt;&lt;year&gt;2009&lt;/year&gt;&lt;pub-dates&gt;&lt;date&gt;JUL-SEP&lt;/date&gt;&lt;/pub-dates&gt;&lt;/dates&gt;&lt;isbn&gt;0102-3306&amp;#xD;1677-941X&lt;/isbn&gt;&lt;accession-num&gt;WOS:000270489400030&lt;/accession-num&gt;&lt;urls&gt;&lt;/urls&gt;&lt;electronic-resource-num&gt;10.1590/S0102-3306200900030003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95)</w:t>
            </w:r>
            <w:r>
              <w:rPr>
                <w:rFonts w:ascii="Helvetica Neue" w:eastAsia="Times New Roman" w:hAnsi="Helvetica Neue" w:cs="Calibri"/>
                <w:color w:val="000000"/>
                <w:sz w:val="15"/>
                <w:szCs w:val="15"/>
              </w:rPr>
              <w:fldChar w:fldCharType="end"/>
            </w:r>
          </w:p>
        </w:tc>
      </w:tr>
      <w:tr w:rsidR="00ED39A0" w:rsidRPr="00FA31FA" w14:paraId="53FAAB2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06AE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unaria hygrometr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2CEE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opra 1967: apogamy in funaria— development of sporophytes on gametophytes in cultur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4937" w14:textId="0B02D92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k2LTk4KTwvRGlzcGxheVRleHQ+PHJl
Y29yZD48cmVjLW51bWJlcj4xODk2PC9yZWMtbnVtYmVyPjxmb3JlaWduLWtleXM+PGtleSBhcHA9
IkVOIiBkYi1pZD0icjBzZWZ3dHoycDB4cHZldnoyMHY1NXh0ZWZmdDAwdzJ4YXp3IiB0aW1lc3Rh
bXA9IjE2MzMwMDE5NjEiIGd1aWQ9ImRiZWQxNmEwLTk5ZjktNDczZC04MzQ1LTM5NTlhZWViMzU1
NCI+MTg5Nj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Wxsc29wcDwvQXV0aG9yPjxZZWFyPjE5NTg8L1llYXI+PFJlY051bT4yMDc2PC9SZWNOdW0+PHJl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k2LTk4KTwvRGlzcGxheVRleHQ+PHJl
Y29yZD48cmVjLW51bWJlcj4xODk2PC9yZWMtbnVtYmVyPjxmb3JlaWduLWtleXM+PGtleSBhcHA9
IkVOIiBkYi1pZD0icjBzZWZ3dHoycDB4cHZldnoyMHY1NXh0ZWZmdDAwdzJ4YXp3IiB0aW1lc3Rh
bXA9IjE2MzMwMDE5NjEiIGd1aWQ9ImRiZWQxNmEwLTk5ZjktNDczZC04MzQ1LTM5NTlhZWViMzU1
NCI+MTg5Nj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Wxsc29wcDwvQXV0aG9yPjxZZWFyPjE5NTg8L1llYXI+PFJlY051bT4yMDc2PC9SZWNOdW0+PHJl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96-98)</w:t>
            </w:r>
            <w:r>
              <w:rPr>
                <w:rFonts w:ascii="Helvetica Neue" w:eastAsia="Times New Roman" w:hAnsi="Helvetica Neue" w:cs="Calibri"/>
                <w:color w:val="000000"/>
                <w:sz w:val="15"/>
                <w:szCs w:val="15"/>
              </w:rPr>
              <w:fldChar w:fldCharType="end"/>
            </w:r>
          </w:p>
        </w:tc>
      </w:tr>
      <w:tr w:rsidR="00ED39A0" w:rsidRPr="00FA31FA" w14:paraId="30E0240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3FD6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Gloeophycus korean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D789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oya 1984: discusses lifecycle of G. Koreanum, no obvious fragmentation. Crustose form could potentially be fragmented, but not reported.</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90636" w14:textId="2E65B8EB" w:rsidR="00ED39A0" w:rsidRPr="00FA31FA" w:rsidRDefault="00ED39A0" w:rsidP="001627C6">
            <w:pPr>
              <w:rPr>
                <w:rFonts w:ascii="Times New Roman" w:eastAsia="Times New Roman" w:hAnsi="Times New Roman" w:cs="Times New Roman"/>
                <w:lang w:val="en-GB" w:eastAsia="en-GB"/>
              </w:rPr>
            </w:pPr>
            <w:r>
              <w:rPr>
                <w:rFonts w:ascii="Helvetica Neue" w:eastAsia="Times New Roman" w:hAnsi="Helvetica Neue" w:cs="Times New Roman"/>
                <w:color w:val="000000"/>
                <w:sz w:val="15"/>
                <w:szCs w:val="15"/>
                <w:lang w:eastAsia="en-GB"/>
              </w:rPr>
              <w:fldChar w:fldCharType="begin"/>
            </w:r>
            <w:r>
              <w:rPr>
                <w:rFonts w:ascii="Helvetica Neue" w:eastAsia="Times New Roman" w:hAnsi="Helvetica Neue" w:cs="Times New Roman"/>
                <w:color w:val="000000"/>
                <w:sz w:val="15"/>
                <w:szCs w:val="15"/>
                <w:lang w:eastAsia="en-GB"/>
              </w:rPr>
              <w:instrText xml:space="preserve"> ADDIN EN.CITE &lt;EndNote&gt;&lt;Cite&gt;&lt;Author&gt;Notoya&lt;/Author&gt;&lt;Year&gt;1984&lt;/Year&gt;&lt;RecNum&gt;2614&lt;/RecNum&gt;&lt;DisplayText&gt;(99)&lt;/DisplayText&gt;&lt;record&gt;&lt;rec-number&gt;2614&lt;/rec-number&gt;&lt;foreign-keys&gt;&lt;key app="EN" db-id="r0sefwtz2p0xpvevz20v55xtefft00w2xazw" timestamp="1684240622" guid="5e82749c-de8a-40ea-ab38-008615930335"&gt;2614&lt;/key&gt;&lt;/foreign-keys&gt;&lt;ref-type name="Journal Article"&gt;17&lt;/ref-type&gt;&lt;contributors&gt;&lt;authors&gt;&lt;author&gt;Notoya, Masahiro&lt;/author&gt;&lt;/authors&gt;&lt;/contributors&gt;&lt;titles&gt;&lt;title&gt;The life history of Gloeophycus koreanum I. K. Lee &amp;amp; Yoo (Rhodophyta, Gloiosiphoniaceae) in culture&lt;/title&gt;&lt;secondary-title&gt;Hydrobiologia&lt;/secondary-title&gt;&lt;/titles&gt;&lt;periodical&gt;&lt;full-title&gt;Hydrobiologia&lt;/full-title&gt;&lt;/periodical&gt;&lt;pages&gt;233-236&lt;/pages&gt;&lt;volume&gt;116&lt;/volume&gt;&lt;number&gt;1&lt;/number&gt;&lt;dates&gt;&lt;year&gt;1984&lt;/year&gt;&lt;pub-dates&gt;&lt;date&gt;1984/09/01&lt;/date&gt;&lt;/pub-dates&gt;&lt;/dates&gt;&lt;isbn&gt;1573-5117&lt;/isbn&gt;&lt;urls&gt;&lt;related-urls&gt;&lt;url&gt;https://doi.org/10.1007/BF00027673&lt;/url&gt;&lt;/related-urls&gt;&lt;/urls&gt;&lt;electronic-resource-num&gt;10.1007/BF00027673&lt;/electronic-resource-num&gt;&lt;/record&gt;&lt;/Cite&gt;&lt;/EndNote&gt;</w:instrText>
            </w:r>
            <w:r>
              <w:rPr>
                <w:rFonts w:ascii="Helvetica Neue" w:eastAsia="Times New Roman" w:hAnsi="Helvetica Neue" w:cs="Times New Roman"/>
                <w:color w:val="000000"/>
                <w:sz w:val="15"/>
                <w:szCs w:val="15"/>
                <w:lang w:eastAsia="en-GB"/>
              </w:rPr>
              <w:fldChar w:fldCharType="separate"/>
            </w:r>
            <w:r>
              <w:rPr>
                <w:rFonts w:ascii="Helvetica Neue" w:eastAsia="Times New Roman" w:hAnsi="Helvetica Neue" w:cs="Times New Roman"/>
                <w:noProof/>
                <w:color w:val="000000"/>
                <w:sz w:val="15"/>
                <w:szCs w:val="15"/>
                <w:lang w:eastAsia="en-GB"/>
              </w:rPr>
              <w:t>(99)</w:t>
            </w:r>
            <w:r>
              <w:rPr>
                <w:rFonts w:ascii="Helvetica Neue" w:eastAsia="Times New Roman" w:hAnsi="Helvetica Neue" w:cs="Times New Roman"/>
                <w:color w:val="000000"/>
                <w:sz w:val="15"/>
                <w:szCs w:val="15"/>
                <w:lang w:eastAsia="en-GB"/>
              </w:rPr>
              <w:fldChar w:fldCharType="end"/>
            </w:r>
            <w:r>
              <w:rPr>
                <w:rFonts w:ascii="Helvetica Neue" w:eastAsia="Times New Roman" w:hAnsi="Helvetica Neue" w:cs="Times New Roman"/>
                <w:color w:val="000000"/>
                <w:sz w:val="15"/>
                <w:szCs w:val="15"/>
                <w:lang w:val="en-GB" w:eastAsia="en-GB"/>
              </w:rPr>
              <w:t xml:space="preserve"> </w:t>
            </w:r>
            <w:r>
              <w:rPr>
                <w:rFonts w:ascii="Helvetica Neue" w:eastAsia="Times New Roman" w:hAnsi="Helvetica Neue" w:cs="Times New Roman"/>
                <w:color w:val="000000"/>
                <w:sz w:val="15"/>
                <w:szCs w:val="15"/>
                <w:lang w:eastAsia="en-GB"/>
              </w:rPr>
              <w:fldChar w:fldCharType="begin"/>
            </w:r>
            <w:r>
              <w:rPr>
                <w:rFonts w:ascii="Helvetica Neue" w:eastAsia="Times New Roman" w:hAnsi="Helvetica Neue" w:cs="Times New Roman"/>
                <w:color w:val="000000"/>
                <w:sz w:val="15"/>
                <w:szCs w:val="15"/>
                <w:lang w:eastAsia="en-GB"/>
              </w:rPr>
              <w:instrText xml:space="preserve"> ADDIN EN.CITE &lt;EndNote&gt;&lt;Cite&gt;&lt;Author&gt;Bell&lt;/Author&gt;&lt;Year&gt;2008&lt;/Year&gt;&lt;RecNum&gt;1896&lt;/RecNum&gt;&lt;DisplayText&gt;(3, 24)&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15&lt;/RecNum&gt;&lt;record&gt;&lt;rec-number&gt;1915&lt;/rec-number&gt;&lt;foreign-keys&gt;&lt;key app="EN" db-id="r0sefwtz2p0xpvevz20v55xtefft00w2xazw" timestamp="1633002188" guid="3a29c49c-3495-44ea-8c67-2214d76cead8"&gt;1915&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Pr>
                <w:rFonts w:ascii="Helvetica Neue" w:eastAsia="Times New Roman" w:hAnsi="Helvetica Neue" w:cs="Times New Roman"/>
                <w:color w:val="000000"/>
                <w:sz w:val="15"/>
                <w:szCs w:val="15"/>
                <w:lang w:eastAsia="en-GB"/>
              </w:rPr>
              <w:fldChar w:fldCharType="separate"/>
            </w:r>
            <w:r>
              <w:rPr>
                <w:rFonts w:ascii="Helvetica Neue" w:eastAsia="Times New Roman" w:hAnsi="Helvetica Neue" w:cs="Times New Roman"/>
                <w:noProof/>
                <w:color w:val="000000"/>
                <w:sz w:val="15"/>
                <w:szCs w:val="15"/>
                <w:lang w:eastAsia="en-GB"/>
              </w:rPr>
              <w:t>(3, 24)</w:t>
            </w:r>
            <w:r>
              <w:rPr>
                <w:rFonts w:ascii="Helvetica Neue" w:eastAsia="Times New Roman" w:hAnsi="Helvetica Neue" w:cs="Times New Roman"/>
                <w:color w:val="000000"/>
                <w:sz w:val="15"/>
                <w:szCs w:val="15"/>
                <w:lang w:eastAsia="en-GB"/>
              </w:rPr>
              <w:fldChar w:fldCharType="end"/>
            </w:r>
          </w:p>
        </w:tc>
      </w:tr>
      <w:tr w:rsidR="00ED39A0" w:rsidRPr="00FA31FA" w14:paraId="696961B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2F54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nium multicocc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8DC1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arper 1912: discusses fragmentation in Gonium, but doesn’t specify the species. Hanschen 2017: all go through a single-celled bottleneck. Herron 2008: volvocine algae are facultatively asexual</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F5D42" w14:textId="5EB329C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0, 101)</w:t>
            </w:r>
            <w:r>
              <w:rPr>
                <w:rFonts w:ascii="Helvetica Neue" w:eastAsia="Times New Roman" w:hAnsi="Helvetica Neue" w:cs="Calibri"/>
                <w:color w:val="000000"/>
                <w:sz w:val="15"/>
                <w:szCs w:val="15"/>
              </w:rPr>
              <w:fldChar w:fldCharType="end"/>
            </w:r>
          </w:p>
        </w:tc>
      </w:tr>
      <w:tr w:rsidR="00ED39A0" w:rsidRPr="00FA31FA" w14:paraId="2E5906C0"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6F19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nium octonari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F41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erron 2008 paper has good descriptions for the volvocine alga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41150" w14:textId="757C0F9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0, 101)</w:t>
            </w:r>
            <w:r>
              <w:rPr>
                <w:rFonts w:ascii="Helvetica Neue" w:eastAsia="Times New Roman" w:hAnsi="Helvetica Neue" w:cs="Calibri"/>
                <w:color w:val="000000"/>
                <w:sz w:val="15"/>
                <w:szCs w:val="15"/>
              </w:rPr>
              <w:fldChar w:fldCharType="end"/>
            </w:r>
          </w:p>
        </w:tc>
      </w:tr>
      <w:tr w:rsidR="00ED39A0" w:rsidRPr="00FA31FA" w14:paraId="5BD2674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4C1A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nium pectoral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6E017"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FAED1" w14:textId="35B847AA"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0, 101)</w:t>
            </w:r>
            <w:r>
              <w:rPr>
                <w:rFonts w:ascii="Helvetica Neue" w:eastAsia="Times New Roman" w:hAnsi="Helvetica Neue" w:cs="Calibri"/>
                <w:color w:val="000000"/>
                <w:sz w:val="15"/>
                <w:szCs w:val="15"/>
              </w:rPr>
              <w:fldChar w:fldCharType="end"/>
            </w:r>
          </w:p>
        </w:tc>
      </w:tr>
      <w:tr w:rsidR="00ED39A0" w:rsidRPr="00FA31FA" w14:paraId="216A3D0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D2244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nium quadrat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79FAC"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5736F" w14:textId="326AE53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0, 101)</w:t>
            </w:r>
            <w:r>
              <w:rPr>
                <w:rFonts w:ascii="Helvetica Neue" w:eastAsia="Times New Roman" w:hAnsi="Helvetica Neue" w:cs="Calibri"/>
                <w:color w:val="000000"/>
                <w:sz w:val="15"/>
                <w:szCs w:val="15"/>
              </w:rPr>
              <w:fldChar w:fldCharType="end"/>
            </w:r>
          </w:p>
        </w:tc>
      </w:tr>
      <w:tr w:rsidR="00ED39A0" w:rsidRPr="00FA31FA" w14:paraId="73D60DB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3BE8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nium viridistellat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5FD1"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E5AACB" w14:textId="6907098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YXJwZXI8L0F1dGhvcj48WWVhcj4xOTEyPC9ZZWFyPjxS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0, 101)</w:t>
            </w:r>
            <w:r>
              <w:rPr>
                <w:rFonts w:ascii="Helvetica Neue" w:eastAsia="Times New Roman" w:hAnsi="Helvetica Neue" w:cs="Calibri"/>
                <w:color w:val="000000"/>
                <w:sz w:val="15"/>
                <w:szCs w:val="15"/>
              </w:rPr>
              <w:fldChar w:fldCharType="end"/>
            </w:r>
          </w:p>
        </w:tc>
      </w:tr>
      <w:tr w:rsidR="00ED39A0" w:rsidRPr="00FA31FA" w14:paraId="3C65B64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98C8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ymnoascus reess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22AA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 sure with fungi, can simply split hyphae into multiple pieces (fragmentation) and s'all good, but does this happen often naturally? In G. Reessii: asexual reproduction by conidia and gymnosperm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C423C" w14:textId="77777777" w:rsidR="00ED39A0" w:rsidRPr="00FA31FA" w:rsidRDefault="00ED39A0" w:rsidP="001627C6">
            <w:pPr>
              <w:rPr>
                <w:rFonts w:ascii="Times New Roman" w:eastAsia="Times New Roman" w:hAnsi="Times New Roman" w:cs="Times New Roman"/>
                <w:lang w:eastAsia="en-GB"/>
              </w:rPr>
            </w:pPr>
          </w:p>
        </w:tc>
      </w:tr>
      <w:tr w:rsidR="00ED39A0" w:rsidRPr="00FA31FA" w14:paraId="4159F81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EFB1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aliclystus haliclys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382C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y also be a typo? Can’t see anywhere, and can’t find Bell’s original citation. Haliclystus antarcticus can sexual and asexual by budding (Miranda 2010)</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C51C6" w14:textId="1708F96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iranda&lt;/Author&gt;&lt;Year&gt;2010&lt;/Year&gt;&lt;RecNum&gt;2415&lt;/RecNum&gt;&lt;DisplayText&gt;(102)&lt;/DisplayText&gt;&lt;record&gt;&lt;rec-number&gt;2415&lt;/rec-number&gt;&lt;foreign-keys&gt;&lt;key app="EN" db-id="r0sefwtz2p0xpvevz20v55xtefft00w2xazw" timestamp="1633005191" guid="735e673c-3db9-4846-b209-3c384f2be8aa"&gt;2415&lt;/key&gt;&lt;/foreign-keys&gt;&lt;ref-type name="Journal Article"&gt;17&lt;/ref-type&gt;&lt;contributors&gt;&lt;authors&gt;&lt;author&gt;Miranda, Lucilia S&lt;/author&gt;&lt;author&gt;Collins, Allen G&lt;/author&gt;&lt;author&gt;Marques, Antonio C&lt;/author&gt;&lt;/authors&gt;&lt;/contributors&gt;&lt;titles&gt;&lt;title&gt;Molecules clarify a cnidarian life cycle–the “hydrozoan” Microhydrula limopsicola is an early life stage of the staurozoan Haliclystus antarcticus&lt;/title&gt;&lt;secondary-title&gt;PLoS One&lt;/secondary-title&gt;&lt;/titles&gt;&lt;periodical&gt;&lt;full-title&gt;PLoS One&lt;/full-title&gt;&lt;/periodical&gt;&lt;pages&gt;e10182&lt;/pages&gt;&lt;volume&gt;5&lt;/volume&gt;&lt;number&gt;4&lt;/number&gt;&lt;dates&gt;&lt;year&gt;2010&lt;/year&gt;&lt;/dates&gt;&lt;isbn&gt;1932-6203&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2)</w:t>
            </w:r>
            <w:r>
              <w:rPr>
                <w:rFonts w:ascii="Helvetica Neue" w:eastAsia="Times New Roman" w:hAnsi="Helvetica Neue" w:cs="Calibri"/>
                <w:color w:val="000000"/>
                <w:sz w:val="15"/>
                <w:szCs w:val="15"/>
              </w:rPr>
              <w:fldChar w:fldCharType="end"/>
            </w:r>
          </w:p>
        </w:tc>
      </w:tr>
      <w:tr w:rsidR="00ED39A0" w:rsidRPr="00FA31FA" w14:paraId="352C7FB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F580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alymenia asymmetr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F8C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argiulo 1984 discuss life-cycle and no mention of fragmentation, etc. WoRMS has no record of asexual reproductio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21FD9" w14:textId="67507A5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WYW4gRGVuIEhvZWs8L0F1dGhvcj48WWVhcj4xOTcwPC9Z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WYW4gRGVuIEhvZWs8L0F1dGhvcj48WWVhcj4xOTcwPC9Z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03, 104)</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Gargiulo&lt;/Author&gt;&lt;Year&gt;1986&lt;/Year&gt;&lt;RecNum&gt;2616&lt;/RecNum&gt;&lt;DisplayText&gt;(105)&lt;/DisplayText&gt;&lt;record&gt;&lt;rec-number&gt;2616&lt;/rec-number&gt;&lt;foreign-keys&gt;&lt;key app="EN" db-id="r0sefwtz2p0xpvevz20v55xtefft00w2xazw" timestamp="1684241990" guid="ae5ebd8f-943e-4576-8aef-d4bdef6e8fe3"&gt;2616&lt;/key&gt;&lt;/foreign-keys&gt;&lt;ref-type name="Journal Article"&gt;17&lt;/ref-type&gt;&lt;contributors&gt;&lt;authors&gt;&lt;author&gt;Gargiulo, Gaetano M.&lt;/author&gt;&lt;author&gt;De Masi, Flora&lt;/author&gt;&lt;author&gt;Tripodi, Giacomo&lt;/author&gt;&lt;/authors&gt;&lt;/contributors&gt;&lt;titles&gt;&lt;title&gt;Structure and reproduction of Halymenia asymmetrica sp. nov. (Rhodophyta) from the Mediterranean Sea&lt;/title&gt;&lt;secondary-title&gt;Phycologia&lt;/secondary-title&gt;&lt;/titles&gt;&lt;periodical&gt;&lt;full-title&gt;Phycologia&lt;/full-title&gt;&lt;/periodical&gt;&lt;pages&gt;144-151&lt;/pages&gt;&lt;volume&gt;25&lt;/volume&gt;&lt;number&gt;2&lt;/number&gt;&lt;dates&gt;&lt;year&gt;1986&lt;/year&gt;&lt;pub-dates&gt;&lt;date&gt;1986/06/01&lt;/date&gt;&lt;/pub-dates&gt;&lt;/dates&gt;&lt;publisher&gt;Taylor &amp;amp; Francis&lt;/publisher&gt;&lt;isbn&gt;0031-8884&lt;/isbn&gt;&lt;urls&gt;&lt;related-urls&gt;&lt;url&gt;https://doi.org/10.2216/i0031-8884-25-2-144.1&lt;/url&gt;&lt;/related-urls&gt;&lt;/urls&gt;&lt;electronic-resource-num&gt;10.2216/i0031-8884-25-2-144.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5)</w:t>
            </w:r>
            <w:r>
              <w:rPr>
                <w:rFonts w:ascii="Helvetica Neue" w:eastAsia="Times New Roman" w:hAnsi="Helvetica Neue" w:cs="Calibri"/>
                <w:color w:val="000000"/>
                <w:sz w:val="15"/>
                <w:szCs w:val="15"/>
              </w:rPr>
              <w:fldChar w:fldCharType="end"/>
            </w:r>
          </w:p>
        </w:tc>
      </w:tr>
      <w:tr w:rsidR="00ED39A0" w:rsidRPr="00FA31FA" w14:paraId="6FB365F6"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CEFB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aplospora glob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6187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uhlenkamp 1996 : fragments of Haplospora produced rhizoids at their basal ends in a similar manner, plus uprights from prostrate discs. Creeping rhizomes that can produce many uprights. Kuhlenkamp 1985: ‘sporophytes alternate with gametophytes without sexuality’. Isolated eggs developed normally, sperm are not attracted to eggs and fall and di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4D81B" w14:textId="018E91E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wNiwgMTA3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S3VobGVua2FtcDwvQXV0aG9yPjxZZWFyPjE5OTY8L1llYXI+PFJlY051bT4yNjE3PC9SZWNO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wNiwgMTA3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S3VobGVua2FtcDwvQXV0aG9yPjxZZWFyPjE5OTY8L1llYXI+PFJlY051bT4yNjE3PC9SZWNO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6, 107)</w:t>
            </w:r>
            <w:r>
              <w:rPr>
                <w:rFonts w:ascii="Helvetica Neue" w:eastAsia="Times New Roman" w:hAnsi="Helvetica Neue" w:cs="Calibri"/>
                <w:color w:val="000000"/>
                <w:sz w:val="15"/>
                <w:szCs w:val="15"/>
              </w:rPr>
              <w:fldChar w:fldCharType="end"/>
            </w:r>
          </w:p>
        </w:tc>
      </w:tr>
      <w:tr w:rsidR="00ED39A0" w:rsidRPr="00FA31FA" w14:paraId="6235591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8C9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elminthostachys zeylan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E8C2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nna 2013: low spore germination rate and preference of vegetative propagation. Whittier 1987 discusses sporophyte/gametophyte. Mazumder 2010 discusses sex in H zeylanica.</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36639" w14:textId="369476E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wOC0xMTA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CYWxhc3VicmFtYW5pYW48L0F1dGhvcj48WWVhcj4yMDEzPC9ZZWFyPjxSZWNOdW0+MTk4Mjwv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wOC0xMTA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CYWxhc3VicmFtYW5pYW48L0F1dGhvcj48WWVhcj4yMDEzPC9ZZWFyPjxSZWNOdW0+MTk4Mjwv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8-110)</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hittier&lt;/Author&gt;&lt;Year&gt;1987&lt;/Year&gt;&lt;RecNum&gt;2417&lt;/RecNum&gt;&lt;DisplayText&gt;(111)&lt;/DisplayText&gt;&lt;record&gt;&lt;rec-number&gt;2417&lt;/rec-number&gt;&lt;foreign-keys&gt;&lt;key app="EN" db-id="r0sefwtz2p0xpvevz20v55xtefft00w2xazw" timestamp="1633005191" guid="35df869f-b35d-4a8b-ba5c-18d71f719cfe"&gt;2417&lt;/key&gt;&lt;/foreign-keys&gt;&lt;ref-type name="Journal Article"&gt;17&lt;/ref-type&gt;&lt;contributors&gt;&lt;authors&gt;&lt;author&gt;Whittier, P&lt;/author&gt;&lt;/authors&gt;&lt;/contributors&gt;&lt;titles&gt;&lt;title&gt;Germination of Helminthostachys spores&lt;/title&gt;&lt;secondary-title&gt;American fern journal&lt;/secondary-title&gt;&lt;/titles&gt;&lt;periodical&gt;&lt;full-title&gt;American Fern Journal&lt;/full-title&gt;&lt;/periodical&gt;&lt;pages&gt;95-99&lt;/pages&gt;&lt;volume&gt;77&lt;/volume&gt;&lt;number&gt;3&lt;/number&gt;&lt;dates&gt;&lt;year&gt;1987&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1)</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zumder&lt;/Author&gt;&lt;Year&gt;2010&lt;/Year&gt;&lt;RecNum&gt;2418&lt;/RecNum&gt;&lt;DisplayText&gt;(112)&lt;/DisplayText&gt;&lt;record&gt;&lt;rec-number&gt;2418&lt;/rec-number&gt;&lt;foreign-keys&gt;&lt;key app="EN" db-id="r0sefwtz2p0xpvevz20v55xtefft00w2xazw" timestamp="1633005191" guid="ea7a30e3-bfbb-41bd-89c1-6b512abecd36"&gt;2418&lt;/key&gt;&lt;/foreign-keys&gt;&lt;ref-type name="Journal Article"&gt;17&lt;/ref-type&gt;&lt;contributors&gt;&lt;authors&gt;&lt;author&gt;Mazumder, PB&lt;/author&gt;&lt;author&gt;Sharma, GD&lt;/author&gt;&lt;author&gt;Chaudhury, M Dutta&lt;/author&gt;&lt;author&gt;Mazumder, Bonani&lt;/author&gt;&lt;author&gt;Nath, Deepa&lt;/author&gt;&lt;/authors&gt;&lt;/contributors&gt;&lt;titles&gt;&lt;title&gt;In Vitro Propagation of Helminthostachys zeylanica (L.) Hook-A Rare Medicinal Eern&lt;/title&gt;&lt;secondary-title&gt;Assam University Journal of Science and Technology&lt;/secondary-title&gt;&lt;/titles&gt;&lt;periodical&gt;&lt;full-title&gt;Assam University Journal of Science and Technology&lt;/full-title&gt;&lt;/periodical&gt;&lt;pages&gt;129-133&lt;/pages&gt;&lt;volume&gt;5&lt;/volume&gt;&lt;number&gt;1&lt;/number&gt;&lt;dates&gt;&lt;year&gt;2010&lt;/year&gt;&lt;/dates&gt;&lt;isbn&gt;0975-2773&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2)</w:t>
            </w:r>
            <w:r>
              <w:rPr>
                <w:rFonts w:ascii="Helvetica Neue" w:eastAsia="Times New Roman" w:hAnsi="Helvetica Neue" w:cs="Calibri"/>
                <w:color w:val="000000"/>
                <w:sz w:val="15"/>
                <w:szCs w:val="15"/>
              </w:rPr>
              <w:fldChar w:fldCharType="end"/>
            </w:r>
          </w:p>
        </w:tc>
      </w:tr>
      <w:tr w:rsidR="00ED39A0" w:rsidRPr="00FA31FA" w14:paraId="38EF1D8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E28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eteroglossum carnos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C35F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ery little on heteroglossum. Nothing on WoS and next to nothing on G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F5366" w14:textId="1E047FD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24)&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15&lt;/RecNum&gt;&lt;record&gt;&lt;rec-number&gt;1915&lt;/rec-number&gt;&lt;foreign-keys&gt;&lt;key app="EN" db-id="r0sefwtz2p0xpvevz20v55xtefft00w2xazw" timestamp="1633002188" guid="3a29c49c-3495-44ea-8c67-2214d76cead8"&gt;1915&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w:t>
            </w:r>
            <w:r>
              <w:rPr>
                <w:rFonts w:ascii="Helvetica Neue" w:eastAsia="Times New Roman" w:hAnsi="Helvetica Neue" w:cs="Calibri"/>
                <w:color w:val="000000"/>
                <w:sz w:val="15"/>
                <w:szCs w:val="15"/>
              </w:rPr>
              <w:fldChar w:fldCharType="end"/>
            </w:r>
          </w:p>
        </w:tc>
      </w:tr>
      <w:tr w:rsidR="00ED39A0" w:rsidRPr="00FA31FA" w14:paraId="3598BB3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CF46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eteroralfsia saxicol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9C36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awai 2010, fig 2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A1D08" w14:textId="189DFDC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M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Dk8L1llYXI+PFJlY051bT4yNDE5PC9SZWNOdW0+PHJlY29yZD48cmVjLW51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M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Dk8L1llYXI+PFJlY051bT4yNDE5PC9SZWNOdW0+PHJlY29yZD48cmVjLW51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13)</w:t>
            </w:r>
            <w:r>
              <w:rPr>
                <w:rFonts w:ascii="Helvetica Neue" w:eastAsia="Times New Roman" w:hAnsi="Helvetica Neue" w:cs="Calibri"/>
                <w:color w:val="000000"/>
                <w:sz w:val="15"/>
                <w:szCs w:val="15"/>
              </w:rPr>
              <w:fldChar w:fldCharType="end"/>
            </w:r>
          </w:p>
        </w:tc>
      </w:tr>
      <w:tr w:rsidR="00ED39A0" w:rsidRPr="00FA31FA" w14:paraId="37AB0D2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2D16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lysphondylium pallid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7F42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nd strassman:group splits into multiple smaller orogen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F05B6" w14:textId="21F9203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onner&lt;/Author&gt;&lt;Year&gt;2015&lt;/Year&gt;&lt;RecNum&gt;2268&lt;/RecNum&gt;&lt;DisplayText&gt;(36, 37)&lt;/DisplayText&gt;&lt;record&gt;&lt;rec-number&gt;2268&lt;/rec-number&gt;&lt;foreign-keys&gt;&lt;key app="EN" db-id="r0sefwtz2p0xpvevz20v55xtefft00w2xazw" timestamp="1633004334" guid="9d3f685d-0537-49d5-9a6b-2870e8259ba3"&gt;2268&lt;/key&gt;&lt;/foreign-keys&gt;&lt;ref-type name="Book"&gt;6&lt;/ref-type&gt;&lt;contributors&gt;&lt;authors&gt;&lt;author&gt;Bonner, John Tyler&lt;/author&gt;&lt;/authors&gt;&lt;/contributors&gt;&lt;titles&gt;&lt;title&gt;Cellular slime molds&lt;/title&gt;&lt;/titles&gt;&lt;dates&gt;&lt;year&gt;2015&lt;/year&gt;&lt;/dates&gt;&lt;publisher&gt;Princeton University Press&lt;/publisher&gt;&lt;isbn&gt;1400876885&lt;/isbn&gt;&lt;urls&gt;&lt;/urls&gt;&lt;/record&gt;&lt;/Cite&gt;&lt;Cite&gt;&lt;Author&gt;Baldauf&lt;/Author&gt;&lt;Year&gt;2017&lt;/Year&gt;&lt;RecNum&gt;2350&lt;/RecNum&gt;&lt;record&gt;&lt;rec-number&gt;2350&lt;/rec-number&gt;&lt;foreign-keys&gt;&lt;key app="EN" db-id="r0sefwtz2p0xpvevz20v55xtefft00w2xazw" timestamp="1633005048" guid="3518ba00-76d8-460c-b54b-0bea05895b5a"&gt;2350&lt;/key&gt;&lt;/foreign-keys&gt;&lt;ref-type name="Book Section"&gt;5&lt;/ref-type&gt;&lt;contributors&gt;&lt;authors&gt;&lt;author&gt;Baldauf, Sandra L.&lt;/author&gt;&lt;author&gt;Strassmann, Joan E.&lt;/author&gt;&lt;/authors&gt;&lt;/contributors&gt;&lt;titles&gt;&lt;title&gt;Dictyostelia&lt;/title&gt;&lt;secondary-title&gt;Handbook of the Protists&lt;/secondary-title&gt;&lt;/titles&gt;&lt;pages&gt;1-45&lt;/pages&gt;&lt;section&gt;Chapter 14-1&lt;/section&gt;&lt;dates&gt;&lt;year&gt;2017&lt;/year&gt;&lt;/dates&gt;&lt;isbn&gt;978-3-319-32669-6&amp;#xD;978-3-319-32669-6&lt;/isbn&gt;&lt;urls&gt;&lt;/urls&gt;&lt;electronic-resource-num&gt;10.1007/978-3-319-32669-6_14-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6, 37)</w:t>
            </w:r>
            <w:r>
              <w:rPr>
                <w:rFonts w:ascii="Helvetica Neue" w:eastAsia="Times New Roman" w:hAnsi="Helvetica Neue" w:cs="Calibri"/>
                <w:color w:val="000000"/>
                <w:sz w:val="15"/>
                <w:szCs w:val="15"/>
              </w:rPr>
              <w:fldChar w:fldCharType="end"/>
            </w:r>
          </w:p>
        </w:tc>
      </w:tr>
      <w:tr w:rsidR="00ED39A0" w:rsidRPr="00FA31FA" w14:paraId="2731EC7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3880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imantothallus grandifoli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252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ienke &amp; Clayton 1990 describe parthenogenesis &amp; gametes.sporophytes can grow from vegetative filaments (although poor) fig. 15</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824A0" w14:textId="6790947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Q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XaWVuY2tlPC9B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Q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XaWVuY2tlPC9B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14)</w:t>
            </w:r>
            <w:r>
              <w:rPr>
                <w:rFonts w:ascii="Helvetica Neue" w:eastAsia="Times New Roman" w:hAnsi="Helvetica Neue" w:cs="Calibri"/>
                <w:color w:val="000000"/>
                <w:sz w:val="15"/>
                <w:szCs w:val="15"/>
              </w:rPr>
              <w:fldChar w:fldCharType="end"/>
            </w:r>
          </w:p>
        </w:tc>
      </w:tr>
      <w:tr w:rsidR="00ED39A0" w:rsidRPr="00FA31FA" w14:paraId="64798A7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938A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irudo medicina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EDA4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irudinidae can't reproduce asexually,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78798" w14:textId="37021FA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k2PC9SZWNOdW0+PHJlY29yZD48cmVjLW51bWJlcj4xODk2PC9yZWMtbnVtYmVyPjxmb3Jl
aWduLWtleXM+PGtleSBhcHA9IkVOIiBkYi1pZD0icjBzZWZ3dHoycDB4cHZldnoyMHY1NXh0ZWZm
dDAwdzJ4YXp3IiB0aW1lc3RhbXA9IjE2MzMwMDE5NjEiIGd1aWQ9ImRiZWQxNmEwLTk5ZjktNDcz
ZC04MzQ1LTM5NTlhZWViMzU1NCI+MTg5Nj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jE0PC9SZWNOdW0+PHJlY29yZD48cmVjLW51bWJlcj4yMjE0PC9yZWMtbnVtYmVyPjxmb3Jl
aWduLWtleXM+PGtleSBhcHA9IkVOIiBkYi1pZD0icjBzZWZ3dHoycDB4cHZldnoyMHY1NXh0ZWZm
dDAwdzJ4YXp3IiB0aW1lc3RhbXA9IjE2MzMwMDQyOTYiIGd1aWQ9ImY5MGI0NjI2LTIxNDUtNDkz
ZS04MWQxLWNlMTZmNDE0ZTgwZSI+MjIxND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MTYyNDwvUmVjTnVtPjxyZWNvcmQ+PHJlYy1udW1iZXI+MTYy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k2PC9SZWNOdW0+PHJlY29yZD48cmVjLW51bWJlcj4xODk2PC9yZWMtbnVtYmVyPjxmb3Jl
aWduLWtleXM+PGtleSBhcHA9IkVOIiBkYi1pZD0icjBzZWZ3dHoycDB4cHZldnoyMHY1NXh0ZWZm
dDAwdzJ4YXp3IiB0aW1lc3RhbXA9IjE2MzMwMDE5NjEiIGd1aWQ9ImRiZWQxNmEwLTk5ZjktNDcz
ZC04MzQ1LTM5NTlhZWViMzU1NCI+MTg5Nj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jE0PC9SZWNOdW0+PHJlY29yZD48cmVjLW51bWJlcj4yMjE0PC9yZWMtbnVtYmVyPjxmb3Jl
aWduLWtleXM+PGtleSBhcHA9IkVOIiBkYi1pZD0icjBzZWZ3dHoycDB4cHZldnoyMHY1NXh0ZWZm
dDAwdzJ4YXp3IiB0aW1lc3RhbXA9IjE2MzMwMDQyOTYiIGd1aWQ9ImY5MGI0NjI2LTIxNDUtNDkz
ZS04MWQxLWNlMTZmNDE0ZTgwZSI+MjIxND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MTYyNDwvUmVjTnVtPjxyZWNvcmQ+PHJlYy1udW1iZXI+MTYy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w:t>
            </w:r>
            <w:r>
              <w:rPr>
                <w:rFonts w:ascii="Helvetica Neue" w:eastAsia="Times New Roman" w:hAnsi="Helvetica Neue" w:cs="Calibri"/>
                <w:color w:val="000000"/>
                <w:sz w:val="15"/>
                <w:szCs w:val="15"/>
              </w:rPr>
              <w:fldChar w:fldCharType="end"/>
            </w:r>
          </w:p>
        </w:tc>
      </w:tr>
      <w:tr w:rsidR="00ED39A0" w:rsidRPr="00FA31FA" w14:paraId="73CAEAA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2C71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ummia onus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5B68A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iore 197</w:t>
            </w:r>
            <w:r>
              <w:rPr>
                <w:rFonts w:ascii="Helvetica Neue" w:eastAsia="Times New Roman" w:hAnsi="Helvetica Neue" w:cs="Times New Roman"/>
                <w:color w:val="000000"/>
                <w:sz w:val="15"/>
                <w:szCs w:val="15"/>
                <w:lang w:val="en-GB" w:eastAsia="en-GB"/>
              </w:rPr>
              <w:t>7</w:t>
            </w:r>
            <w:r w:rsidRPr="00FA31FA">
              <w:rPr>
                <w:rFonts w:ascii="Helvetica Neue" w:eastAsia="Times New Roman" w:hAnsi="Helvetica Neue" w:cs="Times New Roman"/>
                <w:color w:val="000000"/>
                <w:sz w:val="15"/>
                <w:szCs w:val="15"/>
                <w:lang w:eastAsia="en-GB"/>
              </w:rPr>
              <w:t>: describes gametes and parthenogenesis (uses different genus name, but proposes hummia)</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9F50E" w14:textId="30C1E9F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U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GaW9yZTwvQXV0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TU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GaW9yZTwvQXV0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15)</w:t>
            </w:r>
            <w:r>
              <w:rPr>
                <w:rFonts w:ascii="Helvetica Neue" w:eastAsia="Times New Roman" w:hAnsi="Helvetica Neue" w:cs="Calibri"/>
                <w:color w:val="000000"/>
                <w:sz w:val="15"/>
                <w:szCs w:val="15"/>
              </w:rPr>
              <w:fldChar w:fldCharType="end"/>
            </w:r>
          </w:p>
        </w:tc>
      </w:tr>
      <w:tr w:rsidR="00ED39A0" w:rsidRPr="00FA31FA" w14:paraId="23EE5037"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82CC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ydra vulga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BC0A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udding in hydra may be more akin to fragmentation in this definition: bud growth is driven by cell migration, rather than cell division. Can’t find reports of parthenogenesis,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B0DD4" w14:textId="0A25F4E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E2LCAxMTc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lBhcms8L0F1dGhvcj48WWVhcj4xOTYxPC9ZZWFy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E2LCAxMTc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lBhcms8L0F1dGhvcj48WWVhcj4xOTYxPC9ZZWFy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16, 117)</w:t>
            </w:r>
            <w:r>
              <w:rPr>
                <w:rFonts w:ascii="Helvetica Neue" w:eastAsia="Times New Roman" w:hAnsi="Helvetica Neue" w:cs="Calibri"/>
                <w:color w:val="000000"/>
                <w:sz w:val="15"/>
                <w:szCs w:val="15"/>
              </w:rPr>
              <w:fldChar w:fldCharType="end"/>
            </w:r>
          </w:p>
        </w:tc>
      </w:tr>
      <w:tr w:rsidR="00ED39A0" w:rsidRPr="00FA31FA" w14:paraId="280D55D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80B6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ymenophyllum tunbridgens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B05F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ffective reproduction, at least under present conditions in great britain, seems to occur only vegetatively’. Mature gametophytes not observed, and young sporophytes not found. Richards 1972</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11633" w14:textId="74F5F1B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xOCwgMTE5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UmljaGFyZDwvQXV0aG9yPjxZZWFyPjE5NTg8L1llYXI+PFJlY051bT4xOTgwPC9SZWNOdW0+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xOCwgMTE5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UmljaGFyZDwvQXV0aG9yPjxZZWFyPjE5NTg8L1llYXI+PFJlY051bT4xOTgwPC9SZWNOdW0+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18, 119)</w:t>
            </w:r>
            <w:r>
              <w:rPr>
                <w:rFonts w:ascii="Helvetica Neue" w:eastAsia="Times New Roman" w:hAnsi="Helvetica Neue" w:cs="Calibri"/>
                <w:color w:val="000000"/>
                <w:sz w:val="15"/>
                <w:szCs w:val="15"/>
              </w:rPr>
              <w:fldChar w:fldCharType="end"/>
            </w:r>
          </w:p>
        </w:tc>
      </w:tr>
      <w:tr w:rsidR="00ED39A0" w:rsidRPr="00FA31FA" w14:paraId="7C303DEC"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3764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Isthmoplea sphaeropho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DFCE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ueness 1974: apomeiotically formed individuals. Propoagation by vegetative means regularly observed by ‘formation of downgrading rhizoids, distal portion then shed and continues growing’. This is somewhere between budding and fragmentation… closer to budding as in hydra</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B1136" w14:textId="015EEF1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SdWVuZXNzPC9BdXRob3I+PFllYXI+MTk3NDwvWWVhcj48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SdWVuZXNzPC9BdXRob3I+PFllYXI+MTk3NDwvWWVhcj48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20)</w:t>
            </w:r>
            <w:r>
              <w:rPr>
                <w:rFonts w:ascii="Helvetica Neue" w:eastAsia="Times New Roman" w:hAnsi="Helvetica Neue" w:cs="Calibri"/>
                <w:color w:val="000000"/>
                <w:sz w:val="15"/>
                <w:szCs w:val="15"/>
              </w:rPr>
              <w:fldChar w:fldCharType="end"/>
            </w:r>
          </w:p>
        </w:tc>
      </w:tr>
      <w:tr w:rsidR="00ED39A0" w:rsidRPr="00FA31FA" w14:paraId="3272504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C489E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urogiella saxati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71C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awai 1993: lost gametophyte stage, but produces single cell spor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51ACF" w14:textId="20F9528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jE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TM8L1llYXI+PFJlY051bT4yNDIxPC9SZWNOdW0+PHJlY29yZD48cmVjLW51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jE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TM8L1llYXI+PFJlY051bT4yNDIxPC9SZWNOdW0+PHJlY29yZD48cmVjLW51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21)</w:t>
            </w:r>
            <w:r>
              <w:rPr>
                <w:rFonts w:ascii="Helvetica Neue" w:eastAsia="Times New Roman" w:hAnsi="Helvetica Neue" w:cs="Calibri"/>
                <w:color w:val="000000"/>
                <w:sz w:val="15"/>
                <w:szCs w:val="15"/>
              </w:rPr>
              <w:fldChar w:fldCharType="end"/>
            </w:r>
          </w:p>
        </w:tc>
      </w:tr>
      <w:tr w:rsidR="00ED39A0" w:rsidRPr="00FA31FA" w14:paraId="223B142D"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EFF9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aminaria dentige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06CD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aminaria digitata: Destombe 2011 shows male gametophytes fragments to reproduce. Life-cycle of general laminaria described in Bartsch 2008. Meiospores produced by meiosis to produce male/female gametophyt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B7EC5" w14:textId="6654E8B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Times New Roman"/>
                <w:color w:val="000000"/>
                <w:sz w:val="15"/>
                <w:szCs w:val="15"/>
                <w:lang w:val="en-GB" w:eastAsia="en-GB"/>
              </w:rPr>
              <w:fldChar w:fldCharType="begin"/>
            </w:r>
            <w:r>
              <w:rPr>
                <w:rFonts w:ascii="Helvetica Neue" w:eastAsia="Times New Roman" w:hAnsi="Helvetica Neue" w:cs="Times New Roman"/>
                <w:color w:val="000000"/>
                <w:sz w:val="15"/>
                <w:szCs w:val="15"/>
                <w:lang w:val="en-GB" w:eastAsia="en-GB"/>
              </w:rPr>
              <w:instrText xml:space="preserve"> ADDIN EN.CITE &lt;EndNote&gt;&lt;Cite&gt;&lt;Author&gt;Destombe&lt;/Author&gt;&lt;Year&gt;2011&lt;/Year&gt;&lt;RecNum&gt;2620&lt;/RecNum&gt;&lt;DisplayText&gt;(122, 123)&lt;/DisplayText&gt;&lt;record&gt;&lt;rec-number&gt;2620&lt;/rec-number&gt;&lt;foreign-keys&gt;&lt;key app="EN" db-id="r0sefwtz2p0xpvevz20v55xtefft00w2xazw" timestamp="1684248315" guid="9c1bf98e-7ca0-47c7-8daa-e7bfcb033218"&gt;2620&lt;/key&gt;&lt;/foreign-keys&gt;&lt;ref-type name="Journal Article"&gt;17&lt;/ref-type&gt;&lt;contributors&gt;&lt;authors&gt;&lt;author&gt;Destombe, Christophe&lt;/author&gt;&lt;author&gt;Valeria Oppliger, L&lt;/author&gt;&lt;/authors&gt;&lt;/contributors&gt;&lt;titles&gt;&lt;title&gt;Male gametophyte fragmentation in Laminaria digitata: a life history strategy to enhance reproductive success&lt;/title&gt;&lt;secondary-title&gt;CBM-Cahiers de Biologie Marine&lt;/secondary-title&gt;&lt;/titles&gt;&lt;periodical&gt;&lt;full-title&gt;CBM-Cahiers de Biologie Marine&lt;/full-title&gt;&lt;/periodical&gt;&lt;pages&gt;385&lt;/pages&gt;&lt;volume&gt;52&lt;/volume&gt;&lt;number&gt;4&lt;/number&gt;&lt;dates&gt;&lt;year&gt;2011&lt;/year&gt;&lt;/dates&gt;&lt;isbn&gt;0007-9723&lt;/isbn&gt;&lt;urls&gt;&lt;/urls&gt;&lt;/record&gt;&lt;/Cite&gt;&lt;Cite&gt;&lt;Author&gt;Bartsch&lt;/Author&gt;&lt;Year&gt;2008&lt;/Year&gt;&lt;RecNum&gt;2422&lt;/RecNum&gt;&lt;record&gt;&lt;rec-number&gt;2422&lt;/rec-number&gt;&lt;foreign-keys&gt;&lt;key app="EN" db-id="r0sefwtz2p0xpvevz20v55xtefft00w2xazw" timestamp="1633005191" guid="a80fe0e1-706d-4a1f-9bbd-40dc560010eb"&gt;2422&lt;/key&gt;&lt;/foreign-keys&gt;&lt;ref-type name="Journal Article"&gt;17&lt;/ref-type&gt;&lt;contributors&gt;&lt;authors&gt;&lt;author&gt;Bartsch, Inka&lt;/author&gt;&lt;author&gt;Wiencke, Christian&lt;/author&gt;&lt;author&gt;Bischof, Kai&lt;/author&gt;&lt;author&gt;Buchholz, Cornelia M&lt;/author&gt;&lt;author&gt;Buck, Bela H&lt;/author&gt;&lt;author&gt;Eggert, Anja&lt;/author&gt;&lt;author&gt;Feuerpfeil, Peter&lt;/author&gt;&lt;author&gt;Hanelt, Dieter&lt;/author&gt;&lt;author&gt;Jacobsen, Sabine&lt;/author&gt;&lt;author&gt;Karez, Rolf&lt;/author&gt;&lt;/authors&gt;&lt;/contributors&gt;&lt;titles&gt;&lt;title&gt;The genus Laminaria sensu lato: recent insights and developments&lt;/title&gt;&lt;secondary-title&gt;European journal of phycology&lt;/secondary-title&gt;&lt;/titles&gt;&lt;periodical&gt;&lt;full-title&gt;European Journal of Phycology&lt;/full-title&gt;&lt;/periodical&gt;&lt;pages&gt;1-86&lt;/pages&gt;&lt;volume&gt;43&lt;/volume&gt;&lt;number&gt;1&lt;/number&gt;&lt;dates&gt;&lt;year&gt;2008&lt;/year&gt;&lt;/dates&gt;&lt;isbn&gt;0967-0262&lt;/isbn&gt;&lt;urls&gt;&lt;/urls&gt;&lt;/record&gt;&lt;/Cite&gt;&lt;/EndNote&gt;</w:instrText>
            </w:r>
            <w:r>
              <w:rPr>
                <w:rFonts w:ascii="Helvetica Neue" w:eastAsia="Times New Roman" w:hAnsi="Helvetica Neue" w:cs="Times New Roman"/>
                <w:color w:val="000000"/>
                <w:sz w:val="15"/>
                <w:szCs w:val="15"/>
                <w:lang w:val="en-GB" w:eastAsia="en-GB"/>
              </w:rPr>
              <w:fldChar w:fldCharType="separate"/>
            </w:r>
            <w:r>
              <w:rPr>
                <w:rFonts w:ascii="Helvetica Neue" w:eastAsia="Times New Roman" w:hAnsi="Helvetica Neue" w:cs="Times New Roman"/>
                <w:noProof/>
                <w:color w:val="000000"/>
                <w:sz w:val="15"/>
                <w:szCs w:val="15"/>
                <w:lang w:val="en-GB" w:eastAsia="en-GB"/>
              </w:rPr>
              <w:t>(122, 123)</w:t>
            </w:r>
            <w:r>
              <w:rPr>
                <w:rFonts w:ascii="Helvetica Neue" w:eastAsia="Times New Roman" w:hAnsi="Helvetica Neue" w:cs="Times New Roman"/>
                <w:color w:val="000000"/>
                <w:sz w:val="15"/>
                <w:szCs w:val="15"/>
                <w:lang w:val="en-GB" w:eastAsia="en-GB"/>
              </w:rPr>
              <w:fldChar w:fldCharType="end"/>
            </w:r>
          </w:p>
        </w:tc>
      </w:tr>
      <w:tr w:rsidR="00ED39A0" w:rsidRPr="00FA31FA" w14:paraId="0B2931B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1B63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eathesia difform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90A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ynne Edwards Book: gametophytes can be formed by parthenogenesis, and form sporophytes when gametes fus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627FE" w14:textId="65626A4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ynne&lt;/Author&gt;&lt;Year&gt;1985&lt;/Year&gt;&lt;RecNum&gt;2266&lt;/RecNum&gt;&lt;DisplayText&gt;(24, 25)&lt;/DisplayText&gt;&lt;record&gt;&lt;rec-number&gt;2266&lt;/rec-number&gt;&lt;foreign-keys&gt;&lt;key app="EN" db-id="r0sefwtz2p0xpvevz20v55xtefft00w2xazw" timestamp="1633004334" guid="3f1a8189-278b-453b-a6c7-40dc27cf3d29"&gt;2266&lt;/key&gt;&lt;/foreign-keys&gt;&lt;ref-type name="Book"&gt;6&lt;/ref-type&gt;&lt;contributors&gt;&lt;authors&gt;&lt;author&gt;Wynne, Michael J&lt;/author&gt;&lt;author&gt;Bold, HC&lt;/author&gt;&lt;/authors&gt;&lt;/contributors&gt;&lt;titles&gt;&lt;title&gt;Introduction to the Algae: Structure and Reproduction&lt;/title&gt;&lt;/titles&gt;&lt;dates&gt;&lt;year&gt;1985&lt;/year&gt;&lt;/dates&gt;&lt;publisher&gt;Prentice-Hall, Incorporated&lt;/publisher&gt;&lt;isbn&gt;0134777468&lt;/isbn&gt;&lt;urls&gt;&lt;/urls&gt;&lt;/record&gt;&lt;/Cite&gt;&lt;Cite&gt;&lt;Author&gt;Collado-Vides&lt;/Author&gt;&lt;Year&gt;2001&lt;/Year&gt;&lt;RecNum&gt;1915&lt;/RecNum&gt;&lt;record&gt;&lt;rec-number&gt;1915&lt;/rec-number&gt;&lt;foreign-keys&gt;&lt;key app="EN" db-id="r0sefwtz2p0xpvevz20v55xtefft00w2xazw" timestamp="1633002188" guid="3a29c49c-3495-44ea-8c67-2214d76cead8"&gt;1915&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25)</w:t>
            </w:r>
            <w:r>
              <w:rPr>
                <w:rFonts w:ascii="Helvetica Neue" w:eastAsia="Times New Roman" w:hAnsi="Helvetica Neue" w:cs="Calibri"/>
                <w:color w:val="000000"/>
                <w:sz w:val="15"/>
                <w:szCs w:val="15"/>
              </w:rPr>
              <w:fldChar w:fldCharType="end"/>
            </w:r>
          </w:p>
        </w:tc>
      </w:tr>
      <w:tr w:rsidR="00ED39A0" w:rsidRPr="00FA31FA" w14:paraId="15CAE58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5D9E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Lemna minor</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46BB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emon 2001: vegetative reproduc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66484" w14:textId="7208F07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xl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xl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24)</w:t>
            </w:r>
            <w:r>
              <w:rPr>
                <w:rFonts w:ascii="Helvetica Neue" w:eastAsia="Times New Roman" w:hAnsi="Helvetica Neue" w:cs="Calibri"/>
                <w:color w:val="000000"/>
                <w:sz w:val="15"/>
                <w:szCs w:val="15"/>
              </w:rPr>
              <w:fldChar w:fldCharType="end"/>
            </w:r>
          </w:p>
        </w:tc>
      </w:tr>
      <w:tr w:rsidR="00ED39A0" w:rsidRPr="00FA31FA" w14:paraId="1C75175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47A7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omandra hermaphrodi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BA5F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hmad 2014: lomandra longifolia, Kraus &amp; Koch 2004: rhizomatous, wind pollenated.</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CBA491" w14:textId="713D49B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125)&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Ahmad&lt;/Author&gt;&lt;Year&gt;2014&lt;/Year&gt;&lt;RecNum&gt;2259&lt;/RecNum&gt;&lt;record&gt;&lt;rec-number&gt;2259&lt;/rec-number&gt;&lt;foreign-keys&gt;&lt;key app="EN" db-id="r0sefwtz2p0xpvevz20v55xtefft00w2xazw" timestamp="1633004322" guid="ea27c050-03b6-480c-af37-07a4fabaf1aa"&gt;2259&lt;/key&gt;&lt;/foreign-keys&gt;&lt;ref-type name="Journal Article"&gt;17&lt;/ref-type&gt;&lt;contributors&gt;&lt;authors&gt;&lt;author&gt;Ahmad, Nabil M.&lt;/author&gt;&lt;author&gt;Martin, Peter M.&lt;/author&gt;&lt;author&gt;Vella, John M.&lt;/author&gt;&lt;/authors&gt;&lt;/contributors&gt;&lt;titles&gt;&lt;title&gt;Clonal propagation of Lomandra longifolia by somatic embryogenesis&lt;/title&gt;&lt;secondary-title&gt;Scientia Horticulturae&lt;/secondary-title&gt;&lt;/titles&gt;&lt;periodical&gt;&lt;full-title&gt;Scientia Horticulturae&lt;/full-title&gt;&lt;/periodical&gt;&lt;pages&gt;102-110&lt;/pages&gt;&lt;volume&gt;180&lt;/volume&gt;&lt;section&gt;102&lt;/section&gt;&lt;dates&gt;&lt;year&gt;2014&lt;/year&gt;&lt;/dates&gt;&lt;isbn&gt;03044238&lt;/isbn&gt;&lt;urls&gt;&lt;/urls&gt;&lt;electronic-resource-num&gt;10.1016/j.scienta.2014.10.01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25)</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RAUSS&lt;/Author&gt;&lt;Year&gt;2004&lt;/Year&gt;&lt;RecNum&gt;2423&lt;/RecNum&gt;&lt;DisplayText&gt;(126)&lt;/DisplayText&gt;&lt;record&gt;&lt;rec-number&gt;2423&lt;/rec-number&gt;&lt;foreign-keys&gt;&lt;key app="EN" db-id="r0sefwtz2p0xpvevz20v55xtefft00w2xazw" timestamp="1633005191" guid="e517566e-c0fb-425d-a0fd-804b90a96271"&gt;2423&lt;/key&gt;&lt;/foreign-keys&gt;&lt;ref-type name="Journal Article"&gt;17&lt;/ref-type&gt;&lt;contributors&gt;&lt;authors&gt;&lt;author&gt;KRAUSS, SIEGFRIED L.&lt;/author&gt;&lt;author&gt;KOCH, JOHN M.&lt;/author&gt;&lt;/authors&gt;&lt;/contributors&gt;&lt;titles&gt;&lt;title&gt;METHODOLOGICAL INSIGHTS: Rapid genetic delineation of provenance for plant community restoration&lt;/title&gt;&lt;secondary-title&gt;Journal of Applied Ecology&lt;/secondary-title&gt;&lt;/titles&gt;&lt;periodical&gt;&lt;full-title&gt;Journal of Applied Ecology&lt;/full-title&gt;&lt;/periodical&gt;&lt;pages&gt;1162-1173&lt;/pages&gt;&lt;volume&gt;41&lt;/volume&gt;&lt;number&gt;6&lt;/number&gt;&lt;dates&gt;&lt;year&gt;2004&lt;/year&gt;&lt;/dates&gt;&lt;isbn&gt;0021-8901&lt;/isbn&gt;&lt;urls&gt;&lt;related-urls&gt;&lt;url&gt;https://besjournals.onlinelibrary.wiley.com/doi/abs/10.1111/j.0021-8901.2004.00961.x&lt;/url&gt;&lt;/related-urls&gt;&lt;/urls&gt;&lt;electronic-resource-num&gt;https://doi.org/10.1111/j.0021-8901.2004.00961.x&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26)</w:t>
            </w:r>
            <w:r>
              <w:rPr>
                <w:rFonts w:ascii="Helvetica Neue" w:eastAsia="Times New Roman" w:hAnsi="Helvetica Neue" w:cs="Calibri"/>
                <w:color w:val="000000"/>
                <w:sz w:val="15"/>
                <w:szCs w:val="15"/>
              </w:rPr>
              <w:fldChar w:fldCharType="end"/>
            </w:r>
          </w:p>
        </w:tc>
      </w:tr>
      <w:tr w:rsidR="00ED39A0" w:rsidRPr="00FA31FA" w14:paraId="43E6D6F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DDF3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oxosoma sultan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A178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Only one description: describes oocyte, sperm &amp; few buds (assheton 1912) Appears that all Ectoprocta can bud, wiki. Perhaps with exception of L. isolata (Giere Meiobenthology)</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667C0" w14:textId="63F4836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BU1NIRVRPTjwvQXV0aG9yPjxZZWFyPjE5MTI8L1llYXI+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BU1NIRVRPTjwvQXV0aG9yPjxZZWFyPjE5MTI8L1llYXI+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27)</w:t>
            </w:r>
            <w:r>
              <w:rPr>
                <w:rFonts w:ascii="Helvetica Neue" w:eastAsia="Times New Roman" w:hAnsi="Helvetica Neue" w:cs="Calibri"/>
                <w:color w:val="000000"/>
                <w:sz w:val="15"/>
                <w:szCs w:val="15"/>
              </w:rPr>
              <w:fldChar w:fldCharType="end"/>
            </w:r>
          </w:p>
        </w:tc>
      </w:tr>
      <w:tr w:rsidR="00ED39A0" w:rsidRPr="00FA31FA" w14:paraId="74B30FB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18DA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umbricus terrest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359C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fission in lumbricus from zattara, or in Cosin Earthworm chapter: cross fertilising hermaphrodite. However parthenogenesis is common in lumbricidae, observed in lumbricus eiseni (Reynolds 1974). Lumbriculus can reproduce by fission (Martinez 2006), so beware of potential confus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78CD9" w14:textId="5CA34F1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Mjg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CZWxsPC9BdXRob3I+PFllYXI+MjAwODwvWWVhcj48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Mjg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CZWxsPC9BdXRob3I+PFllYXI+MjAwODwvWWVhcj48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128)</w:t>
            </w:r>
            <w:r>
              <w:rPr>
                <w:rFonts w:ascii="Helvetica Neue" w:eastAsia="Times New Roman" w:hAnsi="Helvetica Neue" w:cs="Calibri"/>
                <w:color w:val="000000"/>
                <w:sz w:val="15"/>
                <w:szCs w:val="15"/>
              </w:rPr>
              <w:fldChar w:fldCharType="end"/>
            </w:r>
          </w:p>
        </w:tc>
      </w:tr>
      <w:tr w:rsidR="00ED39A0" w:rsidRPr="00FA31FA" w14:paraId="6706C49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F944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yngbya aestuar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796A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1CA6" w14:textId="790C681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w:t>
            </w:r>
            <w:r>
              <w:rPr>
                <w:rFonts w:ascii="Helvetica Neue" w:eastAsia="Times New Roman" w:hAnsi="Helvetica Neue" w:cs="Calibri"/>
                <w:color w:val="000000"/>
                <w:sz w:val="15"/>
                <w:szCs w:val="15"/>
              </w:rPr>
              <w:fldChar w:fldCharType="end"/>
            </w:r>
          </w:p>
        </w:tc>
      </w:tr>
      <w:tr w:rsidR="00ED39A0" w:rsidRPr="00FA31FA" w14:paraId="3936309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0250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crostomum giga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A41E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Egger: exclusively sexually reproducing genus. Wudarski 2017: describes production of inseminated eggs in genu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F477B" w14:textId="0C49BBD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5LCAxMzA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xhZHVybmVyPC9BdXRob3I+PFllYXI+MjAwMDwv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I5LCAxMzA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xhZHVybmVyPC9BdXRob3I+PFllYXI+MjAwMDwv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29, 130)</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udarski&lt;/Author&gt;&lt;Year&gt;2020&lt;/Year&gt;&lt;RecNum&gt;2426&lt;/RecNum&gt;&lt;DisplayText&gt;(131)&lt;/DisplayText&gt;&lt;record&gt;&lt;rec-number&gt;2426&lt;/rec-number&gt;&lt;foreign-keys&gt;&lt;key app="EN" db-id="r0sefwtz2p0xpvevz20v55xtefft00w2xazw" timestamp="1633005191" guid="ecec1d91-e9c5-4bdb-94de-63b81dbbfbea"&gt;2426&lt;/key&gt;&lt;/foreign-keys&gt;&lt;ref-type name="Journal Article"&gt;17&lt;/ref-type&gt;&lt;contributors&gt;&lt;authors&gt;&lt;author&gt;Wudarski, Jakub&lt;/author&gt;&lt;author&gt;Egger, Bernhard&lt;/author&gt;&lt;author&gt;Ramm, Steven A.&lt;/author&gt;&lt;author&gt;Schärer, Lukas&lt;/author&gt;&lt;author&gt;Ladurner, Peter&lt;/author&gt;&lt;author&gt;Zadesenets, Kira S.&lt;/author&gt;&lt;author&gt;Rubtsov, Nikolay B.&lt;/author&gt;&lt;author&gt;Mouton, Stijn&lt;/author&gt;&lt;author&gt;Berezikov, Eugene&lt;/author&gt;&lt;/authors&gt;&lt;/contributors&gt;&lt;titles&gt;&lt;title&gt;The free-living flatworm Macrostomum lignano&lt;/title&gt;&lt;secondary-title&gt;EvoDevo&lt;/secondary-title&gt;&lt;/titles&gt;&lt;periodical&gt;&lt;full-title&gt;Evodevo&lt;/full-title&gt;&lt;/periodical&gt;&lt;pages&gt;5&lt;/pages&gt;&lt;volume&gt;11&lt;/volume&gt;&lt;number&gt;1&lt;/number&gt;&lt;dates&gt;&lt;year&gt;2020&lt;/year&gt;&lt;pub-dates&gt;&lt;date&gt;2020/03/02&lt;/date&gt;&lt;/pub-dates&gt;&lt;/dates&gt;&lt;isbn&gt;2041-9139&lt;/isbn&gt;&lt;urls&gt;&lt;related-urls&gt;&lt;url&gt;https://doi.org/10.1186/s13227-020-00150-1&lt;/url&gt;&lt;/related-urls&gt;&lt;/urls&gt;&lt;electronic-resource-num&gt;10.1186/s13227-020-00150-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1)</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fldData xml:space="preserve">PEVuZE5vdGU+PENpdGU+PEF1dGhvcj5XdWRhcnNraTwvQXV0aG9yPjxZZWFyPjIwMTc8L1llYXI+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XdWRhcnNraTwvQXV0aG9yPjxZZWFyPjIwMTc8L1llYXI+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2)</w:t>
            </w:r>
            <w:r>
              <w:rPr>
                <w:rFonts w:ascii="Helvetica Neue" w:eastAsia="Times New Roman" w:hAnsi="Helvetica Neue" w:cs="Calibri"/>
                <w:color w:val="000000"/>
                <w:sz w:val="15"/>
                <w:szCs w:val="15"/>
              </w:rPr>
              <w:fldChar w:fldCharType="end"/>
            </w:r>
          </w:p>
        </w:tc>
      </w:tr>
      <w:tr w:rsidR="00ED39A0" w:rsidRPr="00FA31FA" w14:paraId="7F1D218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31B2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mmillaria elong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64CA9" w14:textId="77777777" w:rsidR="00ED39A0" w:rsidRPr="00FA31FA" w:rsidRDefault="00ED39A0" w:rsidP="001627C6">
            <w:pPr>
              <w:rPr>
                <w:rFonts w:ascii="Times New Roman" w:eastAsia="Times New Roman" w:hAnsi="Times New Roman" w:cs="Times New Roman"/>
                <w:lang w:eastAsia="en-GB"/>
              </w:rPr>
            </w:pPr>
            <w:hyperlink r:id="rId6" w:history="1">
              <w:r w:rsidRPr="00FA31FA">
                <w:rPr>
                  <w:rFonts w:ascii="Helvetica Neue" w:eastAsia="Times New Roman" w:hAnsi="Helvetica Neue" w:cs="Times New Roman"/>
                  <w:color w:val="0000FF"/>
                  <w:sz w:val="15"/>
                  <w:szCs w:val="15"/>
                  <w:u w:val="single"/>
                  <w:lang w:eastAsia="en-GB"/>
                </w:rPr>
                <w:t>res.org.uk</w:t>
              </w:r>
            </w:hyperlink>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7DBF8" w14:textId="65216297" w:rsidR="00ED39A0" w:rsidRPr="008C256E" w:rsidRDefault="00ED39A0" w:rsidP="001627C6">
            <w:pPr>
              <w:rPr>
                <w:rFonts w:ascii="Helvetica Neue" w:eastAsia="Times New Roman" w:hAnsi="Helvetica Neue" w:cs="Calibri"/>
                <w:color w:val="000000"/>
                <w:sz w:val="15"/>
                <w:szCs w:val="15"/>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zMy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Bh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zMy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Bh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33)</w:t>
            </w:r>
            <w:r>
              <w:rPr>
                <w:rFonts w:ascii="Helvetica Neue" w:eastAsia="Times New Roman" w:hAnsi="Helvetica Neue" w:cs="Calibri"/>
                <w:color w:val="000000"/>
                <w:sz w:val="15"/>
                <w:szCs w:val="15"/>
              </w:rPr>
              <w:fldChar w:fldCharType="end"/>
            </w:r>
          </w:p>
          <w:p w14:paraId="66DE7436" w14:textId="77777777" w:rsidR="00ED39A0" w:rsidRPr="00FA31FA" w:rsidRDefault="00ED39A0" w:rsidP="001627C6">
            <w:pPr>
              <w:rPr>
                <w:rFonts w:ascii="Times New Roman" w:eastAsia="Times New Roman" w:hAnsi="Times New Roman" w:cs="Times New Roman"/>
                <w:lang w:eastAsia="en-GB"/>
              </w:rPr>
            </w:pPr>
            <w:hyperlink r:id="rId7" w:history="1">
              <w:r w:rsidRPr="00FA31FA">
                <w:rPr>
                  <w:rFonts w:ascii="Helvetica Neue" w:eastAsia="Times New Roman" w:hAnsi="Helvetica Neue" w:cs="Times New Roman"/>
                  <w:color w:val="0000FF"/>
                  <w:sz w:val="15"/>
                  <w:szCs w:val="15"/>
                  <w:u w:val="single"/>
                  <w:lang w:eastAsia="en-GB"/>
                </w:rPr>
                <w:t>RHS.org.uk</w:t>
              </w:r>
            </w:hyperlink>
          </w:p>
        </w:tc>
      </w:tr>
      <w:tr w:rsidR="00ED39A0" w:rsidRPr="00FA31FA" w14:paraId="1542C28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BC65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embranoptera subtrop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55F3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ew genus, Searlesia (Schneider 1979) Schneider 1974: rhizoids can initiate from margins and blade tip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25F67" w14:textId="6D70284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zQ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TY2huZWlkZXI8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MzQ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TY2huZWlkZXI8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34)</w:t>
            </w:r>
            <w:r>
              <w:rPr>
                <w:rFonts w:ascii="Helvetica Neue" w:eastAsia="Times New Roman" w:hAnsi="Helvetica Neue" w:cs="Calibri"/>
                <w:color w:val="000000"/>
                <w:sz w:val="15"/>
                <w:szCs w:val="15"/>
              </w:rPr>
              <w:fldChar w:fldCharType="end"/>
            </w:r>
          </w:p>
        </w:tc>
      </w:tr>
      <w:tr w:rsidR="00ED39A0" w:rsidRPr="00FA31FA" w14:paraId="579E409C"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2D227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hordaria linea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8FE0E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ynne Edwards book: heteromorphic cycle without sexuality. Peters 1992 show sex and parthenogenesis in C. linearis too</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40E88" w14:textId="6B68551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yNSwgNDc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E5NzwvUmVjTnVtPjxyZWNvcmQ+PHJl
Yy1udW1iZXI+MjE5NzwvcmVjLW51bWJlcj48Zm9yZWlnbi1rZXlzPjxrZXkgYXBwPSJFTiIgZGIt
aWQ9InIwc2Vmd3R6MnAweHB2ZXZ6MjB2NTV4dGVmZnQwMHcyeGF6dyIgdGltZXN0YW1wPSIxNjMz
MDA0Mjg5IiBndWlkPSJhYmQ3YjJiNS1jMzhjLTRiNWItOTk3YS1mMzYyYzc0ODJlZTUiPjIxOTc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Q2l0ZT48QXV0aG9yPld5bm5lPC9BdXRob3I+PFllYXI+MTk4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yNSwgNDcpPC9EaXNwbGF5VGV4
dD48cmVjb3JkPjxyZWMtbnVtYmVyPjE4OTY8L3JlYy1udW1iZXI+PGZvcmVpZ24ta2V5cz48a2V5
IGFwcD0iRU4iIGRiLWlkPSJyMHNlZnd0ejJwMHhwdmV2ejIwdjU1eHRlZmZ0MDB3MnhhenciIHRp
bWVzdGFtcD0iMTYzMzAwMTk2MSIgZ3VpZD0iZGJlZDE2YTAtOTlmOS00NzNkLTgzNDUtMzk1OWFl
ZWIzNTU0Ij4xODk2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MTU8
L1JlY051bT48cmVjb3JkPjxyZWMtbnVtYmVyPjE5MTU8L3JlYy1udW1iZXI+PGZvcmVpZ24ta2V5
cz48a2V5IGFwcD0iRU4iIGRiLWlkPSJyMHNlZnd0ejJwMHhwdmV2ejIwdjU1eHRlZmZ0MDB3Mnhh
enciIHRpbWVzdGFtcD0iMTYzMzAwMjE4OCIgZ3VpZD0iM2EyOWM0OWMtMzQ5NS00NGVhLThjNjct
MjIxNGQ3NmNlYWQ4Ij4xOTE1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E5NzwvUmVjTnVtPjxyZWNvcmQ+PHJl
Yy1udW1iZXI+MjE5NzwvcmVjLW51bWJlcj48Zm9yZWlnbi1rZXlzPjxrZXkgYXBwPSJFTiIgZGIt
aWQ9InIwc2Vmd3R6MnAweHB2ZXZ6MjB2NTV4dGVmZnQwMHcyeGF6dyIgdGltZXN0YW1wPSIxNjMz
MDA0Mjg5IiBndWlkPSJhYmQ3YjJiNS1jMzhjLTRiNWItOTk3YS1mMzYyYzc0ODJlZTUiPjIxOTc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Q2l0ZT48QXV0aG9yPld5bm5lPC9BdXRob3I+PFllYXI+MTk4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25, 47)</w:t>
            </w:r>
            <w:r>
              <w:rPr>
                <w:rFonts w:ascii="Helvetica Neue" w:eastAsia="Times New Roman" w:hAnsi="Helvetica Neue" w:cs="Calibri"/>
                <w:color w:val="000000"/>
                <w:sz w:val="15"/>
                <w:szCs w:val="15"/>
              </w:rPr>
              <w:fldChar w:fldCharType="end"/>
            </w:r>
          </w:p>
        </w:tc>
      </w:tr>
      <w:tr w:rsidR="00ED39A0" w:rsidRPr="00FA31FA" w14:paraId="4B2D181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18C4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ethanosarcina maze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F069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 obligately multicellular: asexual cell division, and the laminar can be split and will regrow.</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7CE4" w14:textId="3312D6C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yerhofer&lt;/Author&gt;&lt;Year&gt;1991&lt;/Year&gt;&lt;RecNum&gt;2107&lt;/RecNum&gt;&lt;DisplayText&gt;(135)&lt;/DisplayText&gt;&lt;record&gt;&lt;rec-number&gt;2107&lt;/rec-number&gt;&lt;foreign-keys&gt;&lt;key app="EN" db-id="r0sefwtz2p0xpvevz20v55xtefft00w2xazw" timestamp="1633004263" guid="73ab6947-5f08-48e3-ae81-a397e4de3c2b"&gt;2107&lt;/key&gt;&lt;/foreign-keys&gt;&lt;ref-type name="Journal Article"&gt;17&lt;/ref-type&gt;&lt;contributors&gt;&lt;authors&gt;&lt;author&gt;Mayerhofer&lt;/author&gt;&lt;/authors&gt;&lt;/contributors&gt;&lt;titles&gt;&lt;title&gt;Lamina, a novel multicellular form of methanosarcina mazei s-6&lt;/title&gt;&lt;/titles&gt;&lt;dates&gt;&lt;year&gt;1991&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5)</w:t>
            </w:r>
            <w:r>
              <w:rPr>
                <w:rFonts w:ascii="Helvetica Neue" w:eastAsia="Times New Roman" w:hAnsi="Helvetica Neue" w:cs="Calibri"/>
                <w:color w:val="000000"/>
                <w:sz w:val="15"/>
                <w:szCs w:val="15"/>
              </w:rPr>
              <w:fldChar w:fldCharType="end"/>
            </w:r>
          </w:p>
        </w:tc>
      </w:tr>
      <w:tr w:rsidR="00ED39A0" w:rsidRPr="00FA31FA" w14:paraId="24E700D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1D4F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icrocoleus chthonoplaste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4D55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82B04" w14:textId="0245266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w:t>
            </w:r>
            <w:r>
              <w:rPr>
                <w:rFonts w:ascii="Helvetica Neue" w:eastAsia="Times New Roman" w:hAnsi="Helvetica Neue" w:cs="Calibri"/>
                <w:color w:val="000000"/>
                <w:sz w:val="15"/>
                <w:szCs w:val="15"/>
              </w:rPr>
              <w:fldChar w:fldCharType="end"/>
            </w:r>
          </w:p>
        </w:tc>
      </w:tr>
      <w:tr w:rsidR="00ED39A0" w:rsidRPr="00FA31FA" w14:paraId="27D265F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7D70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icrocystis aerugin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1E83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Unicellular</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572FD2" w14:textId="419708C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w:t>
            </w:r>
            <w:r>
              <w:rPr>
                <w:rFonts w:ascii="Helvetica Neue" w:eastAsia="Times New Roman" w:hAnsi="Helvetica Neue" w:cs="Calibri"/>
                <w:color w:val="000000"/>
                <w:sz w:val="15"/>
                <w:szCs w:val="15"/>
              </w:rPr>
              <w:fldChar w:fldCharType="end"/>
            </w:r>
          </w:p>
        </w:tc>
      </w:tr>
      <w:tr w:rsidR="00ED39A0" w:rsidRPr="00FA31FA" w14:paraId="5F5266B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E133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onoclea forster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4DD9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vers 1903: observe fragments regrowing</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6F7B" w14:textId="7A89B27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Y2LCAxMzYpPC9EaXNw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wODI8L1JlY051bT48RGlzcGxheVRleHQ+KDY2LCAxMzYpPC9EaXNw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66, 136)</w:t>
            </w:r>
            <w:r>
              <w:rPr>
                <w:rFonts w:ascii="Helvetica Neue" w:eastAsia="Times New Roman" w:hAnsi="Helvetica Neue" w:cs="Calibri"/>
                <w:color w:val="000000"/>
                <w:sz w:val="15"/>
                <w:szCs w:val="15"/>
              </w:rPr>
              <w:fldChar w:fldCharType="end"/>
            </w:r>
          </w:p>
        </w:tc>
      </w:tr>
      <w:tr w:rsidR="00ED39A0" w:rsidRPr="00FA31FA" w14:paraId="322715F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3AB08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orone saxati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FA2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ervasi 2015: some reports of hermaphroditism, but rare. No reports of parthenogenesi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41645" w14:textId="1F5BABB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M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ZXJ2YXNpPC9BdXRob3I+PFllYXI+MjAxNTwvWWVhcj48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M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ZXJ2YXNpPC9BdXRob3I+PFllYXI+MjAxNTwvWWVhcj48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37)</w:t>
            </w:r>
            <w:r>
              <w:rPr>
                <w:rFonts w:ascii="Helvetica Neue" w:eastAsia="Times New Roman" w:hAnsi="Helvetica Neue" w:cs="Calibri"/>
                <w:color w:val="000000"/>
                <w:sz w:val="15"/>
                <w:szCs w:val="15"/>
              </w:rPr>
              <w:fldChar w:fldCharType="end"/>
            </w:r>
          </w:p>
        </w:tc>
      </w:tr>
      <w:tr w:rsidR="00ED39A0" w:rsidRPr="00FA31FA" w14:paraId="47F8CC3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2170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us muscul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9EB7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rthenogenesis can be induced in mouse, but embryos die after ~10 days? Kono 2004. (But some vertebrates do use parthenogenesis! Lizards, etc)</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8A129D" w14:textId="3DD704C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M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ZXJ2YXNpPC9BdXRob3I+PFllYXI+MjAxNTwvWWVhcj48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M3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ZXJ2YXNpPC9BdXRob3I+PFllYXI+MjAxNTwvWWVhcj48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37)</w:t>
            </w:r>
            <w:r>
              <w:rPr>
                <w:rFonts w:ascii="Helvetica Neue" w:eastAsia="Times New Roman" w:hAnsi="Helvetica Neue" w:cs="Calibri"/>
                <w:color w:val="000000"/>
                <w:sz w:val="15"/>
                <w:szCs w:val="15"/>
              </w:rPr>
              <w:fldChar w:fldCharType="end"/>
            </w:r>
          </w:p>
        </w:tc>
      </w:tr>
      <w:tr w:rsidR="00ED39A0" w:rsidRPr="00FA31FA" w14:paraId="3E1419A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FB9F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yxococcus fulv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4D297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od review in Muñoz-Dorado 2016. Cells have coordinated growth in swarms, but form fruiting bodies by aggregation during starv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AF0C" w14:textId="029EFB8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cmVzcGk8L0F1dGhvcj48WWVhcj4yMDAxPC9ZZWFyPjxS
ZWNOdW0+MjI3MjwvUmVjTnVtPjxEaXNwbGF5VGV4dD4oNDUsIDEzOCk8L0Rpc3BsYXlUZXh0Pjxy
ZWNvcmQ+PHJlYy1udW1iZXI+MjI3MjwvcmVjLW51bWJlcj48Zm9yZWlnbi1rZXlzPjxrZXkgYXBw
PSJFTiIgZGItaWQ9InIwc2Vmd3R6MnAweHB2ZXZ6MjB2NTV4dGVmZnQwMHcyeGF6dyIgdGltZXN0
YW1wPSIxNjMzMDA0MzQ1IiBndWlkPSIwNjE5ZGM3MC0xMWRmLTQ0YzctODQ0Yi1hMGI4Nzc4MTZi
MjAiPjIyNzI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RWNv
bCBFdm9sPC9mdWxsLXRpdGxlPjxhYmJyLTE+VHJlbmRzIGluIGVjb2xvZ3kgJmFtcDsgZXZvbHV0
aW9u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MzE8L1JlY051
bT48cmVjb3JkPjxyZWMtbnVtYmVyPjI0MzE8L3JlYy1udW1iZXI+PGZvcmVpZ24ta2V5cz48a2V5
IGFwcD0iRU4iIGRiLWlkPSJyMHNlZnd0ejJwMHhwdmV2ejIwdjU1eHRlZmZ0MDB3MnhhenciIHRp
bWVzdGFtcD0iMTYzMzAwNTE5MSIgZ3VpZD0iYjlhZmVlNmEtYTNhNS00NWMzLWEwZDYtZjU4Zjgy
ZjI0MzA5Ij4yNDMx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VzcGk8L0F1dGhvcj48WWVhcj4yMDAxPC9ZZWFyPjxS
ZWNOdW0+MjI3MjwvUmVjTnVtPjxEaXNwbGF5VGV4dD4oNDUsIDEzOCk8L0Rpc3BsYXlUZXh0Pjxy
ZWNvcmQ+PHJlYy1udW1iZXI+MjI3MjwvcmVjLW51bWJlcj48Zm9yZWlnbi1rZXlzPjxrZXkgYXBw
PSJFTiIgZGItaWQ9InIwc2Vmd3R6MnAweHB2ZXZ6MjB2NTV4dGVmZnQwMHcyeGF6dyIgdGltZXN0
YW1wPSIxNjMzMDA0MzQ1IiBndWlkPSIwNjE5ZGM3MC0xMWRmLTQ0YzctODQ0Yi1hMGI4Nzc4MTZi
MjAiPjIyNzI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RWNv
bCBFdm9sPC9mdWxsLXRpdGxlPjxhYmJyLTE+VHJlbmRzIGluIGVjb2xvZ3kgJmFtcDsgZXZvbHV0
aW9u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MzE8L1JlY051
bT48cmVjb3JkPjxyZWMtbnVtYmVyPjI0MzE8L3JlYy1udW1iZXI+PGZvcmVpZ24ta2V5cz48a2V5
IGFwcD0iRU4iIGRiLWlkPSJyMHNlZnd0ejJwMHhwdmV2ejIwdjU1eHRlZmZ0MDB3MnhhenciIHRp
bWVzdGFtcD0iMTYzMzAwNTE5MSIgZ3VpZD0iYjlhZmVlNmEtYTNhNS00NWMzLWEwZDYtZjU4Zjgy
ZjI0MzA5Ij4yNDMx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5, 138)</w:t>
            </w:r>
            <w:r>
              <w:rPr>
                <w:rFonts w:ascii="Helvetica Neue" w:eastAsia="Times New Roman" w:hAnsi="Helvetica Neue" w:cs="Calibri"/>
                <w:color w:val="000000"/>
                <w:sz w:val="15"/>
                <w:szCs w:val="15"/>
              </w:rPr>
              <w:fldChar w:fldCharType="end"/>
            </w:r>
          </w:p>
        </w:tc>
      </w:tr>
      <w:tr w:rsidR="00ED39A0" w:rsidRPr="00FA31FA" w14:paraId="133857F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901A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yxococcus xanth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0F8F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ood review in Muñoz-Dorado 2016. Cells have coordinated growth in swarms, but form fruiting bodies by aggregation during starv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B4C3B" w14:textId="51C8E51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cmVzcGk8L0F1dGhvcj48WWVhcj4yMDAxPC9ZZWFyPjxS
ZWNOdW0+MjI3MjwvUmVjTnVtPjxEaXNwbGF5VGV4dD4oNDUsIDEzOCk8L0Rpc3BsYXlUZXh0Pjxy
ZWNvcmQ+PHJlYy1udW1iZXI+MjI3MjwvcmVjLW51bWJlcj48Zm9yZWlnbi1rZXlzPjxrZXkgYXBw
PSJFTiIgZGItaWQ9InIwc2Vmd3R6MnAweHB2ZXZ6MjB2NTV4dGVmZnQwMHcyeGF6dyIgdGltZXN0
YW1wPSIxNjMzMDA0MzQ1IiBndWlkPSIwNjE5ZGM3MC0xMWRmLTQ0YzctODQ0Yi1hMGI4Nzc4MTZi
MjAiPjIyNzI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RWNv
bCBFdm9sPC9mdWxsLXRpdGxlPjxhYmJyLTE+VHJlbmRzIGluIGVjb2xvZ3kgJmFtcDsgZXZvbHV0
aW9u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MzE8L1JlY051
bT48cmVjb3JkPjxyZWMtbnVtYmVyPjI0MzE8L3JlYy1udW1iZXI+PGZvcmVpZ24ta2V5cz48a2V5
IGFwcD0iRU4iIGRiLWlkPSJyMHNlZnd0ejJwMHhwdmV2ejIwdjU1eHRlZmZ0MDB3MnhhenciIHRp
bWVzdGFtcD0iMTYzMzAwNTE5MSIgZ3VpZD0iYjlhZmVlNmEtYTNhNS00NWMzLWEwZDYtZjU4Zjgy
ZjI0MzA5Ij4yNDMx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VzcGk8L0F1dGhvcj48WWVhcj4yMDAxPC9ZZWFyPjxS
ZWNOdW0+MjI3MjwvUmVjTnVtPjxEaXNwbGF5VGV4dD4oNDUsIDEzOCk8L0Rpc3BsYXlUZXh0Pjxy
ZWNvcmQ+PHJlYy1udW1iZXI+MjI3MjwvcmVjLW51bWJlcj48Zm9yZWlnbi1rZXlzPjxrZXkgYXBw
PSJFTiIgZGItaWQ9InIwc2Vmd3R6MnAweHB2ZXZ6MjB2NTV4dGVmZnQwMHcyeGF6dyIgdGltZXN0
YW1wPSIxNjMzMDA0MzQ1IiBndWlkPSIwNjE5ZGM3MC0xMWRmLTQ0YzctODQ0Yi1hMGI4Nzc4MTZi
MjAiPjIyNzI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RWNv
bCBFdm9sPC9mdWxsLXRpdGxlPjxhYmJyLTE+VHJlbmRzIGluIGVjb2xvZ3kgJmFtcDsgZXZvbHV0
aW9u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MzE8L1JlY051
bT48cmVjb3JkPjxyZWMtbnVtYmVyPjI0MzE8L3JlYy1udW1iZXI+PGZvcmVpZ24ta2V5cz48a2V5
IGFwcD0iRU4iIGRiLWlkPSJyMHNlZnd0ejJwMHhwdmV2ejIwdjU1eHRlZmZ0MDB3MnhhenciIHRp
bWVzdGFtcD0iMTYzMzAwNTE5MSIgZ3VpZD0iYjlhZmVlNmEtYTNhNS00NWMzLWEwZDYtZjU4Zjgy
ZjI0MzA5Ij4yNDMx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5, 138)</w:t>
            </w:r>
            <w:r>
              <w:rPr>
                <w:rFonts w:ascii="Helvetica Neue" w:eastAsia="Times New Roman" w:hAnsi="Helvetica Neue" w:cs="Calibri"/>
                <w:color w:val="000000"/>
                <w:sz w:val="15"/>
                <w:szCs w:val="15"/>
              </w:rPr>
              <w:fldChar w:fldCharType="end"/>
            </w:r>
          </w:p>
        </w:tc>
      </w:tr>
      <w:tr w:rsidR="00ED39A0" w:rsidRPr="00FA31FA" w14:paraId="0E993CC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455C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ais variabi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ACCF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Lochhead and learner 1984 descibe sexual, 1983 for asexual, Parish 1981: most individuals asexual. Arthur: sexual specimens of naididae rarely found (Reproduction of marine invertebrates, v 3. pg 217)</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50EE4" w14:textId="638E6F0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MSwgMTM5LTE0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M1LTQ3PC9wYWdlcz48dm9sdW1lPjI5Nzwvdm9sdW1lPjxudW1iZXI+MTwvbnVt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lphdHRhcmE8L0F1dGhvcj48WWVhcj4yMDE2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MSwgMTM5LTE0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M1LTQ3PC9wYWdlcz48dm9sdW1lPjI5Nzwvdm9sdW1lPjxudW1iZXI+MTwvbnVt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lphdHRhcmE8L0F1dGhvcj48WWVhcj4yMDE2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61, 139-141)</w:t>
            </w:r>
            <w:r>
              <w:rPr>
                <w:rFonts w:ascii="Helvetica Neue" w:eastAsia="Times New Roman" w:hAnsi="Helvetica Neue" w:cs="Calibri"/>
                <w:color w:val="000000"/>
                <w:sz w:val="15"/>
                <w:szCs w:val="15"/>
              </w:rPr>
              <w:fldChar w:fldCharType="end"/>
            </w:r>
          </w:p>
        </w:tc>
      </w:tr>
      <w:tr w:rsidR="00ED39A0" w:rsidRPr="00FA31FA" w14:paraId="1FCCAA3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BCC8F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eomenia cari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5F06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dults known to have gonads: Koren &amp; Danielssen “Langs dyrets rugflade, I same renting som kjølen, I melee den of maven ligger Hermaphroditkjertelen”. Tullberg describes eggs in various stages of development. Eggs have been found (Thomps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3E534" w14:textId="627961D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oren&lt;/Author&gt;&lt;Year&gt;1877&lt;/Year&gt;&lt;RecNum&gt;2434&lt;/RecNum&gt;&lt;DisplayText&gt;(142)&lt;/DisplayText&gt;&lt;record&gt;&lt;rec-number&gt;2434&lt;/rec-number&gt;&lt;foreign-keys&gt;&lt;key app="EN" db-id="r0sefwtz2p0xpvevz20v55xtefft00w2xazw" timestamp="1633005191" guid="ed344761-d0e9-4556-86c6-d05550d92e19"&gt;2434&lt;/key&gt;&lt;/foreign-keys&gt;&lt;ref-type name="Book"&gt;6&lt;/ref-type&gt;&lt;contributors&gt;&lt;authors&gt;&lt;author&gt;Koren, Johan&lt;/author&gt;&lt;author&gt;Danielssen, Daniel Cornelius&lt;/author&gt;&lt;/authors&gt;&lt;/contributors&gt;&lt;titles&gt;&lt;title&gt;Beskrivelse over nye arter, henhørende til slaegten Solenopus, samt nogle oplysninger om dens organisation&lt;/title&gt;&lt;/titles&gt;&lt;dates&gt;&lt;year&gt;1877&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42)</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Tullberg&lt;/Author&gt;&lt;Year&gt;1875&lt;/Year&gt;&lt;RecNum&gt;2435&lt;/RecNum&gt;&lt;DisplayText&gt;(143)&lt;/DisplayText&gt;&lt;record&gt;&lt;rec-number&gt;2435&lt;/rec-number&gt;&lt;foreign-keys&gt;&lt;key app="EN" db-id="r0sefwtz2p0xpvevz20v55xtefft00w2xazw" timestamp="1633005191" guid="a15c4b35-e384-4f50-9328-114ff5fd0c19"&gt;2435&lt;/key&gt;&lt;/foreign-keys&gt;&lt;ref-type name="Book"&gt;6&lt;/ref-type&gt;&lt;contributors&gt;&lt;authors&gt;&lt;author&gt;Tullberg, Tycho&lt;/author&gt;&lt;/authors&gt;&lt;/contributors&gt;&lt;titles&gt;&lt;title&gt;Neomenia: a new genius of invertebrate animals&lt;/title&gt;&lt;/titles&gt;&lt;dates&gt;&lt;year&gt;1875&lt;/year&gt;&lt;/dates&gt;&lt;publisher&gt;Norstedt&lt;/publisher&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43)</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Thompson&lt;/Author&gt;&lt;Year&gt;1960&lt;/Year&gt;&lt;RecNum&gt;2436&lt;/RecNum&gt;&lt;DisplayText&gt;(144)&lt;/DisplayText&gt;&lt;record&gt;&lt;rec-number&gt;2436&lt;/rec-number&gt;&lt;foreign-keys&gt;&lt;key app="EN" db-id="r0sefwtz2p0xpvevz20v55xtefft00w2xazw" timestamp="1633005191" guid="7081550b-c845-48a5-860c-7347a435520b"&gt;2436&lt;/key&gt;&lt;/foreign-keys&gt;&lt;ref-type name="Journal Article"&gt;17&lt;/ref-type&gt;&lt;contributors&gt;&lt;authors&gt;&lt;author&gt;Thompson, T. E.&lt;/author&gt;&lt;/authors&gt;&lt;/contributors&gt;&lt;titles&gt;&lt;title&gt;The Development of Neomenia carinata Tullberg (Mollusca Aplacophora)&lt;/title&gt;&lt;secondary-title&gt;Proceedings of the Royal Society of London. Series B, Biological Sciences&lt;/secondary-title&gt;&lt;/titles&gt;&lt;periodical&gt;&lt;full-title&gt;Proceedings of the Royal Society of London. Series B, Biological Sciences&lt;/full-title&gt;&lt;/periodical&gt;&lt;pages&gt;263-278&lt;/pages&gt;&lt;volume&gt;153&lt;/volume&gt;&lt;number&gt;951&lt;/number&gt;&lt;dates&gt;&lt;year&gt;1960&lt;/year&gt;&lt;/dates&gt;&lt;publisher&gt;The Royal Society&lt;/publisher&gt;&lt;isbn&gt;00804649&lt;/isbn&gt;&lt;urls&gt;&lt;related-urls&gt;&lt;url&gt;http://www.jstor.org/stable/75355&lt;/url&gt;&lt;/related-urls&gt;&lt;/urls&gt;&lt;custom1&gt;Full publication date: Nov. 29, 1960&lt;/custom1&gt;&lt;remote-database-name&gt;JSTOR&lt;/remote-database-name&gt;&lt;access-date&gt;2021/07/16/&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44)</w:t>
            </w:r>
            <w:r>
              <w:rPr>
                <w:rFonts w:ascii="Helvetica Neue" w:eastAsia="Times New Roman" w:hAnsi="Helvetica Neue" w:cs="Calibri"/>
                <w:color w:val="000000"/>
                <w:sz w:val="15"/>
                <w:szCs w:val="15"/>
              </w:rPr>
              <w:fldChar w:fldCharType="end"/>
            </w:r>
          </w:p>
        </w:tc>
      </w:tr>
      <w:tr w:rsidR="00ED39A0" w:rsidRPr="00FA31FA" w14:paraId="12643FF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A23B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dular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A193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ction IV in Schirrmeister</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7A71" w14:textId="7DB0C4B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w:t>
            </w:r>
            <w:r>
              <w:rPr>
                <w:rFonts w:ascii="Helvetica Neue" w:eastAsia="Times New Roman" w:hAnsi="Helvetica Neue" w:cs="Calibri"/>
                <w:color w:val="000000"/>
                <w:sz w:val="15"/>
                <w:szCs w:val="15"/>
              </w:rPr>
              <w:fldChar w:fldCharType="end"/>
            </w:r>
          </w:p>
        </w:tc>
      </w:tr>
      <w:tr w:rsidR="00ED39A0" w:rsidRPr="00FA31FA" w14:paraId="70F90EF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EA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stoc</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7D8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I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BCA33" w14:textId="408B31C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14E74F0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0377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holca acumi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C449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reports of males, but males may only be present transiently in rotifers anyway— so need regular collections to find them. Virro reports resting eggs in N squamula, does this imply sex? Arthur book, vol 1: “with the exception of the order Seisonidea, asexual reproduction is the most common method of reproduction and is found in all species”. There are also sexual and asexual strains in other brachionids (stelzer 2008)</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13551" w14:textId="7797788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fldData xml:space="preserve">PEVuZE5vdGU+PENpdGU+PEF1dGhvcj5WaXJybzwvQXV0aG9yPjxZZWFyPjE5OTM8L1llYXI+PFJl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WaXJybzwvQXV0aG9yPjxZZWFyPjE5OTM8L1llYXI+PFJl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61, 145)</w:t>
            </w:r>
            <w:r>
              <w:rPr>
                <w:rFonts w:ascii="Helvetica Neue" w:eastAsia="Times New Roman" w:hAnsi="Helvetica Neue" w:cs="Calibri"/>
                <w:color w:val="000000"/>
                <w:sz w:val="15"/>
                <w:szCs w:val="15"/>
              </w:rPr>
              <w:fldChar w:fldCharType="end"/>
            </w:r>
          </w:p>
        </w:tc>
      </w:tr>
      <w:tr w:rsidR="00ED39A0" w:rsidRPr="00FA31FA" w14:paraId="5267F2DE"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06B6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almo gairdner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54BC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rthenogenesis can be recreated in many externally fertilising fish. Komen 2007 Parthenogenesis rarely reported in fish</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C059" w14:textId="3F8EC57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Q2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Lb21lbjwvQXV0aG9yPjxZZWFyPjIwMDc8L1llYXI+PFJl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Q2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Lb21lbjwvQXV0aG9yPjxZZWFyPjIwMDc8L1llYXI+PFJl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46)</w:t>
            </w:r>
            <w:r>
              <w:rPr>
                <w:rFonts w:ascii="Helvetica Neue" w:eastAsia="Times New Roman" w:hAnsi="Helvetica Neue" w:cs="Calibri"/>
                <w:color w:val="000000"/>
                <w:sz w:val="15"/>
                <w:szCs w:val="15"/>
              </w:rPr>
              <w:fldChar w:fldCharType="end"/>
            </w:r>
          </w:p>
        </w:tc>
      </w:tr>
      <w:tr w:rsidR="00ED39A0" w:rsidRPr="00FA31FA" w14:paraId="62F23FC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DD14F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Oscillatoria sanc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B7F7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93D6" w14:textId="68AD8F8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w:t>
            </w:r>
            <w:r>
              <w:rPr>
                <w:rFonts w:ascii="Helvetica Neue" w:eastAsia="Times New Roman" w:hAnsi="Helvetica Neue" w:cs="Calibri"/>
                <w:color w:val="000000"/>
                <w:sz w:val="15"/>
                <w:szCs w:val="15"/>
              </w:rPr>
              <w:fldChar w:fldCharType="end"/>
            </w:r>
          </w:p>
        </w:tc>
      </w:tr>
      <w:tr w:rsidR="00ED39A0" w:rsidRPr="00FA31FA" w14:paraId="7CD09AB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5704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ndorina colemania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0924E"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99D9E" w14:textId="67F5BDE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4B45371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CB3B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ndorina mor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7BE9C"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850EC" w14:textId="4FA02AB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4556CD8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408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pedicillina echi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465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mbridge natural history, vol 2: pg 487 image of budding individuals forming colony. Costello 1957 pg 49 describe eggs. Hyman 1951— sometimes hermaphroditic, sometimes dioeciou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CDC" w14:textId="5486583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Q3LTE0OS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U2hpcGxleTwvQXV0aG9yPjxZZWFyPjE4OTU8L1ll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Q3LTE0OS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U2hpcGxleTwvQXV0aG9yPjxZZWFyPjE4OTU8L1ll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47-149)</w:t>
            </w:r>
            <w:r>
              <w:rPr>
                <w:rFonts w:ascii="Helvetica Neue" w:eastAsia="Times New Roman" w:hAnsi="Helvetica Neue" w:cs="Calibri"/>
                <w:color w:val="000000"/>
                <w:sz w:val="15"/>
                <w:szCs w:val="15"/>
              </w:rPr>
              <w:fldChar w:fldCharType="end"/>
            </w:r>
          </w:p>
        </w:tc>
      </w:tr>
      <w:tr w:rsidR="00ED39A0" w:rsidRPr="00FA31FA" w14:paraId="7B92A48D"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7ACC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eriplaneta american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atoh: facultative parthenogenesi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3846" w14:textId="4237AA1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Uw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LYXRvaDwvQXV0aG9yPjxZZWFyPjIwMTc8L1llYXI+PFJl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Uw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LYXRvaDwvQXV0aG9yPjxZZWFyPjIwMTc8L1llYXI+PFJl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50)</w:t>
            </w:r>
            <w:r>
              <w:rPr>
                <w:rFonts w:ascii="Helvetica Neue" w:eastAsia="Times New Roman" w:hAnsi="Helvetica Neue" w:cs="Calibri"/>
                <w:color w:val="000000"/>
                <w:sz w:val="15"/>
                <w:szCs w:val="15"/>
              </w:rPr>
              <w:fldChar w:fldCharType="end"/>
            </w:r>
          </w:p>
        </w:tc>
      </w:tr>
      <w:tr w:rsidR="00ED39A0" w:rsidRPr="00FA31FA" w14:paraId="4528452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FAE3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etermannia cirr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F4C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ery little info, fruits described.</w:t>
            </w:r>
            <w:r w:rsidRPr="00FA31FA">
              <w:rPr>
                <w:rFonts w:ascii="Helvetica Neue" w:eastAsia="Times New Roman" w:hAnsi="Helvetica Neue" w:cs="Times New Roman"/>
                <w:color w:val="000000"/>
                <w:sz w:val="15"/>
                <w:szCs w:val="15"/>
                <w:lang w:eastAsia="en-GB"/>
              </w:rPr>
              <w:fldChar w:fldCharType="begin"/>
            </w:r>
            <w:r w:rsidRPr="00FA31FA">
              <w:rPr>
                <w:rFonts w:ascii="Helvetica Neue" w:eastAsia="Times New Roman" w:hAnsi="Helvetica Neue" w:cs="Times New Roman"/>
                <w:color w:val="000000"/>
                <w:sz w:val="15"/>
                <w:szCs w:val="15"/>
                <w:lang w:eastAsia="en-GB"/>
              </w:rPr>
              <w:instrText xml:space="preserve"> HYPERLINK "https://bie.ala.org.au/species/https:/id.biodiversity.org.au/node/apni/2906802" </w:instrText>
            </w:r>
            <w:r w:rsidRPr="00FA31FA">
              <w:rPr>
                <w:rFonts w:ascii="Helvetica Neue" w:eastAsia="Times New Roman" w:hAnsi="Helvetica Neue" w:cs="Times New Roman"/>
                <w:color w:val="000000"/>
                <w:sz w:val="15"/>
                <w:szCs w:val="15"/>
                <w:lang w:eastAsia="en-GB"/>
              </w:rPr>
            </w:r>
            <w:r w:rsidRPr="00FA31FA">
              <w:rPr>
                <w:rFonts w:ascii="Helvetica Neue" w:eastAsia="Times New Roman" w:hAnsi="Helvetica Neue" w:cs="Times New Roman"/>
                <w:color w:val="000000"/>
                <w:sz w:val="15"/>
                <w:szCs w:val="15"/>
                <w:lang w:eastAsia="en-GB"/>
              </w:rPr>
              <w:fldChar w:fldCharType="separate"/>
            </w:r>
            <w:r w:rsidRPr="00FA31FA">
              <w:rPr>
                <w:rFonts w:ascii="Helvetica Neue" w:eastAsia="Times New Roman" w:hAnsi="Helvetica Neue" w:cs="Times New Roman"/>
                <w:color w:val="0000FF"/>
                <w:sz w:val="15"/>
                <w:szCs w:val="15"/>
                <w:u w:val="single"/>
                <w:lang w:eastAsia="en-GB"/>
              </w:rPr>
              <w:t>https://bie.ala.org.au/species/https://id.biodiversity.org.au/node/apni/2906802</w:t>
            </w:r>
            <w:r w:rsidRPr="00FA31FA">
              <w:rPr>
                <w:rFonts w:ascii="Helvetica Neue" w:eastAsia="Times New Roman" w:hAnsi="Helvetica Neue" w:cs="Times New Roman"/>
                <w:color w:val="000000"/>
                <w:sz w:val="15"/>
                <w:szCs w:val="15"/>
                <w:lang w:eastAsia="en-GB"/>
              </w:rPr>
              <w:fldChar w:fldCharType="end"/>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39A2D3" w14:textId="68A6EDF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Pr>
                <w:rFonts w:ascii="Helvetica Neue" w:eastAsia="Times New Roman" w:hAnsi="Helvetica Neue" w:cs="Calibri"/>
                <w:color w:val="000000"/>
                <w:sz w:val="15"/>
                <w:szCs w:val="15"/>
              </w:rPr>
              <w:fldChar w:fldCharType="end"/>
            </w:r>
          </w:p>
        </w:tc>
      </w:tr>
      <w:tr w:rsidR="00ED39A0" w:rsidRPr="00FA31FA" w14:paraId="125A99E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1D47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hysarum polycephal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0B74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oward 1931: life history of physarum</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83F8" w14:textId="5E8BBD1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Everhart&lt;/Author&gt;&lt;Year&gt;2008&lt;/Year&gt;&lt;RecNum&gt;2269&lt;/RecNum&gt;&lt;DisplayText&gt;(151, 152)&lt;/DisplayText&gt;&lt;record&gt;&lt;rec-number&gt;2269&lt;/rec-number&gt;&lt;foreign-keys&gt;&lt;key app="EN" db-id="r0sefwtz2p0xpvevz20v55xtefft00w2xazw" timestamp="1633004334" guid="c499116f-9f2c-416e-9560-43ce895f09cc"&gt;2269&lt;/key&gt;&lt;/foreign-keys&gt;&lt;ref-type name="Journal Article"&gt;17&lt;/ref-type&gt;&lt;contributors&gt;&lt;authors&gt;&lt;author&gt;Everhart, Sydney E&lt;/author&gt;&lt;author&gt;Keller, Harold W&lt;/author&gt;&lt;/authors&gt;&lt;/contributors&gt;&lt;titles&gt;&lt;title&gt;Life history strategies of corticolous myxomycetes: the life cycle, plasmodial types, fruiting bodies, and taxonomic orders&lt;/title&gt;&lt;secondary-title&gt;Fungal Diversity&lt;/secondary-title&gt;&lt;/titles&gt;&lt;periodical&gt;&lt;full-title&gt;Fungal Diversity&lt;/full-title&gt;&lt;/periodical&gt;&lt;pages&gt;1-16&lt;/pages&gt;&lt;volume&gt;29&lt;/volume&gt;&lt;dates&gt;&lt;year&gt;2008&lt;/year&gt;&lt;/dates&gt;&lt;urls&gt;&lt;/urls&gt;&lt;/record&gt;&lt;/Cite&gt;&lt;Cite&gt;&lt;Author&gt;Howard&lt;/Author&gt;&lt;Year&gt;1931&lt;/Year&gt;&lt;RecNum&gt;2446&lt;/RecNum&gt;&lt;record&gt;&lt;rec-number&gt;2446&lt;/rec-number&gt;&lt;foreign-keys&gt;&lt;key app="EN" db-id="r0sefwtz2p0xpvevz20v55xtefft00w2xazw" timestamp="1633005191" guid="0773e199-4db7-4eed-8be8-60346ea9a56c"&gt;2446&lt;/key&gt;&lt;/foreign-keys&gt;&lt;ref-type name="Journal Article"&gt;17&lt;/ref-type&gt;&lt;contributors&gt;&lt;authors&gt;&lt;author&gt;Howard, Frank L&lt;/author&gt;&lt;/authors&gt;&lt;/contributors&gt;&lt;titles&gt;&lt;title&gt;The life history of Physarum polycephalum&lt;/title&gt;&lt;secondary-title&gt;American journal of botany&lt;/secondary-title&gt;&lt;/titles&gt;&lt;periodical&gt;&lt;full-title&gt;American Journal of Botany&lt;/full-title&gt;&lt;/periodical&gt;&lt;pages&gt;116-133&lt;/pages&gt;&lt;dates&gt;&lt;year&gt;1931&lt;/year&gt;&lt;/dates&gt;&lt;isbn&gt;0002-9122&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1, 152)</w:t>
            </w:r>
            <w:r>
              <w:rPr>
                <w:rFonts w:ascii="Helvetica Neue" w:eastAsia="Times New Roman" w:hAnsi="Helvetica Neue" w:cs="Calibri"/>
                <w:color w:val="000000"/>
                <w:sz w:val="15"/>
                <w:szCs w:val="15"/>
              </w:rPr>
              <w:fldChar w:fldCharType="end"/>
            </w:r>
          </w:p>
        </w:tc>
      </w:tr>
      <w:tr w:rsidR="00ED39A0" w:rsidRPr="00FA31FA" w14:paraId="6CDF3F9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E564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inus monophyll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1DB0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 be propagated without seed, but is it naturally occurring? Fryxell</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D976E" w14:textId="1E13C3E1" w:rsidR="00ED39A0" w:rsidRPr="008C256E" w:rsidRDefault="00ED39A0" w:rsidP="001627C6">
            <w:pPr>
              <w:rPr>
                <w:rFonts w:ascii="Helvetica Neue" w:eastAsia="Times New Roman" w:hAnsi="Helvetica Neue" w:cs="Calibri"/>
                <w:color w:val="000000"/>
                <w:sz w:val="15"/>
                <w:szCs w:val="15"/>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Pr>
                <w:rFonts w:ascii="Helvetica Neue" w:eastAsia="Times New Roman" w:hAnsi="Helvetica Neue" w:cs="Calibri"/>
                <w:color w:val="000000"/>
                <w:sz w:val="15"/>
                <w:szCs w:val="15"/>
              </w:rPr>
              <w:fldChar w:fldCharType="end"/>
            </w:r>
          </w:p>
          <w:p w14:paraId="71372DA6" w14:textId="2500B9A8" w:rsidR="00ED39A0" w:rsidRPr="00FA31FA" w:rsidRDefault="00ED39A0" w:rsidP="001627C6">
            <w:pPr>
              <w:rPr>
                <w:rFonts w:ascii="Times New Roman" w:eastAsia="Times New Roman" w:hAnsi="Times New Roman" w:cs="Times New Roman"/>
                <w:lang w:eastAsia="en-GB"/>
              </w:rPr>
            </w:pPr>
            <w:r w:rsidRPr="008C256E">
              <w:rPr>
                <w:rFonts w:ascii="Helvetica Neue" w:eastAsia="Times New Roman" w:hAnsi="Helvetica Neue" w:cs="Calibri"/>
                <w:color w:val="000000"/>
                <w:sz w:val="15"/>
                <w:szCs w:val="15"/>
              </w:rPr>
              <w:t>fs.fed.us</w:t>
            </w:r>
            <w:r>
              <w:rPr>
                <w:rFonts w:ascii="Helvetica Neue" w:eastAsia="Times New Roman" w:hAnsi="Helvetica Neue" w:cs="Calibri"/>
                <w:color w:val="000000"/>
                <w:sz w:val="15"/>
                <w:szCs w:val="15"/>
              </w:rP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ryxell&lt;/Author&gt;&lt;Year&gt;1957&lt;/Year&gt;&lt;RecNum&gt;1972&lt;/RecNum&gt;&lt;DisplayText&gt;(153)&lt;/DisplayText&gt;&lt;record&gt;&lt;rec-number&gt;1972&lt;/rec-number&gt;&lt;foreign-keys&gt;&lt;key app="EN" db-id="r0sefwtz2p0xpvevz20v55xtefft00w2xazw" timestamp="1633002760" guid="ee0f924e-c601-45ae-ad19-6b78c5260226"&gt;1972&lt;/key&gt;&lt;/foreign-keys&gt;&lt;ref-type name="Journal Article"&gt;17&lt;/ref-type&gt;&lt;contributors&gt;&lt;authors&gt;&lt;author&gt;Fryxell&lt;/author&gt;&lt;/authors&gt;&lt;/contributors&gt;&lt;titles&gt;&lt;title&gt;Mode of Reproduction of Higher Plants&lt;/title&gt;&lt;/titles&gt;&lt;dates&gt;&lt;year&gt;1957&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3)</w:t>
            </w:r>
            <w:r>
              <w:rPr>
                <w:rFonts w:ascii="Helvetica Neue" w:eastAsia="Times New Roman" w:hAnsi="Helvetica Neue" w:cs="Calibri"/>
                <w:color w:val="000000"/>
                <w:sz w:val="15"/>
                <w:szCs w:val="15"/>
              </w:rPr>
              <w:fldChar w:fldCharType="end"/>
            </w:r>
          </w:p>
        </w:tc>
      </w:tr>
      <w:tr w:rsidR="00ED39A0" w:rsidRPr="00FA31FA" w14:paraId="7B201EC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6D76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isione remo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32F2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rthur: complex reproductive system for copulation, sperm stored for month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52B6F" w14:textId="1C63986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MS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5NjwvUmVjTnVtPjxyZWNvcmQ+PHJlYy1udW1iZXI+MTg5NjwvcmVjLW51bWJlcj48
Zm9yZWlnbi1rZXlzPjxrZXkgYXBwPSJFTiIgZGItaWQ9InIwc2Vmd3R6MnAweHB2ZXZ6MjB2NTV4
dGVmZnQwMHcyeGF6dyIgdGltZXN0YW1wPSIxNjMzMDAxOTYxIiBndWlkPSJkYmVkMTZhMC05OWY5
LTQ3M2QtODM0NS0zOTU5YWVlYjM1NTQiPjE4OTY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IxNDwvUmVjTnVtPjxyZWNvcmQ+PHJlYy1udW1iZXI+MjIxNDwvcmVjLW51bWJlcj48
Zm9yZWlnbi1rZXlzPjxrZXkgYXBwPSJFTiIgZGItaWQ9InIwc2Vmd3R6MnAweHB2ZXZ6MjB2NTV4
dGVmZnQwMHcyeGF6dyIgdGltZXN0YW1wPSIxNjMzMDA0Mjk2IiBndWlkPSJmOTBiNDYyNi0yMTQ1
LTQ5M2UtODFkMS1jZTE2ZjQxNGU4MGUiPjIyMTQ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E2MjQ8L1JlY051bT48cmVjb3JkPjxyZWMtbnVtYmVy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2MS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5NjwvUmVjTnVtPjxyZWNvcmQ+PHJlYy1udW1iZXI+MTg5NjwvcmVjLW51bWJlcj48
Zm9yZWlnbi1rZXlzPjxrZXkgYXBwPSJFTiIgZGItaWQ9InIwc2Vmd3R6MnAweHB2ZXZ6MjB2NTV4
dGVmZnQwMHcyeGF6dyIgdGltZXN0YW1wPSIxNjMzMDAxOTYxIiBndWlkPSJkYmVkMTZhMC05OWY5
LTQ3M2QtODM0NS0zOTU5YWVlYjM1NTQiPjE4OTY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IxNDwvUmVjTnVtPjxyZWNvcmQ+PHJlYy1udW1iZXI+MjIxNDwvcmVjLW51bWJlcj48
Zm9yZWlnbi1rZXlzPjxrZXkgYXBwPSJFTiIgZGItaWQ9InIwc2Vmd3R6MnAweHB2ZXZ6MjB2NTV4
dGVmZnQwMHcyeGF6dyIgdGltZXN0YW1wPSIxNjMzMDA0Mjk2IiBndWlkPSJmOTBiNDYyNi0yMTQ1
LTQ5M2UtODFkMS1jZTE2ZjQxNGU4MGUiPjIyMTQ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E2MjQ8L1JlY051bT48cmVjb3JkPjxyZWMtbnVtYmVy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61)</w:t>
            </w:r>
            <w:r>
              <w:rPr>
                <w:rFonts w:ascii="Helvetica Neue" w:eastAsia="Times New Roman" w:hAnsi="Helvetica Neue" w:cs="Calibri"/>
                <w:color w:val="000000"/>
                <w:sz w:val="15"/>
                <w:szCs w:val="15"/>
              </w:rPr>
              <w:fldChar w:fldCharType="end"/>
            </w:r>
          </w:p>
        </w:tc>
      </w:tr>
      <w:tr w:rsidR="00ED39A0" w:rsidRPr="00FA31FA" w14:paraId="156D97A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8E5B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atydorina caud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1BDC0"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5CE5" w14:textId="1474906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10978F2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EDE8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eodorina californ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C5947"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49F061" w14:textId="23A6170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1C14AED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CBEA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eodorina illinoisens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B4942"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67073" w14:textId="7E20D4B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5C8C768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4376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eodorina ind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D9D2B"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34A0B" w14:textId="5A53F38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08C1CA7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B7CC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eodorina japon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F6598"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4936A1" w14:textId="71EF335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p>
        </w:tc>
      </w:tr>
      <w:tr w:rsidR="00ED39A0" w:rsidRPr="00FA31FA" w14:paraId="117E4923"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80A9A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leurobrach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9E3A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 indication of which species Bell refers to. Apparently self-fertile hermaphrodites, can’t see any reports of asex in pleurobrachia. Some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06CE4" w14:textId="3F203F7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k8L0Rpc3BsYXlUZXh0Pjxy
ZWNvcmQ+PHJlYy1udW1iZXI+NDI4PC9yZWMtbnVtYmVyPjxmb3JlaWduLWtleXM+PGtleSBhcHA9
IkVOIiBkYi1pZD0icjBzZWZ3dHoycDB4cHZldnoyMHY1NXh0ZWZmdDAwdzJ4YXp3IiB0aW1lc3Rh
bXA9IjE2MzI5OTU4NzYiIGd1aWQ9IjRhZjNmYjY0LWVhMmItNGQ1Yi04OGRiLTllNjc4MTI0Yzdk
MyI+NDI4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E2MjQ8L1JlY051bT48cmVjb3JkPjxyZWMtbnVtYmVyPjE2MjQ8L3JlYy1udW1iZXI+PGZvcmVp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Pr>
                <w:rFonts w:ascii="Helvetica Neue" w:eastAsia="Times New Roman" w:hAnsi="Helvetica Neue" w:cs="Calibri"/>
                <w:color w:val="000000"/>
                <w:sz w:val="15"/>
                <w:szCs w:val="15"/>
              </w:rPr>
              <w:fldChar w:fldCharType="end"/>
            </w:r>
          </w:p>
        </w:tc>
      </w:tr>
      <w:tr w:rsidR="00ED39A0" w:rsidRPr="00FA31FA" w14:paraId="144AF80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C8832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cheina flagell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D4FC9" w14:textId="77777777" w:rsidR="00ED39A0" w:rsidRPr="00FA31FA" w:rsidRDefault="00ED39A0" w:rsidP="001627C6">
            <w:pPr>
              <w:rPr>
                <w:rFonts w:ascii="Times New Roman" w:eastAsia="Times New Roman" w:hAnsi="Times New Roman" w:cs="Times New Roman"/>
                <w:lang w:val="en-GB" w:eastAsia="en-GB"/>
              </w:rPr>
            </w:pPr>
            <w:r w:rsidRPr="00FA31FA">
              <w:rPr>
                <w:rFonts w:ascii="Helvetica Neue" w:eastAsia="Times New Roman" w:hAnsi="Helvetica Neue" w:cs="Times New Roman"/>
                <w:color w:val="000000"/>
                <w:sz w:val="15"/>
                <w:szCs w:val="15"/>
                <w:lang w:eastAsia="en-GB"/>
              </w:rPr>
              <w:t xml:space="preserve">v. Little data, </w:t>
            </w:r>
            <w:r>
              <w:rPr>
                <w:rFonts w:ascii="Helvetica Neue" w:eastAsia="Times New Roman" w:hAnsi="Helvetica Neue" w:cs="Times New Roman"/>
                <w:color w:val="000000"/>
                <w:sz w:val="15"/>
                <w:szCs w:val="15"/>
                <w:lang w:val="en-GB" w:eastAsia="en-GB"/>
              </w:rPr>
              <w:t xml:space="preserve">forms </w:t>
            </w:r>
            <w:proofErr w:type="spellStart"/>
            <w:r>
              <w:rPr>
                <w:rFonts w:ascii="Helvetica Neue" w:eastAsia="Times New Roman" w:hAnsi="Helvetica Neue" w:cs="Times New Roman"/>
                <w:color w:val="000000"/>
                <w:sz w:val="15"/>
                <w:szCs w:val="15"/>
                <w:lang w:val="en-GB" w:eastAsia="en-GB"/>
              </w:rPr>
              <w:t>sorocarps</w:t>
            </w:r>
            <w:proofErr w:type="spellEnd"/>
            <w:r>
              <w:rPr>
                <w:rFonts w:ascii="Helvetica Neue" w:eastAsia="Times New Roman" w:hAnsi="Helvetica Neue" w:cs="Times New Roman"/>
                <w:color w:val="000000"/>
                <w:sz w:val="15"/>
                <w:szCs w:val="15"/>
                <w:lang w:val="en-GB" w:eastAsia="en-GB"/>
              </w:rPr>
              <w:t xml:space="preserve"> and has biflagellate amoeba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A7DDB" w14:textId="1196763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Olive&lt;/Author&gt;&lt;Year&gt;1983&lt;/Year&gt;&lt;RecNum&gt;2447&lt;/RecNum&gt;&lt;DisplayText&gt;(154)&lt;/DisplayText&gt;&lt;record&gt;&lt;rec-number&gt;2447&lt;/rec-number&gt;&lt;foreign-keys&gt;&lt;key app="EN" db-id="r0sefwtz2p0xpvevz20v55xtefft00w2xazw" timestamp="1633005191" guid="c2e320f6-ddc0-4031-ac8e-dc67af27a0c0"&gt;2447&lt;/key&gt;&lt;/foreign-keys&gt;&lt;ref-type name="Journal Article"&gt;17&lt;/ref-type&gt;&lt;contributors&gt;&lt;authors&gt;&lt;author&gt;Olive, L. S.&lt;/author&gt;&lt;author&gt;Stoianovitch, Carmen&lt;/author&gt;&lt;author&gt;Bennett, W. E.&lt;/author&gt;&lt;/authors&gt;&lt;/contributors&gt;&lt;titles&gt;&lt;title&gt;Descriptions of Acrasid Cellular Slime Molds: Pocheina Rosea and a New Species, Pocheina Flagellata&lt;/title&gt;&lt;secondary-title&gt;Mycologia&lt;/secondary-title&gt;&lt;/titles&gt;&lt;periodical&gt;&lt;full-title&gt;Mycologia&lt;/full-title&gt;&lt;/periodical&gt;&lt;pages&gt;1019-1029&lt;/pages&gt;&lt;volume&gt;75&lt;/volume&gt;&lt;number&gt;6&lt;/number&gt;&lt;dates&gt;&lt;year&gt;1983&lt;/year&gt;&lt;pub-dates&gt;&lt;date&gt;1983/11/01&lt;/date&gt;&lt;/pub-dates&gt;&lt;/dates&gt;&lt;publisher&gt;Taylor &amp;amp; Francis&lt;/publisher&gt;&lt;isbn&gt;0027-5514&lt;/isbn&gt;&lt;urls&gt;&lt;related-urls&gt;&lt;url&gt;https://doi.org/10.1080/00275514.1983.12023788&lt;/url&gt;&lt;/related-urls&gt;&lt;/urls&gt;&lt;electronic-resource-num&gt;10.1080/00275514.1983.1202378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4)</w:t>
            </w:r>
            <w:r>
              <w:rPr>
                <w:rFonts w:ascii="Helvetica Neue" w:eastAsia="Times New Roman" w:hAnsi="Helvetica Neue" w:cs="Calibri"/>
                <w:color w:val="000000"/>
                <w:sz w:val="15"/>
                <w:szCs w:val="15"/>
              </w:rPr>
              <w:fldChar w:fldCharType="end"/>
            </w:r>
          </w:p>
        </w:tc>
      </w:tr>
      <w:tr w:rsidR="00ED39A0" w:rsidRPr="00FA31FA" w14:paraId="6676271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8EFB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cheina rose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21A6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his may actually be A. rosea (brown). Life cycle in Brown &amp; Silberma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B94BF" w14:textId="1B92BC2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1, 3)&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Brown&lt;/Author&gt;&lt;Year&gt;2013&lt;/Year&gt;&lt;RecNum&gt;2092&lt;/RecNum&gt;&lt;record&gt;&lt;rec-number&gt;2092&lt;/rec-number&gt;&lt;foreign-keys&gt;&lt;key app="EN" db-id="r0sefwtz2p0xpvevz20v55xtefft00w2xazw" timestamp="1633003609" guid="0b8181c3-874d-4915-8f0f-237d7ce44853"&gt;2092&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 3)</w:t>
            </w:r>
            <w:r>
              <w:rPr>
                <w:rFonts w:ascii="Helvetica Neue" w:eastAsia="Times New Roman" w:hAnsi="Helvetica Neue" w:cs="Calibri"/>
                <w:color w:val="000000"/>
                <w:sz w:val="15"/>
                <w:szCs w:val="15"/>
              </w:rPr>
              <w:fldChar w:fldCharType="end"/>
            </w:r>
          </w:p>
        </w:tc>
      </w:tr>
      <w:tr w:rsidR="00ED39A0" w:rsidRPr="00FA31FA" w14:paraId="6A66733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B1E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gonatum nees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06BA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ey: protonemata can spread and produce multiple plant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F51EB" w14:textId="1624402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155)&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Frey&lt;/Author&gt;&lt;Year&gt;2011&lt;/Year&gt;&lt;RecNum&gt;2448&lt;/RecNum&gt;&lt;record&gt;&lt;rec-number&gt;2448&lt;/rec-number&gt;&lt;foreign-keys&gt;&lt;key app="EN" db-id="r0sefwtz2p0xpvevz20v55xtefft00w2xazw" timestamp="1633005191" guid="073ee320-5f39-4ba2-934c-5c48c28bd031"&gt;2448&lt;/key&gt;&lt;/foreign-keys&gt;&lt;ref-type name="Journal Article"&gt;17&lt;/ref-type&gt;&lt;contributors&gt;&lt;authors&gt;&lt;author&gt;Frey, Wolfgang&lt;/author&gt;&lt;author&gt;Kürschner, Harald&lt;/author&gt;&lt;/authors&gt;&lt;/contributors&gt;&lt;titles&gt;&lt;title&gt;Asexual reproduction, habitat colonization and habitat maintenance in bryophytes&lt;/title&gt;&lt;secondary-title&gt;Flora-Morphology, Distribution, Functional Ecology of Plants&lt;/secondary-title&gt;&lt;/titles&gt;&lt;periodical&gt;&lt;full-title&gt;Flora-Morphology, Distribution, Functional Ecology of Plants&lt;/full-title&gt;&lt;/periodical&gt;&lt;pages&gt;173-184&lt;/pages&gt;&lt;volume&gt;206&lt;/volume&gt;&lt;number&gt;3&lt;/number&gt;&lt;dates&gt;&lt;year&gt;2011&lt;/year&gt;&lt;/dates&gt;&lt;isbn&gt;0367-2530&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55)</w:t>
            </w:r>
            <w:r>
              <w:rPr>
                <w:rFonts w:ascii="Helvetica Neue" w:eastAsia="Times New Roman" w:hAnsi="Helvetica Neue" w:cs="Calibri"/>
                <w:color w:val="000000"/>
                <w:sz w:val="15"/>
                <w:szCs w:val="15"/>
              </w:rPr>
              <w:fldChar w:fldCharType="end"/>
            </w:r>
          </w:p>
        </w:tc>
      </w:tr>
      <w:tr w:rsidR="00ED39A0" w:rsidRPr="00FA31FA" w14:paraId="5E33275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E224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lysphondylium violace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6B55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nd strassman:group splits into multiple smaller sporogen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7D500" w14:textId="2126D09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onner&lt;/Author&gt;&lt;Year&gt;2015&lt;/Year&gt;&lt;RecNum&gt;2268&lt;/RecNum&gt;&lt;DisplayText&gt;(36, 37)&lt;/DisplayText&gt;&lt;record&gt;&lt;rec-number&gt;2268&lt;/rec-number&gt;&lt;foreign-keys&gt;&lt;key app="EN" db-id="r0sefwtz2p0xpvevz20v55xtefft00w2xazw" timestamp="1633004334" guid="9d3f685d-0537-49d5-9a6b-2870e8259ba3"&gt;2268&lt;/key&gt;&lt;/foreign-keys&gt;&lt;ref-type name="Book"&gt;6&lt;/ref-type&gt;&lt;contributors&gt;&lt;authors&gt;&lt;author&gt;Bonner, John Tyler&lt;/author&gt;&lt;/authors&gt;&lt;/contributors&gt;&lt;titles&gt;&lt;title&gt;Cellular slime molds&lt;/title&gt;&lt;/titles&gt;&lt;dates&gt;&lt;year&gt;2015&lt;/year&gt;&lt;/dates&gt;&lt;publisher&gt;Princeton University Press&lt;/publisher&gt;&lt;isbn&gt;1400876885&lt;/isbn&gt;&lt;urls&gt;&lt;/urls&gt;&lt;/record&gt;&lt;/Cite&gt;&lt;Cite&gt;&lt;Author&gt;Baldauf&lt;/Author&gt;&lt;Year&gt;2017&lt;/Year&gt;&lt;RecNum&gt;2350&lt;/RecNum&gt;&lt;record&gt;&lt;rec-number&gt;2350&lt;/rec-number&gt;&lt;foreign-keys&gt;&lt;key app="EN" db-id="r0sefwtz2p0xpvevz20v55xtefft00w2xazw" timestamp="1633005048" guid="3518ba00-76d8-460c-b54b-0bea05895b5a"&gt;2350&lt;/key&gt;&lt;/foreign-keys&gt;&lt;ref-type name="Book Section"&gt;5&lt;/ref-type&gt;&lt;contributors&gt;&lt;authors&gt;&lt;author&gt;Baldauf, Sandra L.&lt;/author&gt;&lt;author&gt;Strassmann, Joan E.&lt;/author&gt;&lt;/authors&gt;&lt;/contributors&gt;&lt;titles&gt;&lt;title&gt;Dictyostelia&lt;/title&gt;&lt;secondary-title&gt;Handbook of the Protists&lt;/secondary-title&gt;&lt;/titles&gt;&lt;pages&gt;1-45&lt;/pages&gt;&lt;section&gt;Chapter 14-1&lt;/section&gt;&lt;dates&gt;&lt;year&gt;2017&lt;/year&gt;&lt;/dates&gt;&lt;isbn&gt;978-3-319-32669-6&amp;#xD;978-3-319-32669-6&lt;/isbn&gt;&lt;urls&gt;&lt;/urls&gt;&lt;electronic-resource-num&gt;10.1007/978-3-319-32669-6_14-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6, 37)</w:t>
            </w:r>
            <w:r>
              <w:rPr>
                <w:rFonts w:ascii="Helvetica Neue" w:eastAsia="Times New Roman" w:hAnsi="Helvetica Neue" w:cs="Calibri"/>
                <w:color w:val="000000"/>
                <w:sz w:val="15"/>
                <w:szCs w:val="15"/>
              </w:rPr>
              <w:fldChar w:fldCharType="end"/>
            </w:r>
          </w:p>
        </w:tc>
      </w:tr>
      <w:tr w:rsidR="00ED39A0" w:rsidRPr="00FA31FA" w14:paraId="57DBFD2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9BD6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lytrichum commun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3EF1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ey: rhizoid that then disintegrates to leave separate ramets. Mickiewicz 1975, vegetative multiplication and regeneration. Van Der velds 2001 show sex based on microsats in genus. Gemmae common— are they found her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8E527" w14:textId="72EB068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1NSwgMTU2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V2lnZ2xlc3dvcnRoPC9BdXRob3I+PFllYXI+MTk0NzwvWWVhcj48UmVjTnVtPjIwNzg8L1Jl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1NSwgMTU2KTwvRGlzcGxheVRleHQ+
PHJlY29yZD48cmVjLW51bWJlcj4xODk2PC9yZWMtbnVtYmVyPjxmb3JlaWduLWtleXM+PGtleSBh
cHA9IkVOIiBkYi1pZD0icjBzZWZ3dHoycDB4cHZldnoyMHY1NXh0ZWZmdDAwdzJ4YXp3IiB0aW1l
c3RhbXA9IjE2MzMwMDE5NjEiIGd1aWQ9ImRiZWQxNmEwLTk5ZjktNDczZC04MzQ1LTM5NTlhZWVi
MzU1NCI+MTg5Nj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V2lnZ2xlc3dvcnRoPC9BdXRob3I+PFllYXI+MTk0NzwvWWVhcj48UmVjTnVtPjIwNzg8L1Jl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55, 156)</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ickiewicz&lt;/Author&gt;&lt;Year&gt;1975&lt;/Year&gt;&lt;RecNum&gt;2622&lt;/RecNum&gt;&lt;DisplayText&gt;(157)&lt;/DisplayText&gt;&lt;record&gt;&lt;rec-number&gt;2622&lt;/rec-number&gt;&lt;foreign-keys&gt;&lt;key app="EN" db-id="r0sefwtz2p0xpvevz20v55xtefft00w2xazw" timestamp="1684249628" guid="b2f24d83-72c0-49e2-acd4-4d9b22cf8745"&gt;2622&lt;/key&gt;&lt;/foreign-keys&gt;&lt;ref-type name="Journal Article"&gt;17&lt;/ref-type&gt;&lt;contributors&gt;&lt;authors&gt;&lt;author&gt;Mickiewicz, Jadwiga&lt;/author&gt;&lt;/authors&gt;&lt;/contributors&gt;&lt;titles&gt;&lt;title&gt;Vegetative multiplication and regeneration of Polytrichuin commune populations&lt;/title&gt;&lt;secondary-title&gt;Acta Societatis Botanicorum Poloniae&lt;/secondary-title&gt;&lt;/titles&gt;&lt;periodical&gt;&lt;full-title&gt;Acta Societatis Botanicorum Poloniae&lt;/full-title&gt;&lt;/periodical&gt;&lt;pages&gt;15-24&lt;/pages&gt;&lt;volume&gt;44&lt;/volume&gt;&lt;number&gt;1&lt;/number&gt;&lt;dates&gt;&lt;year&gt;1975&lt;/year&gt;&lt;/dates&gt;&lt;isbn&gt;2083-9480&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7)</w:t>
            </w:r>
            <w:r>
              <w:rPr>
                <w:rFonts w:ascii="Helvetica Neue" w:eastAsia="Times New Roman" w:hAnsi="Helvetica Neue" w:cs="Calibri"/>
                <w:color w:val="000000"/>
                <w:sz w:val="15"/>
                <w:szCs w:val="15"/>
              </w:rPr>
              <w:fldChar w:fldCharType="end"/>
            </w:r>
          </w:p>
        </w:tc>
      </w:tr>
      <w:tr w:rsidR="00ED39A0" w:rsidRPr="00FA31FA" w14:paraId="6DB40D1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BC84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tilophora scalaram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E9F4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an’t find much info about reproduction. Tronchin et al 2004: discuss male/female reproductive structures, nothing about asexual . WoRMS discuss gametophytes and lack of asex</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19169" w14:textId="5AE4F93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1OC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Ry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1OC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Ry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58)</w:t>
            </w:r>
            <w:r>
              <w:rPr>
                <w:rFonts w:ascii="Helvetica Neue" w:eastAsia="Times New Roman" w:hAnsi="Helvetica Neue" w:cs="Calibri"/>
                <w:color w:val="000000"/>
                <w:sz w:val="15"/>
                <w:szCs w:val="15"/>
              </w:rPr>
              <w:fldChar w:fldCharType="end"/>
            </w:r>
          </w:p>
        </w:tc>
      </w:tr>
      <w:tr w:rsidR="00ED39A0" w:rsidRPr="00FA31FA" w14:paraId="057BEA0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7CC3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ycnophyes freque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1C96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ermatophores observed in genus, but not sex not observed (herranz 2014). Blake 1930 describes sexes in species, but not sex</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9089B" w14:textId="33AB975A" w:rsidR="00ED39A0" w:rsidRPr="00FA31FA" w:rsidRDefault="00ED39A0" w:rsidP="001627C6">
            <w:pPr>
              <w:rPr>
                <w:rFonts w:ascii="Helvetica Neue" w:eastAsia="Times New Roman" w:hAnsi="Helvetica Neue" w:cs="Calibri"/>
                <w:color w:val="000000"/>
                <w:sz w:val="15"/>
                <w:szCs w:val="15"/>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U5LTE2Mi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mV1aGF1czwvQXV0aG9yPjxZZWFyPjIwMDI8L1ll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U5LTE2Mi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mV1aGF1czwvQXV0aG9yPjxZZWFyPjIwMDI8L1ll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59-162)</w:t>
            </w:r>
            <w:r>
              <w:rPr>
                <w:rFonts w:ascii="Helvetica Neue" w:eastAsia="Times New Roman" w:hAnsi="Helvetica Neue" w:cs="Calibri"/>
                <w:color w:val="000000"/>
                <w:sz w:val="15"/>
                <w:szCs w:val="15"/>
              </w:rPr>
              <w:fldChar w:fldCharType="end"/>
            </w:r>
          </w:p>
        </w:tc>
      </w:tr>
      <w:tr w:rsidR="00ED39A0" w:rsidRPr="00FA31FA" w14:paraId="60B7BC4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CD6EC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alfsia verruc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7B2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orms crust, lives in symbiosis with a limpet. Scraps of filaments could remain after crust disappearance and formed early recruitment (Kain 2008). Can’t see gametes mentioned, but spores are produced by small erect thalli. No mention of macrothallus present that I can find. Nelson 1982: “As noted previously,the life histories of Ralfsiaceae/Lithodermatace which have been examined to date show two basic patterns—either a directtypewith- out evidenceof sexuality,or onewhich showsthe cruststo be stagesin the life historyof plantsin the Scytosiphonal“</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50759" w14:textId="4BEB039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Db2xsYWRvLVZpZGVzPC9BdXRob3I+PFllYXI+MjAwMTwv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b2xsYWRvLVZpZGVzPC9BdXRob3I+PFllYXI+MjAwMTwv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63, 164)</w:t>
            </w:r>
            <w:r>
              <w:rPr>
                <w:rFonts w:ascii="Helvetica Neue" w:eastAsia="Times New Roman" w:hAnsi="Helvetica Neue" w:cs="Calibri"/>
                <w:color w:val="000000"/>
                <w:sz w:val="15"/>
                <w:szCs w:val="15"/>
              </w:rPr>
              <w:fldChar w:fldCharType="end"/>
            </w:r>
          </w:p>
        </w:tc>
      </w:tr>
      <w:tr w:rsidR="00ED39A0" w:rsidRPr="00FA31FA" w14:paraId="018F702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F76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ictyostelium minut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A32C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Baldauf &amp; Strassma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AF680" w14:textId="45527C1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YWlzZXI8L0F1dGhvcj48WWVhcj4xOTg2PC9ZZWFyPjxS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YWlzZXI8L0F1dGhvcj48WWVhcj4xOTg2PC9ZZWFyPjxS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7, 38, 73)</w:t>
            </w:r>
            <w:r>
              <w:rPr>
                <w:rFonts w:ascii="Helvetica Neue" w:eastAsia="Times New Roman" w:hAnsi="Helvetica Neue" w:cs="Calibri"/>
                <w:color w:val="000000"/>
                <w:sz w:val="15"/>
                <w:szCs w:val="15"/>
              </w:rPr>
              <w:fldChar w:fldCharType="end"/>
            </w:r>
          </w:p>
        </w:tc>
      </w:tr>
      <w:tr w:rsidR="00ED39A0" w:rsidRPr="00FA31FA" w14:paraId="1CFCBE2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E785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astrognathhia macrostom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B51D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nathostomulids: simultaneous hermaphrodites, eggs rupture through body wall! (Wiki) can’t really find much. Nielsen 2011: all species are hermaphrodites (Animal evolution: interrelationships of the living phyla). Kristensen 1977— describe oocytes and sperm</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04968" w14:textId="7AA3E36F" w:rsidR="00ED39A0" w:rsidRPr="00FA31FA" w:rsidRDefault="00ED39A0" w:rsidP="001627C6">
            <w:pPr>
              <w:rPr>
                <w:rFonts w:ascii="Times New Roman" w:eastAsia="Times New Roman" w:hAnsi="Times New Roman" w:cs="Times New Roman"/>
                <w:lang w:eastAsia="en-GB"/>
              </w:rPr>
            </w:pPr>
            <w:r>
              <w:rPr>
                <w:rFonts w:ascii="Helvetica Neue" w:hAnsi="Helvetica Neue" w:cs="Calibri"/>
                <w:color w:val="000000"/>
                <w:sz w:val="15"/>
                <w:szCs w:val="15"/>
              </w:rPr>
              <w:fldChar w:fldCharType="begin">
                <w:fldData xml:space="preserve">PEVuZE5vdGU+PENpdGU+PEF1dGhvcj5CbGFja3N0b25lPC9BdXRob3I+PFllYXI+MjAwMzwvWWVh
cj48UmVjTnVtPjQyODwvUmVjTnVtPjxEaXNwbGF5VGV4dD4oMiwgNiwgMTY1LCAxNjY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5pZWxzZW48L0F1dGhvcj48WWVhcj4yMDEyPC9Z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</w:fldData>
              </w:fldChar>
            </w:r>
            <w:r>
              <w:rPr>
                <w:rFonts w:ascii="Helvetica Neue" w:hAnsi="Helvetica Neue" w:cs="Calibri"/>
                <w:color w:val="000000"/>
                <w:sz w:val="15"/>
                <w:szCs w:val="15"/>
              </w:rPr>
              <w:instrText xml:space="preserve"> ADDIN EN.CITE </w:instrText>
            </w:r>
            <w:r>
              <w:rPr>
                <w:rFonts w:ascii="Helvetica Neue" w:hAnsi="Helvetica Neue" w:cs="Calibri"/>
                <w:color w:val="000000"/>
                <w:sz w:val="15"/>
                <w:szCs w:val="15"/>
              </w:rPr>
              <w:fldChar w:fldCharType="begin">
                <w:fldData xml:space="preserve">PEVuZE5vdGU+PENpdGU+PEF1dGhvcj5CbGFja3N0b25lPC9BdXRob3I+PFllYXI+MjAwMzwvWWVh
cj48UmVjTnVtPjQyODwvUmVjTnVtPjxEaXNwbGF5VGV4dD4oMiwgNiwgMTY1LCAxNjY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5pZWxzZW48L0F1dGhvcj48WWVhcj4yMDEyPC9Z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</w:fldData>
              </w:fldChar>
            </w:r>
            <w:r>
              <w:rPr>
                <w:rFonts w:ascii="Helvetica Neue" w:hAnsi="Helvetica Neue" w:cs="Calibri"/>
                <w:color w:val="000000"/>
                <w:sz w:val="15"/>
                <w:szCs w:val="15"/>
              </w:rPr>
              <w:instrText xml:space="preserve"> ADDIN EN.CITE.DATA </w:instrText>
            </w:r>
            <w:r>
              <w:rPr>
                <w:rFonts w:ascii="Helvetica Neue" w:hAnsi="Helvetica Neue" w:cs="Calibri"/>
                <w:color w:val="000000"/>
                <w:sz w:val="15"/>
                <w:szCs w:val="15"/>
              </w:rPr>
            </w:r>
            <w:r>
              <w:rPr>
                <w:rFonts w:ascii="Helvetica Neue" w:hAnsi="Helvetica Neue" w:cs="Calibri"/>
                <w:color w:val="000000"/>
                <w:sz w:val="15"/>
                <w:szCs w:val="15"/>
              </w:rPr>
              <w:fldChar w:fldCharType="end"/>
            </w:r>
            <w:r>
              <w:rPr>
                <w:rFonts w:ascii="Helvetica Neue" w:hAnsi="Helvetica Neue" w:cs="Calibri"/>
                <w:color w:val="000000"/>
                <w:sz w:val="15"/>
                <w:szCs w:val="15"/>
              </w:rPr>
              <w:fldChar w:fldCharType="separate"/>
            </w:r>
            <w:r>
              <w:rPr>
                <w:rFonts w:ascii="Helvetica Neue" w:hAnsi="Helvetica Neue" w:cs="Calibri"/>
                <w:noProof/>
                <w:color w:val="000000"/>
                <w:sz w:val="15"/>
                <w:szCs w:val="15"/>
              </w:rPr>
              <w:t>(2, 6, 165, 166)</w:t>
            </w:r>
            <w:r>
              <w:rPr>
                <w:rFonts w:ascii="Helvetica Neue" w:hAnsi="Helvetica Neue" w:cs="Calibri"/>
                <w:color w:val="000000"/>
                <w:sz w:val="15"/>
                <w:szCs w:val="15"/>
              </w:rPr>
              <w:fldChar w:fldCharType="end"/>
            </w:r>
          </w:p>
        </w:tc>
      </w:tr>
      <w:tr w:rsidR="00ED39A0" w:rsidRPr="00FA31FA" w14:paraId="09E0604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7877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habditis monhyster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44A3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 xml:space="preserve">Sex described in genus in shakes 2011 &amp; Felix 2004. See also table at Nigon VM, Félix MA. History of research on C. elegans and other free-living nematodes as model organisms. In: WormBook: The Online Review of C. elegans Biology [Internet]. Pasadena (CA): WormBook; 2005-2018. [Table], Table 3. Available from: </w:t>
            </w:r>
            <w:r w:rsidRPr="00FA31FA">
              <w:rPr>
                <w:rFonts w:ascii="Helvetica Neue" w:eastAsia="Times New Roman" w:hAnsi="Helvetica Neue" w:cs="Times New Roman"/>
                <w:color w:val="000000"/>
                <w:sz w:val="15"/>
                <w:szCs w:val="15"/>
                <w:lang w:eastAsia="en-GB"/>
              </w:rPr>
              <w:lastRenderedPageBreak/>
              <w:fldChar w:fldCharType="begin"/>
            </w:r>
            <w:r w:rsidRPr="00FA31FA">
              <w:rPr>
                <w:rFonts w:ascii="Helvetica Neue" w:eastAsia="Times New Roman" w:hAnsi="Helvetica Neue" w:cs="Times New Roman"/>
                <w:color w:val="000000"/>
                <w:sz w:val="15"/>
                <w:szCs w:val="15"/>
                <w:lang w:eastAsia="en-GB"/>
              </w:rPr>
              <w:instrText xml:space="preserve"> HYPERLINK "https://www.ncbi.nlm.nih.gov/books/NBK453431/table/nematodeshistory_table3/" </w:instrText>
            </w:r>
            <w:r w:rsidRPr="00FA31FA">
              <w:rPr>
                <w:rFonts w:ascii="Helvetica Neue" w:eastAsia="Times New Roman" w:hAnsi="Helvetica Neue" w:cs="Times New Roman"/>
                <w:color w:val="000000"/>
                <w:sz w:val="15"/>
                <w:szCs w:val="15"/>
                <w:lang w:eastAsia="en-GB"/>
              </w:rPr>
            </w:r>
            <w:r w:rsidRPr="00FA31FA">
              <w:rPr>
                <w:rFonts w:ascii="Helvetica Neue" w:eastAsia="Times New Roman" w:hAnsi="Helvetica Neue" w:cs="Times New Roman"/>
                <w:color w:val="000000"/>
                <w:sz w:val="15"/>
                <w:szCs w:val="15"/>
                <w:lang w:eastAsia="en-GB"/>
              </w:rPr>
              <w:fldChar w:fldCharType="separate"/>
            </w:r>
            <w:r w:rsidRPr="00FA31FA">
              <w:rPr>
                <w:rFonts w:ascii="Helvetica Neue" w:eastAsia="Times New Roman" w:hAnsi="Helvetica Neue" w:cs="Times New Roman"/>
                <w:color w:val="0000FF"/>
                <w:sz w:val="15"/>
                <w:szCs w:val="15"/>
                <w:u w:val="single"/>
                <w:lang w:eastAsia="en-GB"/>
              </w:rPr>
              <w:t>https://www.ncbi.nlm.nih.gov/books/NBK453431/table/nematodeshistory_table3/</w:t>
            </w:r>
            <w:r w:rsidRPr="00FA31FA">
              <w:rPr>
                <w:rFonts w:ascii="Helvetica Neue" w:eastAsia="Times New Roman" w:hAnsi="Helvetica Neue" w:cs="Times New Roman"/>
                <w:color w:val="000000"/>
                <w:sz w:val="15"/>
                <w:szCs w:val="15"/>
                <w:lang w:eastAsia="en-GB"/>
              </w:rPr>
              <w:fldChar w:fldCharType="end"/>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F774C" w14:textId="128FCB7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lastRenderedPageBreak/>
              <w:fldChar w:fldCharType="begin">
                <w:fldData xml:space="preserve">PEVuZE5vdGU+PENpdGU+PEF1dGhvcj5CbGFja3N0b25lPC9BdXRob3I+PFllYXI+MjAwMzwvWWVh
cj48UmVjTnVtPjQyODwvUmVjTnVtPjxEaXNwbGF5VGV4dD4oMiwgNiwgMTY3LCAxNjg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bDqWxpeDwvQXV0aG9yPjxZZWFyPjIwMDQ8L1ll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Y3LCAxNjg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bDqWxpeDwvQXV0aG9yPjxZZWFyPjIwMDQ8L1ll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67, 168)</w:t>
            </w:r>
            <w:r>
              <w:rPr>
                <w:rFonts w:ascii="Helvetica Neue" w:eastAsia="Times New Roman" w:hAnsi="Helvetica Neue" w:cs="Calibri"/>
                <w:color w:val="000000"/>
                <w:sz w:val="15"/>
                <w:szCs w:val="15"/>
              </w:rPr>
              <w:fldChar w:fldCharType="end"/>
            </w:r>
          </w:p>
        </w:tc>
      </w:tr>
      <w:tr w:rsidR="00ED39A0" w:rsidRPr="00FA31FA" w14:paraId="3402ED2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2F3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hopalura granos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56B7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rasite with sexual/asexual stages: Atkins 193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93C80" w14:textId="7F1146CD" w:rsidR="00ED39A0" w:rsidRPr="00FA31FA" w:rsidRDefault="00ED39A0" w:rsidP="001627C6">
            <w:pPr>
              <w:rPr>
                <w:rFonts w:ascii="Times New Roman" w:eastAsia="Times New Roman" w:hAnsi="Times New Roman" w:cs="Times New Roman"/>
                <w:lang w:eastAsia="en-GB"/>
              </w:rPr>
            </w:pPr>
            <w:r>
              <w:rPr>
                <w:rFonts w:ascii="Helvetica Neue" w:hAnsi="Helvetica Neue" w:cs="Calibri"/>
                <w:color w:val="000000"/>
                <w:sz w:val="15"/>
                <w:szCs w:val="15"/>
              </w:rPr>
              <w:fldChar w:fldCharType="begin">
                <w:fldData xml:space="preserve">PEVuZE5vdGU+PENpdGU+PEF1dGhvcj5CbGFja3N0b25lPC9BdXRob3I+PFllYXI+MjAwMzwvWWVh
cj48UmVjTnVtPjQyODwvUmVjTnVtPjxEaXNwbGF5VGV4dD4oMiwgNiwgMTY5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BdGtpbnM8L0F1dGhvcj48WWVhcj4xOTMzPC9ZZWFyPjxS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IzMy0yNTI8L3Bh
Z2VzPjx2b2x1bWU+MTk8L3ZvbHVtZT48bnVtYmVyPjE8L251bWJlcj48ZGF0ZXM+PHllYXI+MTkz
MzwveWVhcj48L2RhdGVzPjxpc2JuPjE0NjktNzc2OTwvaXNibj48dXJscz48L3VybHM+PC9yZWNv
cmQ+PC9DaXRlPjwvRW5kTm90ZT5=
</w:fldData>
              </w:fldChar>
            </w:r>
            <w:r>
              <w:rPr>
                <w:rFonts w:ascii="Helvetica Neue" w:hAnsi="Helvetica Neue" w:cs="Calibri"/>
                <w:color w:val="000000"/>
                <w:sz w:val="15"/>
                <w:szCs w:val="15"/>
              </w:rPr>
              <w:instrText xml:space="preserve"> ADDIN EN.CITE </w:instrText>
            </w:r>
            <w:r>
              <w:rPr>
                <w:rFonts w:ascii="Helvetica Neue" w:hAnsi="Helvetica Neue" w:cs="Calibri"/>
                <w:color w:val="000000"/>
                <w:sz w:val="15"/>
                <w:szCs w:val="15"/>
              </w:rPr>
              <w:fldChar w:fldCharType="begin">
                <w:fldData xml:space="preserve">PEVuZE5vdGU+PENpdGU+PEF1dGhvcj5CbGFja3N0b25lPC9BdXRob3I+PFllYXI+MjAwMzwvWWVh
cj48UmVjTnVtPjQyODwvUmVjTnVtPjxEaXNwbGF5VGV4dD4oMiwgNiwgMTY5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BdGtpbnM8L0F1dGhvcj48WWVhcj4xOTMzPC9ZZWFyPjxS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</w:fldData>
              </w:fldChar>
            </w:r>
            <w:r>
              <w:rPr>
                <w:rFonts w:ascii="Helvetica Neue" w:hAnsi="Helvetica Neue" w:cs="Calibri"/>
                <w:color w:val="000000"/>
                <w:sz w:val="15"/>
                <w:szCs w:val="15"/>
              </w:rPr>
              <w:instrText xml:space="preserve"> ADDIN EN.CITE.DATA </w:instrText>
            </w:r>
            <w:r>
              <w:rPr>
                <w:rFonts w:ascii="Helvetica Neue" w:hAnsi="Helvetica Neue" w:cs="Calibri"/>
                <w:color w:val="000000"/>
                <w:sz w:val="15"/>
                <w:szCs w:val="15"/>
              </w:rPr>
            </w:r>
            <w:r>
              <w:rPr>
                <w:rFonts w:ascii="Helvetica Neue" w:hAnsi="Helvetica Neue" w:cs="Calibri"/>
                <w:color w:val="000000"/>
                <w:sz w:val="15"/>
                <w:szCs w:val="15"/>
              </w:rPr>
              <w:fldChar w:fldCharType="end"/>
            </w:r>
            <w:r>
              <w:rPr>
                <w:rFonts w:ascii="Helvetica Neue" w:hAnsi="Helvetica Neue" w:cs="Calibri"/>
                <w:color w:val="000000"/>
                <w:sz w:val="15"/>
                <w:szCs w:val="15"/>
              </w:rPr>
              <w:fldChar w:fldCharType="separate"/>
            </w:r>
            <w:r>
              <w:rPr>
                <w:rFonts w:ascii="Helvetica Neue" w:hAnsi="Helvetica Neue" w:cs="Calibri"/>
                <w:noProof/>
                <w:color w:val="000000"/>
                <w:sz w:val="15"/>
                <w:szCs w:val="15"/>
              </w:rPr>
              <w:t>(2, 6, 169)</w:t>
            </w:r>
            <w:r>
              <w:rPr>
                <w:rFonts w:ascii="Helvetica Neue" w:hAnsi="Helvetica Neue" w:cs="Calibri"/>
                <w:color w:val="000000"/>
                <w:sz w:val="15"/>
                <w:szCs w:val="15"/>
              </w:rPr>
              <w:fldChar w:fldCharType="end"/>
            </w:r>
          </w:p>
        </w:tc>
      </w:tr>
      <w:tr w:rsidR="00ED39A0" w:rsidRPr="00FA31FA" w14:paraId="2A6921F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47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Rivular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569F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asishta 1961: always reproduce vegetatively through hormogonia. Algaebase: reproduction by disintegration of trichomes whithin colonies and heterocytes and by hormogonia, separating after the separation of the hair by the help of necridic cells and sometimes liberating from the coloni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00C6A" w14:textId="4A53F4D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pPC9EaXNwbGF5VGV4dD48cmVjb3Jk
PjxyZWMtbnVtYmVyPjEwMjwvcmVjLW51bWJlcj48Zm9yZWlnbi1rZXlzPjxrZXkgYXBwPSJFTiIg
ZGItaWQ9InIwc2Vmd3R6MnAweHB2ZXZ6MjB2NTV4dGVmZnQwMHcyeGF6dyIgdGltZXN0YW1wPSIx
NjMyOTkzMzk4IiBndWlkPSI1Nzg0ZTcyNy01OTA0LTQyYzYtYWMxNy1lOTdiNzdkNjNkOTEiPjEw
Mj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MTY1NDwvUmVjTnVtPjxyZWNvcmQ+PHJlYy1udW1iZXI+MTY1NDwv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Vasishta&lt;/Author&gt;&lt;Year&gt;1962&lt;/Year&gt;&lt;RecNum&gt;2459&lt;/RecNum&gt;&lt;DisplayText&gt;(170)&lt;/DisplayText&gt;&lt;record&gt;&lt;rec-number&gt;2459&lt;/rec-number&gt;&lt;foreign-keys&gt;&lt;key app="EN" db-id="r0sefwtz2p0xpvevz20v55xtefft00w2xazw" timestamp="1633005197" guid="90fba9b5-ab54-4211-821f-eae6faa98988"&gt;2459&lt;/key&gt;&lt;/foreign-keys&gt;&lt;ref-type name="Journal Article"&gt;17&lt;/ref-type&gt;&lt;contributors&gt;&lt;authors&gt;&lt;author&gt;Vasishta, PC&lt;/author&gt;&lt;/authors&gt;&lt;/contributors&gt;&lt;titles&gt;&lt;title&gt;Some Observations on the Life-History of Rivularia Joshii Sp. Nov. from Hoshiarpur, Punjab, India&lt;/title&gt;&lt;/titles&gt;&lt;dates&gt;&lt;year&gt;1962&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70)</w:t>
            </w:r>
            <w:r>
              <w:rPr>
                <w:rFonts w:ascii="Helvetica Neue" w:eastAsia="Times New Roman" w:hAnsi="Helvetica Neue" w:cs="Calibri"/>
                <w:color w:val="000000"/>
                <w:sz w:val="15"/>
                <w:szCs w:val="15"/>
              </w:rPr>
              <w:fldChar w:fldCharType="end"/>
            </w:r>
          </w:p>
        </w:tc>
      </w:tr>
      <w:tr w:rsidR="00ED39A0" w:rsidRPr="00FA31FA" w14:paraId="2DC926CB"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CF8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accharomyces cerevisia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131A1" w14:textId="77777777" w:rsidR="00ED39A0" w:rsidRDefault="00ED39A0" w:rsidP="001627C6">
            <w:pPr>
              <w:rPr>
                <w:rFonts w:ascii="Helvetica Neue" w:eastAsia="Times New Roman" w:hAnsi="Helvetica Neue" w:cs="Times New Roman"/>
                <w:color w:val="000000"/>
                <w:sz w:val="15"/>
                <w:szCs w:val="15"/>
                <w:lang w:val="en-GB" w:eastAsia="en-GB"/>
              </w:rPr>
            </w:pPr>
            <w:r w:rsidRPr="00FA31FA">
              <w:rPr>
                <w:rFonts w:ascii="Helvetica Neue" w:eastAsia="Times New Roman" w:hAnsi="Helvetica Neue" w:cs="Times New Roman"/>
                <w:color w:val="000000"/>
                <w:sz w:val="15"/>
                <w:szCs w:val="15"/>
                <w:lang w:eastAsia="en-GB"/>
              </w:rPr>
              <w:t>Has sex, cel</w:t>
            </w:r>
            <w:r>
              <w:rPr>
                <w:rFonts w:ascii="Helvetica Neue" w:eastAsia="Times New Roman" w:hAnsi="Helvetica Neue" w:cs="Times New Roman"/>
                <w:color w:val="000000"/>
                <w:sz w:val="15"/>
                <w:szCs w:val="15"/>
                <w:lang w:val="en-GB" w:eastAsia="en-GB"/>
              </w:rPr>
              <w:t>l</w:t>
            </w:r>
            <w:r w:rsidRPr="00FA31FA">
              <w:rPr>
                <w:rFonts w:ascii="Helvetica Neue" w:eastAsia="Times New Roman" w:hAnsi="Helvetica Neue" w:cs="Times New Roman"/>
                <w:color w:val="000000"/>
                <w:sz w:val="15"/>
                <w:szCs w:val="15"/>
                <w:lang w:eastAsia="en-GB"/>
              </w:rPr>
              <w:t>s can bud— but can pseudohyphae fragment?</w:t>
            </w:r>
            <w:r>
              <w:rPr>
                <w:rFonts w:ascii="Helvetica Neue" w:eastAsia="Times New Roman" w:hAnsi="Helvetica Neue" w:cs="Times New Roman"/>
                <w:color w:val="000000"/>
                <w:sz w:val="15"/>
                <w:szCs w:val="15"/>
                <w:lang w:val="en-GB" w:eastAsia="en-GB"/>
              </w:rPr>
              <w:t xml:space="preserve"> Clumps fragment </w:t>
            </w:r>
            <w:proofErr w:type="spellStart"/>
            <w:r>
              <w:rPr>
                <w:rFonts w:ascii="Helvetica Neue" w:eastAsia="Times New Roman" w:hAnsi="Helvetica Neue" w:cs="Times New Roman"/>
                <w:color w:val="000000"/>
                <w:sz w:val="15"/>
                <w:szCs w:val="15"/>
                <w:lang w:val="en-GB" w:eastAsia="en-GB"/>
              </w:rPr>
              <w:t>Koschwanez</w:t>
            </w:r>
            <w:proofErr w:type="spellEnd"/>
            <w:r>
              <w:rPr>
                <w:rFonts w:ascii="Helvetica Neue" w:eastAsia="Times New Roman" w:hAnsi="Helvetica Neue" w:cs="Times New Roman"/>
                <w:color w:val="000000"/>
                <w:sz w:val="15"/>
                <w:szCs w:val="15"/>
                <w:lang w:val="en-GB" w:eastAsia="en-GB"/>
              </w:rPr>
              <w:t xml:space="preserve"> 2011</w:t>
            </w:r>
          </w:p>
          <w:p w14:paraId="1709C13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4FDCA" w14:textId="0845B3EA" w:rsidR="00ED39A0" w:rsidRPr="00FA31FA" w:rsidRDefault="00ED39A0" w:rsidP="001627C6">
            <w:pPr>
              <w:rPr>
                <w:rFonts w:ascii="Helvetica" w:eastAsia="Times New Roman" w:hAnsi="Helvetica" w:cs="Times New Roman"/>
                <w:sz w:val="18"/>
                <w:szCs w:val="18"/>
                <w:lang w:eastAsia="en-GB"/>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H. Koschwanez&lt;/Author&gt;&lt;Year&gt;2011&lt;/Year&gt;&lt;RecNum&gt;2468&lt;/RecNum&gt;&lt;DisplayText&gt;(171)&lt;/DisplayText&gt;&lt;record&gt;&lt;rec-number&gt;2468&lt;/rec-number&gt;&lt;foreign-keys&gt;&lt;key app="EN" db-id="r0sefwtz2p0xpvevz20v55xtefft00w2xazw" timestamp="1633005203" guid="e1cfc907-c655-4676-bab2-1d83e6696001"&gt;2468&lt;/key&gt;&lt;/foreign-keys&gt;&lt;ref-type name="Journal Article"&gt;17&lt;/ref-type&gt;&lt;contributors&gt;&lt;authors&gt;&lt;author&gt;H. Koschwanez, John&lt;/author&gt;&lt;author&gt;R. Foster, Kevin&lt;/author&gt;&lt;author&gt;W. Murray, Andrew&lt;/author&gt;&lt;/authors&gt;&lt;/contributors&gt;&lt;titles&gt;&lt;title&gt;Sucrose Utilization in Budding Yeast as a Model for the Origin of Undifferentiated Multicellularity&lt;/title&gt;&lt;secondary-title&gt;PLOS Biology&lt;/secondary-title&gt;&lt;/titles&gt;&lt;periodical&gt;&lt;full-title&gt;PLoS biology&lt;/full-title&gt;&lt;/periodical&gt;&lt;pages&gt;e1001122&lt;/pages&gt;&lt;volume&gt;9&lt;/volume&gt;&lt;number&gt;8&lt;/number&gt;&lt;dates&gt;&lt;year&gt;2011&lt;/year&gt;&lt;/dates&gt;&lt;publisher&gt;Public Library of Science&lt;/publisher&gt;&lt;urls&gt;&lt;related-urls&gt;&lt;url&gt;https://doi.org/10.1371/journal.pbio.1001122&lt;/url&gt;&lt;/related-urls&gt;&lt;/urls&gt;&lt;electronic-resource-num&gt;10.1371/journal.pbio.1001122&lt;/electronic-resource-num&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171)</w:t>
            </w:r>
            <w:r>
              <w:rPr>
                <w:rFonts w:ascii="Helvetica Neue" w:hAnsi="Helvetica Neue"/>
                <w:color w:val="000000"/>
                <w:sz w:val="15"/>
                <w:szCs w:val="15"/>
              </w:rPr>
              <w:fldChar w:fldCharType="end"/>
            </w:r>
          </w:p>
        </w:tc>
      </w:tr>
      <w:tr w:rsidR="00ED39A0" w:rsidRPr="00FA31FA" w14:paraId="730682F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0FB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agittaria lancifol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0B9E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an Drunen: sexual vs asexual. Spreads by rhizom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2955" w14:textId="0C1C858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3Mi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Zh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3Mi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Zh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2)</w:t>
            </w:r>
            <w:r>
              <w:rPr>
                <w:rFonts w:ascii="Helvetica Neue" w:eastAsia="Times New Roman" w:hAnsi="Helvetica Neue" w:cs="Calibri"/>
                <w:color w:val="000000"/>
                <w:sz w:val="15"/>
                <w:szCs w:val="15"/>
              </w:rPr>
              <w:fldChar w:fldCharType="end"/>
            </w:r>
          </w:p>
        </w:tc>
      </w:tr>
      <w:tr w:rsidR="00ED39A0" w:rsidRPr="00FA31FA" w14:paraId="289E5C9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BE6F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alpingoeca roset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8A7D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airclough 2010: colonies form through cell division of slow swimmers. Dayel 2011: chain colonies can reproduce by fragmentation, long colonies susceptible to sheer stress. Levin 2013: describe sexual and asexual life-cycl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8AA9BB" w14:textId="5078BC9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EYXllbDwvQXV0aG9yPjxZZWFyPjIwMTE8L1llYXI+PFJl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EYXllbDwvQXV0aG9yPjxZZWFyPjIwMTE8L1llYXI+PFJl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73-175)</w:t>
            </w:r>
            <w:r>
              <w:rPr>
                <w:rFonts w:ascii="Helvetica Neue" w:eastAsia="Times New Roman" w:hAnsi="Helvetica Neue" w:cs="Calibri"/>
                <w:color w:val="000000"/>
                <w:sz w:val="15"/>
                <w:szCs w:val="15"/>
              </w:rPr>
              <w:fldChar w:fldCharType="end"/>
            </w:r>
            <w:r>
              <w:t xml:space="preserve"> </w:t>
            </w:r>
          </w:p>
        </w:tc>
      </w:tr>
      <w:tr w:rsidR="00ED39A0" w:rsidRPr="00FA31FA" w14:paraId="420DF5E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3488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arconema scinaioide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237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apenfuss &amp; edelstein 1974: tips break off and develop new branche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34DD6" w14:textId="527B14EA"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176)&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Papenfuss&lt;/Author&gt;&lt;Year&gt;1974&lt;/Year&gt;&lt;RecNum&gt;2464&lt;/RecNum&gt;&lt;record&gt;&lt;rec-number&gt;2464&lt;/rec-number&gt;&lt;foreign-keys&gt;&lt;key app="EN" db-id="r0sefwtz2p0xpvevz20v55xtefft00w2xazw" timestamp="1633005197" guid="6cc6f006-0391-4c05-96b3-1fe8cf989076"&gt;2464&lt;/key&gt;&lt;/foreign-keys&gt;&lt;ref-type name="Journal Article"&gt;17&lt;/ref-type&gt;&lt;contributors&gt;&lt;authors&gt;&lt;author&gt;Papenfuss, George F&lt;/author&gt;&lt;author&gt;Edelstein, Tikvah&lt;/author&gt;&lt;/authors&gt;&lt;/contributors&gt;&lt;titles&gt;&lt;title&gt;The morphology and taxonomy of the red alga Sarconema (Gigartinales: Solieriaceae)&lt;/title&gt;&lt;secondary-title&gt;Phycologia&lt;/secondary-title&gt;&lt;/titles&gt;&lt;periodical&gt;&lt;full-title&gt;Phycologia&lt;/full-title&gt;&lt;/periodical&gt;&lt;pages&gt;31-43&lt;/pages&gt;&lt;volume&gt;13&lt;/volume&gt;&lt;number&gt;1&lt;/number&gt;&lt;dates&gt;&lt;year&gt;1974&lt;/year&gt;&lt;/dates&gt;&lt;isbn&gt;0031-888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6)</w:t>
            </w:r>
            <w:r>
              <w:rPr>
                <w:rFonts w:ascii="Helvetica Neue" w:eastAsia="Times New Roman" w:hAnsi="Helvetica Neue" w:cs="Calibri"/>
                <w:color w:val="000000"/>
                <w:sz w:val="15"/>
                <w:szCs w:val="15"/>
              </w:rPr>
              <w:fldChar w:fldCharType="end"/>
            </w:r>
          </w:p>
        </w:tc>
      </w:tr>
      <w:tr w:rsidR="00ED39A0" w:rsidRPr="00FA31FA" w14:paraId="74E6359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EFBE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mmelmannia dawson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3939A" w14:textId="77777777" w:rsidR="00ED39A0" w:rsidRPr="00FA31FA" w:rsidRDefault="00ED39A0" w:rsidP="001627C6">
            <w:pPr>
              <w:rPr>
                <w:rFonts w:ascii="Helvetica Neue" w:hAnsi="Helvetica Neue"/>
                <w:color w:val="000000"/>
                <w:sz w:val="15"/>
                <w:szCs w:val="15"/>
                <w:lang w:val="en-GB"/>
              </w:rPr>
            </w:pPr>
            <w:r>
              <w:rPr>
                <w:rFonts w:ascii="Helvetica Neue" w:hAnsi="Helvetica Neue"/>
                <w:color w:val="000000"/>
                <w:sz w:val="15"/>
                <w:szCs w:val="15"/>
              </w:rPr>
              <w:t>Can find v. Little on schimmelmannia. Chihara 1972 describe alternating gametophyte and sporophyte, so assumed to have sex. Filamentous/crustose forms that could fragment? Good review of LHs by umezaki 1989/searles 1980. Seems that red algae don’t tend to have any asexual means, but have crustose or filamentous stages that can split?</w:t>
            </w:r>
            <w:r>
              <w:rPr>
                <w:rFonts w:ascii="Helvetica Neue" w:hAnsi="Helvetica Neue"/>
                <w:color w:val="000000"/>
                <w:sz w:val="15"/>
                <w:szCs w:val="15"/>
                <w:lang w:val="en-GB"/>
              </w:rPr>
              <w:t xml:space="preserve"> </w:t>
            </w:r>
            <w:proofErr w:type="spellStart"/>
            <w:r>
              <w:rPr>
                <w:rFonts w:ascii="Helvetica Neue" w:hAnsi="Helvetica Neue"/>
                <w:color w:val="000000"/>
                <w:sz w:val="15"/>
                <w:szCs w:val="15"/>
                <w:lang w:val="en-GB"/>
              </w:rPr>
              <w:t>Acleto</w:t>
            </w:r>
            <w:proofErr w:type="spellEnd"/>
            <w:r>
              <w:rPr>
                <w:rFonts w:ascii="Helvetica Neue" w:hAnsi="Helvetica Neue"/>
                <w:color w:val="000000"/>
                <w:sz w:val="15"/>
                <w:szCs w:val="15"/>
                <w:lang w:val="en-GB"/>
              </w:rPr>
              <w:t xml:space="preserve"> describes sex</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27959" w14:textId="1C028DB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NzctMTc5KTwvRGlzcGxheVRl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NzctMTc5KTwvRGlzcGxheVRl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77-179)</w:t>
            </w:r>
            <w:r>
              <w:rPr>
                <w:rFonts w:ascii="Helvetica Neue" w:eastAsia="Times New Roman" w:hAnsi="Helvetica Neue" w:cs="Calibri"/>
                <w:color w:val="000000"/>
                <w:sz w:val="15"/>
                <w:szCs w:val="15"/>
              </w:rPr>
              <w:fldChar w:fldCharType="end"/>
            </w:r>
          </w:p>
        </w:tc>
      </w:tr>
      <w:tr w:rsidR="00ED39A0" w:rsidRPr="00FA31FA" w14:paraId="1E8C035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A25E5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zosaccharomyces pomb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9CE8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Koschwanez 2011: clumps fragmen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D1BC" w14:textId="6416D221" w:rsidR="00ED39A0" w:rsidRPr="00FA31FA" w:rsidRDefault="00ED39A0" w:rsidP="001627C6">
            <w:pPr>
              <w:rPr>
                <w:rFonts w:ascii="Helvetica" w:eastAsia="Times New Roman" w:hAnsi="Helvetica" w:cs="Times New Roman"/>
                <w:sz w:val="18"/>
                <w:szCs w:val="18"/>
                <w:lang w:eastAsia="en-GB"/>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H. Koschwanez&lt;/Author&gt;&lt;Year&gt;2011&lt;/Year&gt;&lt;RecNum&gt;2468&lt;/RecNum&gt;&lt;DisplayText&gt;(171)&lt;/DisplayText&gt;&lt;record&gt;&lt;rec-number&gt;2468&lt;/rec-number&gt;&lt;foreign-keys&gt;&lt;key app="EN" db-id="r0sefwtz2p0xpvevz20v55xtefft00w2xazw" timestamp="1633005203" guid="e1cfc907-c655-4676-bab2-1d83e6696001"&gt;2468&lt;/key&gt;&lt;/foreign-keys&gt;&lt;ref-type name="Journal Article"&gt;17&lt;/ref-type&gt;&lt;contributors&gt;&lt;authors&gt;&lt;author&gt;H. Koschwanez, John&lt;/author&gt;&lt;author&gt;R. Foster, Kevin&lt;/author&gt;&lt;author&gt;W. Murray, Andrew&lt;/author&gt;&lt;/authors&gt;&lt;/contributors&gt;&lt;titles&gt;&lt;title&gt;Sucrose Utilization in Budding Yeast as a Model for the Origin of Undifferentiated Multicellularity&lt;/title&gt;&lt;secondary-title&gt;PLOS Biology&lt;/secondary-title&gt;&lt;/titles&gt;&lt;periodical&gt;&lt;full-title&gt;PLoS biology&lt;/full-title&gt;&lt;/periodical&gt;&lt;pages&gt;e1001122&lt;/pages&gt;&lt;volume&gt;9&lt;/volume&gt;&lt;number&gt;8&lt;/number&gt;&lt;dates&gt;&lt;year&gt;2011&lt;/year&gt;&lt;/dates&gt;&lt;publisher&gt;Public Library of Science&lt;/publisher&gt;&lt;urls&gt;&lt;related-urls&gt;&lt;url&gt;https://doi.org/10.1371/journal.pbio.1001122&lt;/url&gt;&lt;/related-urls&gt;&lt;/urls&gt;&lt;electronic-resource-num&gt;10.1371/journal.pbio.1001122&lt;/electronic-resource-num&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171)</w:t>
            </w:r>
            <w:r>
              <w:rPr>
                <w:rFonts w:ascii="Helvetica Neue" w:hAnsi="Helvetica Neue"/>
                <w:color w:val="000000"/>
                <w:sz w:val="15"/>
                <w:szCs w:val="15"/>
              </w:rPr>
              <w:fldChar w:fldCharType="end"/>
            </w:r>
          </w:p>
        </w:tc>
      </w:tr>
      <w:tr w:rsidR="00ED39A0" w:rsidRPr="00FA31FA" w14:paraId="3850AAE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83B8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dugesia mediterrane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0829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xual/asexual strains in med. Parthenogenesis seen in S. polychroa</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6920" w14:textId="77777777" w:rsidR="00ED39A0" w:rsidRPr="00FA31FA" w:rsidRDefault="00ED39A0" w:rsidP="001627C6">
            <w:pPr>
              <w:rPr>
                <w:rFonts w:ascii="Times New Roman" w:eastAsia="Times New Roman" w:hAnsi="Times New Roman" w:cs="Times New Roman"/>
                <w:lang w:eastAsia="en-GB"/>
              </w:rPr>
            </w:pPr>
          </w:p>
        </w:tc>
      </w:tr>
      <w:tr w:rsidR="00ED39A0" w:rsidRPr="00FA31FA" w14:paraId="679D4C8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9DF5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mitzia hiscockian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A3B5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ggs &amp; Guiry 1985: describe gametophytes, carpospores and potential contamination from filament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34290" w14:textId="4D10E5F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NYWdnczwvQXV0aG9yPjxZZWFyPjE5ODU8L1llYXI+PFJl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kNvbGxhZG8tVmlkZXM8L0F1dGhvcj48WWVhcj4yMDAx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NYWdnczwvQXV0aG9yPjxZZWFyPjE5ODU8L1llYXI+PFJl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kNvbGxhZG8tVmlkZXM8L0F1dGhvcj48WWVhcj4yMDAx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80)</w:t>
            </w:r>
            <w:r>
              <w:rPr>
                <w:rFonts w:ascii="Helvetica Neue" w:eastAsia="Times New Roman" w:hAnsi="Helvetica Neue" w:cs="Calibri"/>
                <w:color w:val="000000"/>
                <w:sz w:val="15"/>
                <w:szCs w:val="15"/>
              </w:rPr>
              <w:fldChar w:fldCharType="end"/>
            </w:r>
          </w:p>
        </w:tc>
      </w:tr>
      <w:tr w:rsidR="00ED39A0" w:rsidRPr="00FA31FA" w14:paraId="3F47987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CC19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ytonem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A7CD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IV</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4218B" w14:textId="7834667E"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Times New Roman"/>
                <w:color w:val="000000"/>
                <w:sz w:val="15"/>
                <w:szCs w:val="15"/>
                <w:lang w:eastAsia="en-GB"/>
              </w:rPr>
              <w:fldChar w:fldCharType="begin"/>
            </w:r>
            <w:r>
              <w:rPr>
                <w:rFonts w:ascii="Helvetica Neue" w:eastAsia="Times New Roman" w:hAnsi="Helvetica Neue" w:cs="Times New Roman"/>
                <w:color w:val="000000"/>
                <w:sz w:val="15"/>
                <w:szCs w:val="15"/>
                <w:lang w:eastAsia="en-GB"/>
              </w:rPr>
              <w:instrText xml:space="preserve"> ADDIN EN.CITE &lt;EndNote&gt;&lt;Cite&gt;&lt;Author&gt;Schirrmeister&lt;/Author&gt;&lt;Year&gt;2011&lt;/Year&gt;&lt;RecNum&gt;2102&lt;/RecNum&gt;&lt;DisplayText&gt;(15)&lt;/DisplayText&gt;&lt;record&gt;&lt;rec-number&gt;2102&lt;/rec-number&gt;&lt;foreign-keys&gt;&lt;key app="EN" db-id="r0sefwtz2p0xpvevz20v55xtefft00w2xazw" timestamp="1633004224" guid="793e3ced-5c24-46ab-9387-ab2efb101b15"&gt;2102&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Pr>
                <w:rFonts w:ascii="Helvetica Neue" w:eastAsia="Times New Roman" w:hAnsi="Helvetica Neue" w:cs="Times New Roman"/>
                <w:color w:val="000000"/>
                <w:sz w:val="15"/>
                <w:szCs w:val="15"/>
                <w:lang w:eastAsia="en-GB"/>
              </w:rPr>
              <w:fldChar w:fldCharType="separate"/>
            </w:r>
            <w:r>
              <w:rPr>
                <w:rFonts w:ascii="Helvetica Neue" w:eastAsia="Times New Roman" w:hAnsi="Helvetica Neue" w:cs="Times New Roman"/>
                <w:noProof/>
                <w:color w:val="000000"/>
                <w:sz w:val="15"/>
                <w:szCs w:val="15"/>
                <w:lang w:eastAsia="en-GB"/>
              </w:rPr>
              <w:t>(15)</w:t>
            </w:r>
            <w:r>
              <w:rPr>
                <w:rFonts w:ascii="Helvetica Neue" w:eastAsia="Times New Roman" w:hAnsi="Helvetica Neue" w:cs="Times New Roman"/>
                <w:color w:val="000000"/>
                <w:sz w:val="15"/>
                <w:szCs w:val="15"/>
                <w:lang w:eastAsia="en-GB"/>
              </w:rPr>
              <w:fldChar w:fldCharType="end"/>
            </w:r>
          </w:p>
        </w:tc>
      </w:tr>
      <w:tr w:rsidR="00ED39A0" w:rsidRPr="00FA31FA" w14:paraId="3F32C8E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0748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ytosiphon lomentar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254F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layton 1978: cylindrical forms produced asexually, gametophytes observed, and fragments of crustose form used to produce cultures. Kogame 2005, sexual and asexual population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D130" w14:textId="27FD6AB7"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MS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s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MS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s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81)</w:t>
            </w:r>
            <w:r>
              <w:rPr>
                <w:rFonts w:ascii="Helvetica Neue" w:eastAsia="Times New Roman" w:hAnsi="Helvetica Neue" w:cs="Calibri"/>
                <w:color w:val="000000"/>
                <w:sz w:val="15"/>
                <w:szCs w:val="15"/>
              </w:rPr>
              <w:fldChar w:fldCharType="end"/>
            </w:r>
          </w:p>
        </w:tc>
      </w:tr>
      <w:tr w:rsidR="00ED39A0" w:rsidRPr="00FA31FA" w14:paraId="3221E07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2DF3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lenipedium palmifoli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97C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Cribb: rhizome, hobbyists propagate by dividing after flowering</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28CD7" w14:textId="3677B42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Mi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y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Mik8L0Rpc3BsYXlUZXh0PjxyZWNv
cmQ+PHJlYy1udW1iZXI+MTg5NjwvcmVjLW51bWJlcj48Zm9yZWlnbi1rZXlzPjxrZXkgYXBwPSJF
TiIgZGItaWQ9InIwc2Vmd3R6MnAweHB2ZXZ6MjB2NTV4dGVmZnQwMHcyeGF6dyIgdGltZXN0YW1w
PSIxNjMzMDAxOTYxIiBndWlkPSJkYmVkMTZhMC05OWY5LTQ3M2QtODM0NS0zOTU5YWVlYjM1NTQi
PjE4OTY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y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82)</w:t>
            </w:r>
            <w:r>
              <w:rPr>
                <w:rFonts w:ascii="Helvetica Neue" w:eastAsia="Times New Roman" w:hAnsi="Helvetica Neue" w:cs="Calibri"/>
                <w:color w:val="000000"/>
                <w:sz w:val="15"/>
                <w:szCs w:val="15"/>
              </w:rPr>
              <w:fldChar w:fldCharType="end"/>
            </w:r>
          </w:p>
        </w:tc>
      </w:tr>
      <w:tr w:rsidR="00ED39A0" w:rsidRPr="00FA31FA" w14:paraId="72EC80D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CC5D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orogena stoianovitcha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F958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ggregative fruiting body formation. Lasek-nesselquist and Katz 2001:</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98CD3" w14:textId="5C37625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dWdpbW90bzwvQXV0aG9yPjxZZWFyPjIwMDY8L1llYXI+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dWdpbW90bzwvQXV0aG9yPjxZZWFyPjIwMDY8L1llYXI+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83, 184)</w:t>
            </w:r>
            <w:r>
              <w:rPr>
                <w:rFonts w:ascii="Helvetica Neue" w:eastAsia="Times New Roman" w:hAnsi="Helvetica Neue" w:cs="Calibri"/>
                <w:color w:val="000000"/>
                <w:sz w:val="15"/>
                <w:szCs w:val="15"/>
              </w:rPr>
              <w:fldChar w:fldCharType="end"/>
            </w:r>
          </w:p>
        </w:tc>
      </w:tr>
      <w:tr w:rsidR="00ED39A0" w:rsidRPr="00FA31FA" w14:paraId="6D8B9FF9" w14:textId="77777777" w:rsidTr="001627C6">
        <w:trPr>
          <w:trHeight w:val="34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7EAF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hacelaria bipinna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DA90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ropagula described in Lee textbook life-cycle fig 21.13, specialised branchlets  (appears to be a parasite of fucus) Goodband 2007 also discusses stoloniferous outgrowths that produce new filament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A13EF" w14:textId="50CD6A4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ODU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MZWU8L0F1dGhv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ODU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MZWU8L0F1dGhv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85)</w:t>
            </w:r>
            <w:r>
              <w:rPr>
                <w:rFonts w:ascii="Helvetica Neue" w:eastAsia="Times New Roman" w:hAnsi="Helvetica Neue" w:cs="Calibri"/>
                <w:color w:val="000000"/>
                <w:sz w:val="15"/>
                <w:szCs w:val="15"/>
              </w:rPr>
              <w:fldChar w:fldCharType="end"/>
            </w:r>
          </w:p>
        </w:tc>
      </w:tr>
      <w:tr w:rsidR="00ED39A0" w:rsidRPr="00FA31FA" w14:paraId="1168B9D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4FFB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haerobolus stell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36E8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eml 2004, thesis describes sex and Asexual spores. But again, can fungi just fragmen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C49A86" w14:textId="41AAA8D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186)&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Geml&lt;/Author&gt;&lt;Year&gt;2004&lt;/Year&gt;&lt;RecNum&gt;2472&lt;/RecNum&gt;&lt;record&gt;&lt;rec-number&gt;2472&lt;/rec-number&gt;&lt;foreign-keys&gt;&lt;key app="EN" db-id="r0sefwtz2p0xpvevz20v55xtefft00w2xazw" timestamp="1633005203" guid="3bd777cc-1175-4464-87fe-ed13a9925efb"&gt;2472&lt;/key&gt;&lt;/foreign-keys&gt;&lt;ref-type name="Book"&gt;6&lt;/ref-type&gt;&lt;contributors&gt;&lt;authors&gt;&lt;author&gt;Geml, József&lt;/author&gt;&lt;/authors&gt;&lt;/contributors&gt;&lt;titles&gt;&lt;title&gt;Systematics, biogeography and control of artillery fungi (Sphaerobolus spp.)&lt;/title&gt;&lt;/titles&gt;&lt;dates&gt;&lt;year&gt;2004&lt;/year&gt;&lt;/dates&gt;&lt;publisher&gt;The Pennsylvania State University&lt;/publisher&gt;&lt;isbn&gt;0496070932&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86)</w:t>
            </w:r>
            <w:r>
              <w:rPr>
                <w:rFonts w:ascii="Helvetica Neue" w:eastAsia="Times New Roman" w:hAnsi="Helvetica Neue" w:cs="Calibri"/>
                <w:color w:val="000000"/>
                <w:sz w:val="15"/>
                <w:szCs w:val="15"/>
              </w:rPr>
              <w:fldChar w:fldCharType="end"/>
            </w:r>
          </w:p>
        </w:tc>
      </w:tr>
      <w:tr w:rsidR="00ED39A0" w:rsidRPr="00FA31FA" w14:paraId="1773D1E7"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EE2B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hagnum recurv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CA23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ey: same disintegration of rhizom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819D5" w14:textId="4D356F1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Ny0xODk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OYXRoPC9BdXRob3I+PFllYXI+MjAxNTwvWWVhcj48UmVjTnVtPjIwODA8L1JlY051bT48cmVj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4Ny0xODk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OYXRoPC9BdXRob3I+PFllYXI+MjAxNTwvWWVhcj48UmVjTnVtPjIwODA8L1JlY051bT48cmVj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87-189)</w:t>
            </w:r>
            <w:r>
              <w:rPr>
                <w:rFonts w:ascii="Helvetica Neue" w:eastAsia="Times New Roman" w:hAnsi="Helvetica Neue" w:cs="Calibri"/>
                <w:color w:val="000000"/>
                <w:sz w:val="15"/>
                <w:szCs w:val="15"/>
              </w:rPr>
              <w:fldChar w:fldCharType="end"/>
            </w:r>
          </w:p>
        </w:tc>
      </w:tr>
      <w:tr w:rsidR="00ED39A0" w:rsidRPr="00FA31FA" w14:paraId="25F89C76"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8565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omatoceros triqueter</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650F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rthur: sex ratio description, protandrous. Cotter 200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D782F" w14:textId="32861EB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OTAsIDE5MSk8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00LCA2LCA3LCAxOTAsIDE5MSk8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190, 191)</w:t>
            </w:r>
            <w:r>
              <w:rPr>
                <w:rFonts w:ascii="Helvetica Neue" w:eastAsia="Times New Roman" w:hAnsi="Helvetica Neue" w:cs="Calibri"/>
                <w:color w:val="000000"/>
                <w:sz w:val="15"/>
                <w:szCs w:val="15"/>
              </w:rPr>
              <w:fldChar w:fldCharType="end"/>
            </w:r>
          </w:p>
        </w:tc>
      </w:tr>
      <w:tr w:rsidR="00ED39A0" w:rsidRPr="00FA31FA" w14:paraId="03369E1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7183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irulin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9869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ction 3 Schirrmeister 2011</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C618A" w14:textId="0AF6907E" w:rsidR="00ED39A0" w:rsidRPr="00FA31FA" w:rsidRDefault="00ED39A0" w:rsidP="001627C6">
            <w:pPr>
              <w:rPr>
                <w:rFonts w:ascii="Times New Roman" w:eastAsia="Times New Roman" w:hAnsi="Times New Roman" w:cs="Times New Roman"/>
                <w:lang w:val="en-GB"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504924C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B793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pongilla lacustr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75C2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anconi: growth and then fragmentation into gemmules throughout the year, leaving patches behind that grow again. Simpson &amp; Gilbert: describe sexual reproduction (but do not directly observe fertilisation). Gilbert: unfertilised eggs implant, but do not develop.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61A3C" w14:textId="749D736A"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kyLTE5NC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WFuY29uaTwvQXV0aG9yPjxZZWFyPjE5OTE8L1ll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kyLTE5NC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WFuY29uaTwvQXV0aG9yPjxZZWFyPjE5OTE8L1ll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92-194)</w:t>
            </w:r>
            <w:r>
              <w:rPr>
                <w:rFonts w:ascii="Helvetica Neue" w:eastAsia="Times New Roman" w:hAnsi="Helvetica Neue" w:cs="Calibri"/>
                <w:color w:val="000000"/>
                <w:sz w:val="15"/>
                <w:szCs w:val="15"/>
              </w:rPr>
              <w:fldChar w:fldCharType="end"/>
            </w:r>
          </w:p>
        </w:tc>
      </w:tr>
      <w:tr w:rsidR="00ED39A0" w:rsidRPr="00FA31FA" w14:paraId="398C183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4838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tarria zimbabweens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0632A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1E006" w14:textId="2646DCE9"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4664F76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3EF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treptomyces coelicolor</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5D2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 obligately multicellular: asexual cell division, and the laminar can be split and will regrow.</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C2E9C" w14:textId="0CA9BDE1" w:rsidR="00ED39A0" w:rsidRPr="00FA31FA" w:rsidRDefault="00ED39A0" w:rsidP="001627C6">
            <w:pPr>
              <w:tabs>
                <w:tab w:val="center" w:pos="1314"/>
              </w:tabs>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278&lt;/RecNum&gt;&lt;DisplayText&gt;(195)&lt;/DisplayText&gt;&lt;record&gt;&lt;rec-number&gt;2278&lt;/rec-number&gt;&lt;foreign-keys&gt;&lt;key app="EN" db-id="r0sefwtz2p0xpvevz20v55xtefft00w2xazw" timestamp="1633004374" guid="eb0c9cf2-11b7-49d1-93d3-cd1efefef44b"&gt;2278&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95)</w:t>
            </w:r>
            <w:r>
              <w:rPr>
                <w:rFonts w:ascii="Helvetica Neue" w:eastAsia="Times New Roman" w:hAnsi="Helvetica Neue" w:cs="Calibri"/>
                <w:color w:val="000000"/>
                <w:sz w:val="15"/>
                <w:szCs w:val="15"/>
              </w:rPr>
              <w:fldChar w:fldCharType="end"/>
            </w:r>
          </w:p>
        </w:tc>
      </w:tr>
      <w:tr w:rsidR="00ED39A0" w:rsidRPr="00FA31FA" w14:paraId="312EC49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4175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treptomyces antibiotic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128A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 obligately multicellular: asexual cell division, and the laminar can be split and will regrow.</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18D1" w14:textId="4F525A3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278&lt;/RecNum&gt;&lt;DisplayText&gt;(195)&lt;/DisplayText&gt;&lt;record&gt;&lt;rec-number&gt;2278&lt;/rec-number&gt;&lt;foreign-keys&gt;&lt;key app="EN" db-id="r0sefwtz2p0xpvevz20v55xtefft00w2xazw" timestamp="1633004374" guid="eb0c9cf2-11b7-49d1-93d3-cd1efefef44b"&gt;2278&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95)</w:t>
            </w:r>
            <w:r>
              <w:rPr>
                <w:rFonts w:ascii="Helvetica Neue" w:eastAsia="Times New Roman" w:hAnsi="Helvetica Neue" w:cs="Calibri"/>
                <w:color w:val="000000"/>
                <w:sz w:val="15"/>
                <w:szCs w:val="15"/>
              </w:rPr>
              <w:fldChar w:fldCharType="end"/>
            </w:r>
          </w:p>
        </w:tc>
      </w:tr>
      <w:tr w:rsidR="00ED39A0" w:rsidRPr="00FA31FA" w14:paraId="1A62243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8DDA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Streptomyces grise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D034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Not obligately multicellular: asexual cell division, and the laminar can be split and will regrow.</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27A13" w14:textId="18F34C7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278&lt;/RecNum&gt;&lt;DisplayText&gt;(195)&lt;/DisplayText&gt;&lt;record&gt;&lt;rec-number&gt;2278&lt;/rec-number&gt;&lt;foreign-keys&gt;&lt;key app="EN" db-id="r0sefwtz2p0xpvevz20v55xtefft00w2xazw" timestamp="1633004374" guid="eb0c9cf2-11b7-49d1-93d3-cd1efefef44b"&gt;2278&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95)</w:t>
            </w:r>
            <w:r>
              <w:rPr>
                <w:rFonts w:ascii="Helvetica Neue" w:eastAsia="Times New Roman" w:hAnsi="Helvetica Neue" w:cs="Calibri"/>
                <w:color w:val="000000"/>
                <w:sz w:val="15"/>
                <w:szCs w:val="15"/>
              </w:rPr>
              <w:fldChar w:fldCharType="end"/>
            </w:r>
          </w:p>
        </w:tc>
      </w:tr>
      <w:tr w:rsidR="00ED39A0" w:rsidRPr="00FA31FA" w14:paraId="443046F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4087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ymphyogyna brongniart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5260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McCormick: symphyogyna aspera has lateral spreading (fig 1+2). Cavers 1903: on asexual reproduction: most marchantiales reproduce by spreading, some by gemmules, apogamy &amp; apospory appear rare</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FC25E" w14:textId="3475BFB3" w:rsidR="00ED39A0" w:rsidRPr="00FA31FA" w:rsidRDefault="00ED39A0" w:rsidP="001627C6">
            <w:pPr>
              <w:rPr>
                <w:rFonts w:ascii="Helvetica" w:eastAsia="Times New Roman" w:hAnsi="Helvetica" w:cs="Times New Roman"/>
                <w:sz w:val="18"/>
                <w:szCs w:val="18"/>
                <w:lang w:eastAsia="en-GB"/>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McCormick&lt;/Author&gt;&lt;Year&gt;1914&lt;/Year&gt;&lt;RecNum&gt;2474&lt;/RecNum&gt;&lt;DisplayText&gt;(196, 197)&lt;/DisplayText&gt;&lt;record&gt;&lt;rec-number&gt;2474&lt;/rec-number&gt;&lt;foreign-keys&gt;&lt;key app="EN" db-id="r0sefwtz2p0xpvevz20v55xtefft00w2xazw" timestamp="1633005203" guid="e6f9b4b8-69cd-4e25-a876-05aff52c5408"&gt;2474&lt;/key&gt;&lt;/foreign-keys&gt;&lt;ref-type name="Journal Article"&gt;17&lt;/ref-type&gt;&lt;contributors&gt;&lt;authors&gt;&lt;author&gt;McCormick, Florence A&lt;/author&gt;&lt;/authors&gt;&lt;/contributors&gt;&lt;titles&gt;&lt;title&gt;A study of Symphyogyna aspera&lt;/title&gt;&lt;secondary-title&gt;Botanical Gazette&lt;/secondary-title&gt;&lt;/titles&gt;&lt;periodical&gt;&lt;full-title&gt;BOTANICAL GAZETTE&lt;/full-title&gt;&lt;/periodical&gt;&lt;pages&gt;401-418&lt;/pages&gt;&lt;volume&gt;58&lt;/volume&gt;&lt;number&gt;5&lt;/number&gt;&lt;dates&gt;&lt;year&gt;1914&lt;/year&gt;&lt;/dates&gt;&lt;isbn&gt;0006-8071&lt;/isbn&gt;&lt;urls&gt;&lt;/urls&gt;&lt;/record&gt;&lt;/Cite&gt;&lt;Cite&gt;&lt;Author&gt;Cavers&lt;/Author&gt;&lt;Year&gt;1903&lt;/Year&gt;&lt;RecNum&gt;2475&lt;/RecNum&gt;&lt;record&gt;&lt;rec-number&gt;2475&lt;/rec-number&gt;&lt;foreign-keys&gt;&lt;key app="EN" db-id="r0sefwtz2p0xpvevz20v55xtefft00w2xazw" timestamp="1633005203" guid="d016025c-3ee9-45cf-b3af-c9a0a180e58c"&gt;2475&lt;/key&gt;&lt;/foreign-keys&gt;&lt;ref-type name="Journal Article"&gt;17&lt;/ref-type&gt;&lt;contributors&gt;&lt;authors&gt;&lt;author&gt;Cavers, Fr&lt;/author&gt;&lt;/authors&gt;&lt;/contributors&gt;&lt;titles&gt;&lt;title&gt;On saprophytism and mycorhiza in Hepaticae&lt;/title&gt;&lt;secondary-title&gt;New Phytologist&lt;/secondary-title&gt;&lt;/titles&gt;&lt;periodical&gt;&lt;full-title&gt;New Phytologist&lt;/full-title&gt;&lt;/periodical&gt;&lt;pages&gt;30-35&lt;/pages&gt;&lt;volume&gt;2&lt;/volume&gt;&lt;number&gt;2&lt;/number&gt;&lt;dates&gt;&lt;year&gt;1903&lt;/year&gt;&lt;/dates&gt;&lt;isbn&gt;0028-646X&lt;/isbn&gt;&lt;urls&gt;&lt;/urls&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196, 197)</w:t>
            </w:r>
            <w:r>
              <w:rPr>
                <w:rFonts w:ascii="Helvetica Neue" w:hAnsi="Helvetica Neue"/>
                <w:color w:val="000000"/>
                <w:sz w:val="15"/>
                <w:szCs w:val="15"/>
              </w:rPr>
              <w:fldChar w:fldCharType="end"/>
            </w:r>
          </w:p>
        </w:tc>
      </w:tr>
      <w:tr w:rsidR="00ED39A0" w:rsidRPr="00FA31FA" w14:paraId="2536C00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07CF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ymplo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7629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ection 3 Schirrmeister 2011</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DA6DA" w14:textId="2FC07FC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3B09885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0B2C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yringoderma phinney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7D3B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Henry Müller 1983: describe gamete formation and zoospores. No apparent fragmentati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1CF45" w14:textId="4CBE0FEB"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OTg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IZW5yeTwvQXV0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xOTg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MTU8L1Jl
Y051bT48cmVjb3JkPjxyZWMtbnVtYmVyPjE5MTU8L3JlYy1udW1iZXI+PGZvcmVpZ24ta2V5cz48
a2V5IGFwcD0iRU4iIGRiLWlkPSJyMHNlZnd0ejJwMHhwdmV2ejIwdjU1eHRlZmZ0MDB3Mnhhenci
IHRpbWVzdGFtcD0iMTYzMzAwMjE4OCIgZ3VpZD0iM2EyOWM0OWMtMzQ5NS00NGVhLThjNjctMjIx
NGQ3NmNlYWQ4Ij4xOTE1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IZW5yeTwvQXV0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198)</w:t>
            </w:r>
            <w:r>
              <w:rPr>
                <w:rFonts w:ascii="Helvetica Neue" w:eastAsia="Times New Roman" w:hAnsi="Helvetica Neue" w:cs="Calibri"/>
                <w:color w:val="000000"/>
                <w:sz w:val="15"/>
                <w:szCs w:val="15"/>
              </w:rPr>
              <w:fldChar w:fldCharType="end"/>
            </w:r>
          </w:p>
        </w:tc>
      </w:tr>
      <w:tr w:rsidR="00ED39A0" w:rsidRPr="00FA31FA" w14:paraId="63D664A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F8E2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etrabaena social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E2CC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etrabaena and gonium colonies can fragment: hanschen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81B91" w14:textId="0FBDF01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5A5247FF"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FAEB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naperus sulcat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D57E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Penis described in image of Beklemischev 1914. V. Little info on these— can all acoel worms spli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10039" w14:textId="556E46C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k5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CZWtsZW1pc2NoZXY8L0F1dGhvcj48WWVhcj4xOTE0PC9Z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k5KTwvRGlzcGxheVRl
eHQ+PHJlY29yZD48cmVjLW51bWJlcj40Mjg8L3JlYy1udW1iZXI+PGZvcmVpZ24ta2V5cz48a2V5
IGFwcD0iRU4iIGRiLWlkPSJyMHNlZnd0ejJwMHhwdmV2ejIwdjU1eHRlZmZ0MDB3MnhhenciIHRp
bWVzdGFtcD0iMTYzMjk5NTg3NiIgZ3VpZD0iNGFmM2ZiNjQtZWEyYi00ZDViLTg4ZGItOWU2Nzgx
MjRjN2QzIj40Mjg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MTYyNDwvUmVjTnVtPjxyZWNvcmQ+PHJlYy1udW1iZXI+MTYyNDwvcmVjLW51bWJlcj48
Zm9yZWlnbi1rZXlzPjxrZXkgYXBwPSJFTiIgZGItaWQ9InIwc2Vmd3R6MnAweHB2ZXZ6MjB2NTV4
dGVmZnQwMHcyeGF6dyIgdGltZXN0YW1wPSIxNjMyOTk3NjUzIiBndWlkPSI5Mzg4ZjIzMS1hMjk1
LTQyOWUtOTZmMC02MjVhZTBkNjhiYjEiPjE2MjQ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CZWtsZW1pc2NoZXY8L0F1dGhvcj48WWVhcj4xOTE0PC9Z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99)</w:t>
            </w:r>
            <w:r>
              <w:rPr>
                <w:rFonts w:ascii="Helvetica Neue" w:eastAsia="Times New Roman" w:hAnsi="Helvetica Neue" w:cs="Calibri"/>
                <w:color w:val="000000"/>
                <w:sz w:val="15"/>
                <w:szCs w:val="15"/>
              </w:rPr>
              <w:fldChar w:fldCharType="end"/>
            </w:r>
            <w:r>
              <w:t xml:space="preserve"> </w:t>
            </w:r>
          </w:p>
        </w:tc>
      </w:tr>
      <w:tr w:rsidR="00ED39A0" w:rsidRPr="00FA31FA" w14:paraId="1E2C3169"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0F1C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richodesmium erythraeum</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9427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chirrmeister 2011: section 3</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73514" w14:textId="6831170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IxMDI8L1JlY051bT48RGlzcGxheVRleHQ+KDE1LCAxNik8L0Rpc3BsYXlU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 16)</w:t>
            </w:r>
            <w:r>
              <w:rPr>
                <w:rFonts w:ascii="Helvetica Neue" w:eastAsia="Times New Roman" w:hAnsi="Helvetica Neue" w:cs="Calibri"/>
                <w:color w:val="000000"/>
                <w:sz w:val="15"/>
                <w:szCs w:val="15"/>
              </w:rPr>
              <w:fldChar w:fldCharType="end"/>
            </w:r>
          </w:p>
        </w:tc>
      </w:tr>
      <w:tr w:rsidR="00ED39A0" w:rsidRPr="00FA31FA" w14:paraId="6DB4BFE7"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0476A"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richoplax adhaere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05ED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Image of splitting in Srivastrava 2008. Sex not observed in culture, but genetic evidence of sexual reproduction in Signorovitch 2005. Oocytes often observed in degenerating animal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218F9" w14:textId="1557878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jAwLCAyMDE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lp1Y2NvbG90dG8tQXJlbGxhbm88L0F1dGhvcj48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jAwLCAyMDE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lp1Y2NvbG90dG8tQXJlbGxhbm88L0F1dGhvcj48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200, 201)</w:t>
            </w:r>
            <w:r>
              <w:rPr>
                <w:rFonts w:ascii="Helvetica Neue" w:eastAsia="Times New Roman" w:hAnsi="Helvetica Neue" w:cs="Calibri"/>
                <w:color w:val="000000"/>
                <w:sz w:val="15"/>
                <w:szCs w:val="15"/>
              </w:rPr>
              <w:fldChar w:fldCharType="end"/>
            </w:r>
          </w:p>
        </w:tc>
      </w:tr>
      <w:tr w:rsidR="00ED39A0" w:rsidRPr="00FA31FA" w14:paraId="1371E64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2EAA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turbanella cornu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07ACF"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astrotricha reproduction not all that well studied— macrodasiyds simultaneous hermaphrodites (wiki). While freshwater gastrotrichs are parthenogenesis (wiki). Sperm and reproductive organs are described in Teuchert 1977, and reproduction in Giese vol 1(Hummon)</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419E2" w14:textId="051C0E9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jEsIDIwMi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VGV1Y2hlcnQ8L0F1dGhvcj48WWVhcj4xOTc3PC9Z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NjEsIDIwMik8L0Rpc3Bs
YXlUZXh0PjxyZWNvcmQ+PHJlYy1udW1iZXI+NDI4PC9yZWMtbnVtYmVyPjxmb3JlaWduLWtleXM+
PGtleSBhcHA9IkVOIiBkYi1pZD0icjBzZWZ3dHoycDB4cHZldnoyMHY1NXh0ZWZmdDAwdzJ4YXp3
IiB0aW1lc3RhbXA9IjE2MzI5OTU4NzYiIGd1aWQ9IjRhZjNmYjY0LWVhMmItNGQ1Yi04OGRiLTll
Njc4MTI0YzdkMyI+NDI4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E2MjQ8L1JlY051bT48cmVjb3JkPjxyZWMtbnVtYmVyPjE2MjQ8L3JlYy1udW1i
ZXI+PGZvcmVpZ24ta2V5cz48a2V5IGFwcD0iRU4iIGRiLWlkPSJyMHNlZnd0ejJwMHhwdmV2ejIw
djU1eHRlZmZ0MDB3MnhhenciIHRpbWVzdGFtcD0iMTYzMjk5NzY1MyIgZ3VpZD0iOTM4OGYyMzEt
YTI5NS00MjllLTk2ZjAtNjI1YWUwZDY4YmIxIj4xNjI0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VGV1Y2hlcnQ8L0F1dGhvcj48WWVhcj4xOTc3PC9Z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61, 202)</w:t>
            </w:r>
            <w:r>
              <w:rPr>
                <w:rFonts w:ascii="Helvetica Neue" w:eastAsia="Times New Roman" w:hAnsi="Helvetica Neue" w:cs="Calibri"/>
                <w:color w:val="000000"/>
                <w:sz w:val="15"/>
                <w:szCs w:val="15"/>
              </w:rPr>
              <w:fldChar w:fldCharType="end"/>
            </w:r>
          </w:p>
        </w:tc>
      </w:tr>
      <w:tr w:rsidR="00ED39A0" w:rsidRPr="00FA31FA" w14:paraId="3BFA416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B9F9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alvognathia pogonosto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6120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Gnathostomulids: simultaneous hermaphrodites, eggs rupture through body wall! (Wiki) can’t really find much. Nielsen 2011: all species are hermaphrodites (Animal evolution: interrelationships of the living phyla). Kristensen 1978— describe oocytes and sperm</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DD2BC" w14:textId="0E3AE0F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Y1LCAyMDM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5pZWxzZW48L0F1dGhvcj48WWVhcj4yMDEyPC9Z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yODwvUmVjTnVtPjxEaXNwbGF5VGV4dD4oMiwgNiwgMTY1LCAyMDMpPC9EaXNw
bGF5VGV4dD48cmVjb3JkPjxyZWMtbnVtYmVyPjQyODwvcmVjLW51bWJlcj48Zm9yZWlnbi1rZXlz
PjxrZXkgYXBwPSJFTiIgZGItaWQ9InIwc2Vmd3R6MnAweHB2ZXZ6MjB2NTV4dGVmZnQwMHcyeGF6
dyIgdGltZXN0YW1wPSIxNjMyOTk1ODc2IiBndWlkPSI0YWYzZmI2NC1lYTJiLTRkNWItODhkYi05
ZTY3ODEyNGM3ZDMiPjQyO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xNjI0PC9SZWNOdW0+PHJlY29yZD48cmVjLW51bWJlcj4xNjI0PC9yZWMtbnVt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65, 203)</w:t>
            </w:r>
            <w:r>
              <w:rPr>
                <w:rFonts w:ascii="Helvetica Neue" w:eastAsia="Times New Roman" w:hAnsi="Helvetica Neue" w:cs="Calibri"/>
                <w:color w:val="000000"/>
                <w:sz w:val="15"/>
                <w:szCs w:val="15"/>
              </w:rPr>
              <w:fldChar w:fldCharType="end"/>
            </w:r>
          </w:p>
        </w:tc>
      </w:tr>
      <w:tr w:rsidR="00ED39A0" w:rsidRPr="00FA31FA" w14:paraId="12081495"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AD9DE"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african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74D2E4"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In volvox, immature colonies grow from single cells within the adult and then burst out</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CB6C57" w14:textId="3E7CCC14"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33C2DC44"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0A5CD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aure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986D3C"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37B6C" w14:textId="70A137C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164B32EB"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8E44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barber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9A3B8"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AD1B1" w14:textId="524664D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26715217"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D1D0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carteri f. kawasakiens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EEC6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Asymmetrical cell division determines reproduction (cell-cell interactions?)</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03655" w14:textId="2BBFC90C"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6840299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715D1"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carteri f. nagariensi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CEE7B"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5D2AE" w14:textId="2799793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09F0185C"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756A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carteri f. weismanni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4EAC2"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125C" w14:textId="4749AC85"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38347F7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3918"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dissipatrix</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1225FC"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80D57" w14:textId="0C49102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205451F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A252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giga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3F78B3"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61B5B" w14:textId="7A7139D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0853F470"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95DC0"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globator</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EE739A"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C784" w14:textId="24F39D28"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5C141D11"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52C3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obvers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E881B"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886840" w14:textId="4BACD2CA"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1734877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E966"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rousselet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25A7D4"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42537" w14:textId="0019A0C2"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6A71826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E02A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ox tertiu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978E5"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FBF0F" w14:textId="04E05D1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710DD992" w14:textId="77777777" w:rsidTr="001627C6">
        <w:trPr>
          <w:trHeight w:val="180"/>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5AA0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ulina bold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8FE2"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4938F" w14:textId="2629E57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59B2B19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0A35C"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ulina compact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7DADD"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40CF9" w14:textId="4C7934D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390F1A3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4589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ulina pringsheim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80F38"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CBA2D" w14:textId="0F132C1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29DBDE5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E00A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Volvulina steinii</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C01D9"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FD35A" w14:textId="3FB90FC1"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583550EA"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E783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olffia arrhiz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7AFE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ryxell 1967: G, and says that they rarely flower. But Schmitz and Kelm 2017 describe flowering</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4E301" w14:textId="64898D2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wgMTUzLCAyMDQpPC9EaXNwbGF5
VGV4dD48cmVjb3JkPjxyZWMtbnVtYmVyPjE4OTY8L3JlYy1udW1iZXI+PGZvcmVpZ24ta2V5cz48
a2V5IGFwcD0iRU4iIGRiLWlkPSJyMHNlZnd0ejJwMHhwdmV2ejIwdjU1eHRlZmZ0MDB3Mnhhenci
IHRpbWVzdGFtcD0iMTYzMzAwMTk2MSIgZ3VpZD0iZGJlZDE2YTAtOTlmOS00NzNkLTgzNDUtMzk1
OWFlZWIzNTU0Ij4xODk2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xOTc3PC9SZWNO
dW0+PHJlY29yZD48cmVjLW51bWJlcj4xOTc3PC9yZWMtbnVtYmVyPjxmb3JlaWduLWtleXM+PGtl
eSBhcHA9IkVOIiBkYi1pZD0icjBzZWZ3dHoycDB4cHZldnoyMHY1NXh0ZWZmdDAwdzJ4YXp3IiB0
aW1lc3RhbXA9IjE2MzMwMDI4MjUiIGd1aWQ9IjMwNDc1N2NmLWE0MWEtNGFmYS05OTIxLWY4YWUz
NmZiM2EyOCI+MTk3Nz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kZyeXhlbGw8L0F1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wgMTUzLCAyMDQpPC9EaXNwbGF5
VGV4dD48cmVjb3JkPjxyZWMtbnVtYmVyPjE4OTY8L3JlYy1udW1iZXI+PGZvcmVpZ24ta2V5cz48
a2V5IGFwcD0iRU4iIGRiLWlkPSJyMHNlZnd0ejJwMHhwdmV2ejIwdjU1eHRlZmZ0MDB3Mnhhenci
IHRpbWVzdGFtcD0iMTYzMzAwMTk2MSIgZ3VpZD0iZGJlZDE2YTAtOTlmOS00NzNkLTgzNDUtMzk1
OWFlZWIzNTU0Ij4xODk2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xOTc3PC9SZWNO
dW0+PHJlY29yZD48cmVjLW51bWJlcj4xOTc3PC9yZWMtbnVtYmVyPjxmb3JlaWduLWtleXM+PGtl
eSBhcHA9IkVOIiBkYi1pZD0icjBzZWZ3dHoycDB4cHZldnoyMHY1NXh0ZWZmdDAwdzJ4YXp3IiB0
aW1lc3RhbXA9IjE2MzMwMDI4MjUiIGd1aWQ9IjMwNDc1N2NmLWE0MWEtNGFmYS05OTIxLWY4YWUz
NmZiM2EyOCI+MTk3Nz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kZyeXhlbGw8L0F1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24, 153, 204)</w:t>
            </w:r>
            <w:r>
              <w:rPr>
                <w:rFonts w:ascii="Helvetica Neue" w:eastAsia="Times New Roman" w:hAnsi="Helvetica Neue" w:cs="Calibri"/>
                <w:color w:val="000000"/>
                <w:sz w:val="15"/>
                <w:szCs w:val="15"/>
              </w:rPr>
              <w:fldChar w:fldCharType="end"/>
            </w:r>
          </w:p>
        </w:tc>
      </w:tr>
      <w:tr w:rsidR="00ED39A0" w:rsidRPr="00FA31FA" w14:paraId="4C62A69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DF9A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olffia microscopi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F2A92"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Sree et al 2015: description of plant, flowering, vegetative &amp; sex</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11800" w14:textId="1231139F"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wgMjA1LCAyMDYpPC9EaXNwbGF5
VGV4dD48cmVjb3JkPjxyZWMtbnVtYmVyPjE4OTY8L3JlYy1udW1iZXI+PGZvcmVpZ24ta2V5cz48
a2V5IGFwcD0iRU4iIGRiLWlkPSJyMHNlZnd0ejJwMHhwdmV2ejIwdjU1eHRlZmZ0MDB3Mnhhenci
IHRpbWVzdGFtcD0iMTYzMzAwMTk2MSIgZ3VpZD0iZGJlZDE2YTAtOTlmOS00NzNkLTgzNDUtMzk1
OWFlZWIzNTU0Ij4xODk2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xOTc3PC9SZWNO
dW0+PHJlY29yZD48cmVjLW51bWJlcj4xOTc3PC9yZWMtbnVtYmVyPjxmb3JlaWduLWtleXM+PGtl
eSBhcHA9IkVOIiBkYi1pZD0icjBzZWZ3dHoycDB4cHZldnoyMHY1NXh0ZWZmdDAwdzJ4YXp3IiB0
aW1lc3RhbXA9IjE2MzMwMDI4MjUiIGd1aWQ9IjMwNDc1N2NmLWE0MWEtNGFmYS05OTIxLWY4YWUz
NmZiM2EyOCI+MTk3Nz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lNyZWU8L0F1dGhv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EyNCwgMjA1LCAyMDYpPC9EaXNwbGF5
VGV4dD48cmVjb3JkPjxyZWMtbnVtYmVyPjE4OTY8L3JlYy1udW1iZXI+PGZvcmVpZ24ta2V5cz48
a2V5IGFwcD0iRU4iIGRiLWlkPSJyMHNlZnd0ejJwMHhwdmV2ejIwdjU1eHRlZmZ0MDB3Mnhhenci
IHRpbWVzdGFtcD0iMTYzMzAwMTk2MSIgZ3VpZD0iZGJlZDE2YTAtOTlmOS00NzNkLTgzNDUtMzk1
OWFlZWIzNTU0Ij4xODk2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xOTc3PC9SZWNO
dW0+PHJlY29yZD48cmVjLW51bWJlcj4xOTc3PC9yZWMtbnVtYmVyPjxmb3JlaWduLWtleXM+PGtl
eSBhcHA9IkVOIiBkYi1pZD0icjBzZWZ3dHoycDB4cHZldnoyMHY1NXh0ZWZmdDAwdzJ4YXp3IiB0
aW1lc3RhbXA9IjE2MzMwMDI4MjUiIGd1aWQ9IjMwNDc1N2NmLWE0MWEtNGFmYS05OTIxLWY4YWUz
NmZiM2EyOCI+MTk3Nz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lNyZWU8L0F1dGhv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24, 205, 206)</w:t>
            </w:r>
            <w:r>
              <w:rPr>
                <w:rFonts w:ascii="Helvetica Neue" w:eastAsia="Times New Roman" w:hAnsi="Helvetica Neue" w:cs="Calibri"/>
                <w:color w:val="000000"/>
                <w:sz w:val="15"/>
                <w:szCs w:val="15"/>
              </w:rPr>
              <w:fldChar w:fldCharType="end"/>
            </w:r>
          </w:p>
        </w:tc>
      </w:tr>
      <w:tr w:rsidR="00ED39A0" w:rsidRPr="00FA31FA" w14:paraId="1FE9A92E"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DF2F3"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Yamadaella caenomyce</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E5D65"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Wynne &amp; Huisman discuss reproductive structures— but no discussion of vegetative reproduction. Not much info otherwise </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1D51E" w14:textId="78BD00E6"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96&lt;/RecNum&gt;&lt;DisplayText&gt;(3, 207)&lt;/DisplayText&gt;&lt;record&gt;&lt;rec-number&gt;1896&lt;/rec-number&gt;&lt;foreign-keys&gt;&lt;key app="EN" db-id="r0sefwtz2p0xpvevz20v55xtefft00w2xazw" timestamp="1633001961" guid="dbed16a0-99f9-473d-8345-3959aeeb3554"&gt;1896&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Wynne&lt;/Author&gt;&lt;Year&gt;1998&lt;/Year&gt;&lt;RecNum&gt;2483&lt;/RecNum&gt;&lt;record&gt;&lt;rec-number&gt;2483&lt;/rec-number&gt;&lt;foreign-keys&gt;&lt;key app="EN" db-id="r0sefwtz2p0xpvevz20v55xtefft00w2xazw" timestamp="1633005203" guid="f2e99409-7ed9-4f8d-b48d-e06097ff28cd"&gt;2483&lt;/key&gt;&lt;/foreign-keys&gt;&lt;ref-type name="Journal Article"&gt;17&lt;/ref-type&gt;&lt;contributors&gt;&lt;authors&gt;&lt;author&gt;Wynne, MICHAEL J&lt;/author&gt;&lt;author&gt;Huisman, JOHN M&lt;/author&gt;&lt;/authors&gt;&lt;/contributors&gt;&lt;titles&gt;&lt;title&gt;First report of Yamadaella caenomyce (Liagoraceae, Rhodophyta) from the Atlantic Ocean, with descriptive notes and comments on nomenclature&lt;/title&gt;&lt;secondary-title&gt;Caribbean journal of science&lt;/secondary-title&gt;&lt;/titles&gt;&lt;periodical&gt;&lt;full-title&gt;Caribbean journal of science&lt;/full-title&gt;&lt;/periodical&gt;&lt;pages&gt;280-285&lt;/pages&gt;&lt;volume&gt;34&lt;/volume&gt;&lt;number&gt;3-4&lt;/number&gt;&lt;dates&gt;&lt;year&gt;1998&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07)</w:t>
            </w:r>
            <w:r>
              <w:rPr>
                <w:rFonts w:ascii="Helvetica Neue" w:eastAsia="Times New Roman" w:hAnsi="Helvetica Neue" w:cs="Calibri"/>
                <w:color w:val="000000"/>
                <w:sz w:val="15"/>
                <w:szCs w:val="15"/>
              </w:rPr>
              <w:fldChar w:fldCharType="end"/>
            </w:r>
          </w:p>
        </w:tc>
      </w:tr>
      <w:tr w:rsidR="00ED39A0" w:rsidRPr="00FA31FA" w14:paraId="4D261073"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C15E9"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Yamagishiella unicocc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18170"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BF477B" w14:textId="652C51B0"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IZXJyb248L0F1dGhvcj48WWVhcj4yMDA4PC9ZZWFyPjxS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ZXJyb248L0F1dGhvcj48WWVhcj4yMDA4PC9ZZWFyPjxS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 30)</w:t>
            </w:r>
            <w:r>
              <w:rPr>
                <w:rFonts w:ascii="Helvetica Neue" w:eastAsia="Times New Roman" w:hAnsi="Helvetica Neue" w:cs="Calibri"/>
                <w:color w:val="000000"/>
                <w:sz w:val="15"/>
                <w:szCs w:val="15"/>
              </w:rPr>
              <w:fldChar w:fldCharType="end"/>
            </w:r>
          </w:p>
        </w:tc>
      </w:tr>
      <w:tr w:rsidR="00ED39A0" w:rsidRPr="00FA31FA" w14:paraId="2242AAF8"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F2A7"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lastRenderedPageBreak/>
              <w:t>Zeacarpa leiomorpha</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6D992" w14:textId="77777777" w:rsidR="00ED39A0" w:rsidRPr="00FA31FA" w:rsidRDefault="00ED39A0" w:rsidP="001627C6">
            <w:pPr>
              <w:rPr>
                <w:rFonts w:ascii="Helvetica" w:eastAsia="Times New Roman" w:hAnsi="Helvetica" w:cs="Times New Roman"/>
                <w:sz w:val="18"/>
                <w:szCs w:val="18"/>
                <w:lang w:eastAsia="en-GB"/>
              </w:rPr>
            </w:pP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6574E7" w14:textId="74782663"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MjwvUmVjTnVtPjxEaXNwbGF5VGV4dD4oMjctMzAsIDEwMSk8L0Rpc3BsYXlUZXh0Pjxy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7-30, 101)</w:t>
            </w:r>
            <w:r>
              <w:rPr>
                <w:rFonts w:ascii="Helvetica Neue" w:eastAsia="Times New Roman" w:hAnsi="Helvetica Neue" w:cs="Calibri"/>
                <w:color w:val="000000"/>
                <w:sz w:val="15"/>
                <w:szCs w:val="15"/>
              </w:rPr>
              <w:fldChar w:fldCharType="end"/>
            </w:r>
          </w:p>
        </w:tc>
      </w:tr>
      <w:tr w:rsidR="00ED39A0" w:rsidRPr="00FA31FA" w14:paraId="36C9AE22" w14:textId="77777777" w:rsidTr="001627C6">
        <w:trPr>
          <w:trHeight w:val="165"/>
        </w:trPr>
        <w:tc>
          <w:tcPr>
            <w:tcW w:w="14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5B90B"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Zoothamnium alternans</w:t>
            </w:r>
          </w:p>
        </w:tc>
        <w:tc>
          <w:tcPr>
            <w:tcW w:w="48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8C9BD" w14:textId="77777777" w:rsidR="00ED39A0" w:rsidRPr="00FA31FA" w:rsidRDefault="00ED39A0" w:rsidP="001627C6">
            <w:pPr>
              <w:rPr>
                <w:rFonts w:ascii="Times New Roman" w:eastAsia="Times New Roman" w:hAnsi="Times New Roman" w:cs="Times New Roman"/>
                <w:lang w:eastAsia="en-GB"/>
              </w:rPr>
            </w:pPr>
            <w:r w:rsidRPr="00FA31FA">
              <w:rPr>
                <w:rFonts w:ascii="Helvetica Neue" w:eastAsia="Times New Roman" w:hAnsi="Helvetica Neue" w:cs="Times New Roman"/>
                <w:color w:val="000000"/>
                <w:sz w:val="15"/>
                <w:szCs w:val="15"/>
                <w:lang w:eastAsia="en-GB"/>
              </w:rPr>
              <w:t>Forms colonies, single cells become motile and swim off to start new colonies. Fauré-fremiet 1930, summers 1938. Conjugation described in Summers 1938, but seems rare (assume this is similar to sex).</w:t>
            </w:r>
          </w:p>
        </w:tc>
        <w:tc>
          <w:tcPr>
            <w:tcW w:w="27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0437A" w14:textId="2C25764D" w:rsidR="00ED39A0" w:rsidRPr="00FA31FA" w:rsidRDefault="00ED39A0" w:rsidP="001627C6">
            <w:pPr>
              <w:rPr>
                <w:rFonts w:ascii="Times New Roman" w:eastAsia="Times New Roman" w:hAnsi="Times New Roman" w:cs="Times New Roman"/>
                <w:lang w:eastAsia="en-GB"/>
              </w:rPr>
            </w:pP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yMDg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GYXVyw4ktRnJlbWlldDwvQXV0aG9yPjxZZWFyPjE5MzA8L1llYXI+PFJlY051bT4yMDk1PC9S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OTY8L1JlY051bT48RGlzcGxheVRleHQ+KDMsIDI0LCAyMDgpPC9EaXNwbGF5VGV4dD48
cmVjb3JkPjxyZWMtbnVtYmVyPjE4OTY8L3JlYy1udW1iZXI+PGZvcmVpZ24ta2V5cz48a2V5IGFw
cD0iRU4iIGRiLWlkPSJyMHNlZnd0ejJwMHhwdmV2ejIwdjU1eHRlZmZ0MDB3MnhhenciIHRpbWVz
dGFtcD0iMTYzMzAwMTk2MSIgZ3VpZD0iZGJlZDE2YTAtOTlmOS00NzNkLTgzNDUtMzk1OWFlZWIz
NTU0Ij4xODk2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GYXVyw4ktRnJlbWlldDwvQXV0aG9yPjxZZWFyPjE5MzA8L1llYXI+PFJlY051bT4yMDk1PC9S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24, 208)</w:t>
            </w:r>
            <w:r>
              <w:rPr>
                <w:rFonts w:ascii="Helvetica Neue" w:eastAsia="Times New Roman" w:hAnsi="Helvetica Neue" w:cs="Calibri"/>
                <w:color w:val="000000"/>
                <w:sz w:val="15"/>
                <w:szCs w:val="15"/>
              </w:rPr>
              <w:fldChar w:fldCharType="end"/>
            </w:r>
          </w:p>
        </w:tc>
      </w:tr>
    </w:tbl>
    <w:p w14:paraId="722A3048" w14:textId="77777777" w:rsidR="00ED39A0" w:rsidRDefault="00ED39A0" w:rsidP="00ED39A0"/>
    <w:p w14:paraId="6964C6B8" w14:textId="77777777" w:rsidR="00ED39A0" w:rsidRDefault="00ED39A0"/>
    <w:p w14:paraId="5E953EE9" w14:textId="77777777" w:rsidR="00ED39A0" w:rsidRDefault="00ED39A0"/>
    <w:p w14:paraId="6CE0CDFC" w14:textId="77777777" w:rsidR="00ED39A0" w:rsidRPr="00ED39A0" w:rsidRDefault="00ED39A0" w:rsidP="00ED39A0">
      <w:pPr>
        <w:pStyle w:val="EndNoteBibliography"/>
        <w:ind w:left="720" w:hanging="720"/>
        <w:rPr>
          <w:noProof/>
        </w:rPr>
      </w:pPr>
      <w:r>
        <w:fldChar w:fldCharType="begin"/>
      </w:r>
      <w:r>
        <w:instrText xml:space="preserve"> ADDIN EN.REFLIST </w:instrText>
      </w:r>
      <w:r>
        <w:fldChar w:fldCharType="separate"/>
      </w:r>
      <w:r w:rsidRPr="00ED39A0">
        <w:rPr>
          <w:noProof/>
        </w:rPr>
        <w:t>1.</w:t>
      </w:r>
      <w:r w:rsidRPr="00ED39A0">
        <w:rPr>
          <w:noProof/>
        </w:rPr>
        <w:tab/>
        <w:t>M. Brown, J. Silberman, "The Non-dictyostelid Sorocarpic Amoebae". (2013), 10.1007/978-3-642-38487-5_12, pp. 219-242.</w:t>
      </w:r>
    </w:p>
    <w:p w14:paraId="5CD62BA6" w14:textId="77777777" w:rsidR="00ED39A0" w:rsidRPr="00ED39A0" w:rsidRDefault="00ED39A0" w:rsidP="00ED39A0">
      <w:pPr>
        <w:pStyle w:val="EndNoteBibliography"/>
        <w:ind w:left="720" w:hanging="720"/>
        <w:rPr>
          <w:noProof/>
        </w:rPr>
      </w:pPr>
      <w:r w:rsidRPr="00ED39A0">
        <w:rPr>
          <w:noProof/>
        </w:rPr>
        <w:t>2.</w:t>
      </w:r>
      <w:r w:rsidRPr="00ED39A0">
        <w:rPr>
          <w:noProof/>
        </w:rPr>
        <w:tab/>
        <w:t xml:space="preserve">N. W. Blackstone, B. D. Jasker, Phylogenetic considerations of clonality, coloniality, and mode of germline development in animals. </w:t>
      </w:r>
      <w:r w:rsidRPr="00ED39A0">
        <w:rPr>
          <w:i/>
          <w:noProof/>
        </w:rPr>
        <w:t>Journal of experimental zoology. Part B, Molecular and developmental evolution</w:t>
      </w:r>
      <w:r w:rsidRPr="00ED39A0">
        <w:rPr>
          <w:noProof/>
        </w:rPr>
        <w:t xml:space="preserve"> </w:t>
      </w:r>
      <w:r w:rsidRPr="00ED39A0">
        <w:rPr>
          <w:b/>
          <w:noProof/>
        </w:rPr>
        <w:t>297</w:t>
      </w:r>
      <w:r w:rsidRPr="00ED39A0">
        <w:rPr>
          <w:noProof/>
        </w:rPr>
        <w:t>, 35-47 (2003).</w:t>
      </w:r>
    </w:p>
    <w:p w14:paraId="2CC1BEA5" w14:textId="77777777" w:rsidR="00ED39A0" w:rsidRPr="00ED39A0" w:rsidRDefault="00ED39A0" w:rsidP="00ED39A0">
      <w:pPr>
        <w:pStyle w:val="EndNoteBibliography"/>
        <w:ind w:left="720" w:hanging="720"/>
        <w:rPr>
          <w:noProof/>
        </w:rPr>
      </w:pPr>
      <w:r w:rsidRPr="00ED39A0">
        <w:rPr>
          <w:noProof/>
        </w:rPr>
        <w:t>3.</w:t>
      </w:r>
      <w:r w:rsidRPr="00ED39A0">
        <w:rPr>
          <w:noProof/>
        </w:rPr>
        <w:tab/>
        <w:t xml:space="preserve">G. Bell, A. O. Mooers, Size and complexity among multicellular organisms. </w:t>
      </w:r>
      <w:r w:rsidRPr="00ED39A0">
        <w:rPr>
          <w:i/>
          <w:noProof/>
        </w:rPr>
        <w:t>Biological Journal of the Linnean Society</w:t>
      </w:r>
      <w:r w:rsidRPr="00ED39A0">
        <w:rPr>
          <w:noProof/>
        </w:rPr>
        <w:t xml:space="preserve"> </w:t>
      </w:r>
      <w:r w:rsidRPr="00ED39A0">
        <w:rPr>
          <w:b/>
          <w:noProof/>
        </w:rPr>
        <w:t>60</w:t>
      </w:r>
      <w:r w:rsidRPr="00ED39A0">
        <w:rPr>
          <w:noProof/>
        </w:rPr>
        <w:t>, 345-363 (2008).</w:t>
      </w:r>
    </w:p>
    <w:p w14:paraId="090ECDC5" w14:textId="77777777" w:rsidR="00ED39A0" w:rsidRPr="00ED39A0" w:rsidRDefault="00ED39A0" w:rsidP="00ED39A0">
      <w:pPr>
        <w:pStyle w:val="EndNoteBibliography"/>
        <w:ind w:left="720" w:hanging="720"/>
        <w:rPr>
          <w:noProof/>
        </w:rPr>
      </w:pPr>
      <w:r w:rsidRPr="00ED39A0">
        <w:rPr>
          <w:noProof/>
        </w:rPr>
        <w:t>4.</w:t>
      </w:r>
      <w:r w:rsidRPr="00ED39A0">
        <w:rPr>
          <w:noProof/>
        </w:rPr>
        <w:tab/>
        <w:t xml:space="preserve">E. E. Zattara, A. E. Bely, Phylogenetic distribution of regeneration and asexual reproduction in Annelida: regeneration is ancestral and fission evolves in regenerative clades. </w:t>
      </w:r>
      <w:r w:rsidRPr="00ED39A0">
        <w:rPr>
          <w:i/>
          <w:noProof/>
        </w:rPr>
        <w:t>INVERTEBRATE BIOLOGY</w:t>
      </w:r>
      <w:r w:rsidRPr="00ED39A0">
        <w:rPr>
          <w:noProof/>
        </w:rPr>
        <w:t xml:space="preserve"> </w:t>
      </w:r>
      <w:r w:rsidRPr="00ED39A0">
        <w:rPr>
          <w:b/>
          <w:noProof/>
        </w:rPr>
        <w:t>135</w:t>
      </w:r>
      <w:r w:rsidRPr="00ED39A0">
        <w:rPr>
          <w:noProof/>
        </w:rPr>
        <w:t>, 400-414 (2016).</w:t>
      </w:r>
    </w:p>
    <w:p w14:paraId="629829BA" w14:textId="77777777" w:rsidR="00ED39A0" w:rsidRPr="00ED39A0" w:rsidRDefault="00ED39A0" w:rsidP="00ED39A0">
      <w:pPr>
        <w:pStyle w:val="EndNoteBibliography"/>
        <w:ind w:left="720" w:hanging="720"/>
        <w:rPr>
          <w:noProof/>
        </w:rPr>
      </w:pPr>
      <w:r w:rsidRPr="00ED39A0">
        <w:rPr>
          <w:noProof/>
        </w:rPr>
        <w:t>5.</w:t>
      </w:r>
      <w:r w:rsidRPr="00ED39A0">
        <w:rPr>
          <w:noProof/>
        </w:rPr>
        <w:tab/>
        <w:t xml:space="preserve">H. J. H. Elissen, E. T. H. M. Peeters, B. R. Buys, A. Klapwijk, W. Rulkens, Population dynamics of free-swimming Annelida in four Dutch wastewater treatment plants in relation to process characteristics. </w:t>
      </w:r>
      <w:r w:rsidRPr="00ED39A0">
        <w:rPr>
          <w:i/>
          <w:noProof/>
        </w:rPr>
        <w:t>Hydrobiologia</w:t>
      </w:r>
      <w:r w:rsidRPr="00ED39A0">
        <w:rPr>
          <w:noProof/>
        </w:rPr>
        <w:t xml:space="preserve"> </w:t>
      </w:r>
      <w:r w:rsidRPr="00ED39A0">
        <w:rPr>
          <w:b/>
          <w:noProof/>
        </w:rPr>
        <w:t>605</w:t>
      </w:r>
      <w:r w:rsidRPr="00ED39A0">
        <w:rPr>
          <w:noProof/>
        </w:rPr>
        <w:t>, 131-142 (2008).</w:t>
      </w:r>
    </w:p>
    <w:p w14:paraId="55759D5D" w14:textId="77777777" w:rsidR="00ED39A0" w:rsidRPr="00ED39A0" w:rsidRDefault="00ED39A0" w:rsidP="00ED39A0">
      <w:pPr>
        <w:pStyle w:val="EndNoteBibliography"/>
        <w:ind w:left="720" w:hanging="720"/>
        <w:rPr>
          <w:noProof/>
        </w:rPr>
      </w:pPr>
      <w:r w:rsidRPr="00ED39A0">
        <w:rPr>
          <w:noProof/>
        </w:rPr>
        <w:t>6.</w:t>
      </w:r>
      <w:r w:rsidRPr="00ED39A0">
        <w:rPr>
          <w:noProof/>
        </w:rPr>
        <w:tab/>
        <w:t xml:space="preserve">C. G. Extavour, M. Akam, Mechanisms of germ cell specification across the metazoans: epigenesis and preformation. </w:t>
      </w:r>
      <w:r w:rsidRPr="00ED39A0">
        <w:rPr>
          <w:i/>
          <w:noProof/>
        </w:rPr>
        <w:t>Development</w:t>
      </w:r>
      <w:r w:rsidRPr="00ED39A0">
        <w:rPr>
          <w:noProof/>
        </w:rPr>
        <w:t xml:space="preserve"> </w:t>
      </w:r>
      <w:r w:rsidRPr="00ED39A0">
        <w:rPr>
          <w:b/>
          <w:noProof/>
        </w:rPr>
        <w:t>130</w:t>
      </w:r>
      <w:r w:rsidRPr="00ED39A0">
        <w:rPr>
          <w:noProof/>
        </w:rPr>
        <w:t>, 5869-5884 (2003).</w:t>
      </w:r>
    </w:p>
    <w:p w14:paraId="08FCC31F" w14:textId="77777777" w:rsidR="00ED39A0" w:rsidRPr="00ED39A0" w:rsidRDefault="00ED39A0" w:rsidP="00ED39A0">
      <w:pPr>
        <w:pStyle w:val="EndNoteBibliography"/>
        <w:ind w:left="720" w:hanging="720"/>
        <w:rPr>
          <w:noProof/>
        </w:rPr>
      </w:pPr>
      <w:r w:rsidRPr="00ED39A0">
        <w:rPr>
          <w:noProof/>
        </w:rPr>
        <w:t>7.</w:t>
      </w:r>
      <w:r w:rsidRPr="00ED39A0">
        <w:rPr>
          <w:noProof/>
        </w:rPr>
        <w:tab/>
        <w:t xml:space="preserve">B. D. Ozpolat, A. E. Bely, Developmental and molecular biology of annelid regeneration: a comparative review of recent studies. </w:t>
      </w:r>
      <w:r w:rsidRPr="00ED39A0">
        <w:rPr>
          <w:i/>
          <w:noProof/>
        </w:rPr>
        <w:t>Curr Opin Genet Dev</w:t>
      </w:r>
      <w:r w:rsidRPr="00ED39A0">
        <w:rPr>
          <w:noProof/>
        </w:rPr>
        <w:t xml:space="preserve"> </w:t>
      </w:r>
      <w:r w:rsidRPr="00ED39A0">
        <w:rPr>
          <w:b/>
          <w:noProof/>
        </w:rPr>
        <w:t>40</w:t>
      </w:r>
      <w:r w:rsidRPr="00ED39A0">
        <w:rPr>
          <w:noProof/>
        </w:rPr>
        <w:t>, 144-153 (2016).</w:t>
      </w:r>
    </w:p>
    <w:p w14:paraId="2DD22D38" w14:textId="77777777" w:rsidR="00ED39A0" w:rsidRPr="00ED39A0" w:rsidRDefault="00ED39A0" w:rsidP="00ED39A0">
      <w:pPr>
        <w:pStyle w:val="EndNoteBibliography"/>
        <w:ind w:left="720" w:hanging="720"/>
        <w:rPr>
          <w:noProof/>
        </w:rPr>
      </w:pPr>
      <w:r w:rsidRPr="00ED39A0">
        <w:rPr>
          <w:noProof/>
        </w:rPr>
        <w:t>8.</w:t>
      </w:r>
      <w:r w:rsidRPr="00ED39A0">
        <w:rPr>
          <w:noProof/>
        </w:rPr>
        <w:tab/>
        <w:t xml:space="preserve">A. Giese, </w:t>
      </w:r>
      <w:r w:rsidRPr="00ED39A0">
        <w:rPr>
          <w:i/>
          <w:noProof/>
        </w:rPr>
        <w:t>Reproduction of Marine Invertebrates V3: Annelids and Echiurans</w:t>
      </w:r>
      <w:r w:rsidRPr="00ED39A0">
        <w:rPr>
          <w:noProof/>
        </w:rPr>
        <w:t xml:space="preserve"> (Elsevier, 2012).</w:t>
      </w:r>
    </w:p>
    <w:p w14:paraId="50662172" w14:textId="77777777" w:rsidR="00ED39A0" w:rsidRPr="00ED39A0" w:rsidRDefault="00ED39A0" w:rsidP="00ED39A0">
      <w:pPr>
        <w:pStyle w:val="EndNoteBibliography"/>
        <w:ind w:left="720" w:hanging="720"/>
        <w:rPr>
          <w:noProof/>
        </w:rPr>
      </w:pPr>
      <w:r w:rsidRPr="00ED39A0">
        <w:rPr>
          <w:noProof/>
        </w:rPr>
        <w:t>9.</w:t>
      </w:r>
      <w:r w:rsidRPr="00ED39A0">
        <w:rPr>
          <w:noProof/>
        </w:rPr>
        <w:tab/>
        <w:t xml:space="preserve">C. A. Pfister, REPRODUCTIVE PLASTICITY IN THE KELP ALARIA NANA (PHAEOPHYCEAE)1. </w:t>
      </w:r>
      <w:r w:rsidRPr="00ED39A0">
        <w:rPr>
          <w:i/>
          <w:noProof/>
        </w:rPr>
        <w:t>J Phycol</w:t>
      </w:r>
      <w:r w:rsidRPr="00ED39A0">
        <w:rPr>
          <w:noProof/>
        </w:rPr>
        <w:t xml:space="preserve"> </w:t>
      </w:r>
      <w:r w:rsidRPr="00ED39A0">
        <w:rPr>
          <w:b/>
          <w:noProof/>
        </w:rPr>
        <w:t>27</w:t>
      </w:r>
      <w:r w:rsidRPr="00ED39A0">
        <w:rPr>
          <w:noProof/>
        </w:rPr>
        <w:t>, 763-766 (1991).</w:t>
      </w:r>
    </w:p>
    <w:p w14:paraId="65D7F66F" w14:textId="77777777" w:rsidR="00ED39A0" w:rsidRPr="00ED39A0" w:rsidRDefault="00ED39A0" w:rsidP="00ED39A0">
      <w:pPr>
        <w:pStyle w:val="EndNoteBibliography"/>
        <w:ind w:left="720" w:hanging="720"/>
        <w:rPr>
          <w:noProof/>
        </w:rPr>
      </w:pPr>
      <w:r w:rsidRPr="00ED39A0">
        <w:rPr>
          <w:noProof/>
        </w:rPr>
        <w:t>10.</w:t>
      </w:r>
      <w:r w:rsidRPr="00ED39A0">
        <w:rPr>
          <w:noProof/>
        </w:rPr>
        <w:tab/>
        <w:t>L. Collado-Vides, &lt;Collado-Vides2001_Article_ClonalArchitectureInMarineMacr.pdf&gt;.  (2001).</w:t>
      </w:r>
    </w:p>
    <w:p w14:paraId="48115B67" w14:textId="77777777" w:rsidR="00ED39A0" w:rsidRPr="00ED39A0" w:rsidRDefault="00ED39A0" w:rsidP="00ED39A0">
      <w:pPr>
        <w:pStyle w:val="EndNoteBibliography"/>
        <w:ind w:left="720" w:hanging="720"/>
        <w:rPr>
          <w:noProof/>
        </w:rPr>
      </w:pPr>
      <w:r w:rsidRPr="00ED39A0">
        <w:rPr>
          <w:noProof/>
        </w:rPr>
        <w:t>11.</w:t>
      </w:r>
      <w:r w:rsidRPr="00ED39A0">
        <w:rPr>
          <w:noProof/>
        </w:rPr>
        <w:tab/>
        <w:t xml:space="preserve">H. Nakahara, Y. Nakamura, Parthenogenesis, apogamy and apospory in Alaria crassifolia (Laminariales). </w:t>
      </w:r>
      <w:r w:rsidRPr="00ED39A0">
        <w:rPr>
          <w:i/>
          <w:noProof/>
        </w:rPr>
        <w:t>Marine Biology</w:t>
      </w:r>
      <w:r w:rsidRPr="00ED39A0">
        <w:rPr>
          <w:noProof/>
        </w:rPr>
        <w:t xml:space="preserve"> </w:t>
      </w:r>
      <w:r w:rsidRPr="00ED39A0">
        <w:rPr>
          <w:b/>
          <w:noProof/>
        </w:rPr>
        <w:t>18</w:t>
      </w:r>
      <w:r w:rsidRPr="00ED39A0">
        <w:rPr>
          <w:noProof/>
        </w:rPr>
        <w:t>, 327-332 (1973).</w:t>
      </w:r>
    </w:p>
    <w:p w14:paraId="291159B5" w14:textId="77777777" w:rsidR="00ED39A0" w:rsidRPr="00ED39A0" w:rsidRDefault="00ED39A0" w:rsidP="00ED39A0">
      <w:pPr>
        <w:pStyle w:val="EndNoteBibliography"/>
        <w:ind w:left="720" w:hanging="720"/>
        <w:rPr>
          <w:noProof/>
        </w:rPr>
      </w:pPr>
      <w:r w:rsidRPr="00ED39A0">
        <w:rPr>
          <w:noProof/>
        </w:rPr>
        <w:t>12.</w:t>
      </w:r>
      <w:r w:rsidRPr="00ED39A0">
        <w:rPr>
          <w:noProof/>
        </w:rPr>
        <w:tab/>
        <w:t>S. L. Bennington, Some aspects of the biology and distribution of Amphibola crenata (Gastropoda: Pulmonata) with special reference to possible effects of pollution from sewage outfalls.  (1979).</w:t>
      </w:r>
    </w:p>
    <w:p w14:paraId="594C8D69" w14:textId="77777777" w:rsidR="00ED39A0" w:rsidRPr="00ED39A0" w:rsidRDefault="00ED39A0" w:rsidP="00ED39A0">
      <w:pPr>
        <w:pStyle w:val="EndNoteBibliography"/>
        <w:ind w:left="720" w:hanging="720"/>
        <w:rPr>
          <w:noProof/>
        </w:rPr>
      </w:pPr>
      <w:r w:rsidRPr="00ED39A0">
        <w:rPr>
          <w:noProof/>
        </w:rPr>
        <w:t>13.</w:t>
      </w:r>
      <w:r w:rsidRPr="00ED39A0">
        <w:rPr>
          <w:noProof/>
        </w:rPr>
        <w:tab/>
        <w:t>Farnie, The development of amphibola crenata.  (1924).</w:t>
      </w:r>
    </w:p>
    <w:p w14:paraId="08DA94B8" w14:textId="77777777" w:rsidR="00ED39A0" w:rsidRPr="00ED39A0" w:rsidRDefault="00ED39A0" w:rsidP="00ED39A0">
      <w:pPr>
        <w:pStyle w:val="EndNoteBibliography"/>
        <w:ind w:left="720" w:hanging="720"/>
        <w:rPr>
          <w:noProof/>
        </w:rPr>
      </w:pPr>
      <w:r w:rsidRPr="00ED39A0">
        <w:rPr>
          <w:noProof/>
        </w:rPr>
        <w:t>14.</w:t>
      </w:r>
      <w:r w:rsidRPr="00ED39A0">
        <w:rPr>
          <w:noProof/>
        </w:rPr>
        <w:tab/>
        <w:t>Farnie, The Anatomy of Amphibola crenata.  (1919).</w:t>
      </w:r>
    </w:p>
    <w:p w14:paraId="5B4010A3" w14:textId="77777777" w:rsidR="00ED39A0" w:rsidRPr="00ED39A0" w:rsidRDefault="00ED39A0" w:rsidP="00ED39A0">
      <w:pPr>
        <w:pStyle w:val="EndNoteBibliography"/>
        <w:ind w:left="720" w:hanging="720"/>
        <w:rPr>
          <w:noProof/>
        </w:rPr>
      </w:pPr>
      <w:r w:rsidRPr="00ED39A0">
        <w:rPr>
          <w:noProof/>
        </w:rPr>
        <w:t>15.</w:t>
      </w:r>
      <w:r w:rsidRPr="00ED39A0">
        <w:rPr>
          <w:noProof/>
        </w:rPr>
        <w:tab/>
        <w:t xml:space="preserve">B. E. Schirrmeister, A. Antonelli, H. C. Bagheri, The origin of multicellularity in cyanobacteria. </w:t>
      </w:r>
      <w:r w:rsidRPr="00ED39A0">
        <w:rPr>
          <w:i/>
          <w:noProof/>
        </w:rPr>
        <w:t>BMC Evol Biol</w:t>
      </w:r>
      <w:r w:rsidRPr="00ED39A0">
        <w:rPr>
          <w:noProof/>
        </w:rPr>
        <w:t xml:space="preserve"> </w:t>
      </w:r>
      <w:r w:rsidRPr="00ED39A0">
        <w:rPr>
          <w:b/>
          <w:noProof/>
        </w:rPr>
        <w:t>11</w:t>
      </w:r>
      <w:r w:rsidRPr="00ED39A0">
        <w:rPr>
          <w:noProof/>
        </w:rPr>
        <w:t>, 45 (2011).</w:t>
      </w:r>
    </w:p>
    <w:p w14:paraId="624B99BB" w14:textId="77777777" w:rsidR="00ED39A0" w:rsidRPr="00ED39A0" w:rsidRDefault="00ED39A0" w:rsidP="00ED39A0">
      <w:pPr>
        <w:pStyle w:val="EndNoteBibliography"/>
        <w:ind w:left="720" w:hanging="720"/>
        <w:rPr>
          <w:noProof/>
        </w:rPr>
      </w:pPr>
      <w:r w:rsidRPr="00ED39A0">
        <w:rPr>
          <w:noProof/>
        </w:rPr>
        <w:t>16.</w:t>
      </w:r>
      <w:r w:rsidRPr="00ED39A0">
        <w:rPr>
          <w:noProof/>
        </w:rPr>
        <w:tab/>
        <w:t>R. Rippka, Generic Assignments, Strain Histories and Properties of Pure Cultures of Cyanobacteria.  (1979).</w:t>
      </w:r>
    </w:p>
    <w:p w14:paraId="50970072" w14:textId="77777777" w:rsidR="00ED39A0" w:rsidRPr="00ED39A0" w:rsidRDefault="00ED39A0" w:rsidP="00ED39A0">
      <w:pPr>
        <w:pStyle w:val="EndNoteBibliography"/>
        <w:ind w:left="720" w:hanging="720"/>
        <w:rPr>
          <w:noProof/>
        </w:rPr>
      </w:pPr>
      <w:r w:rsidRPr="00ED39A0">
        <w:rPr>
          <w:noProof/>
        </w:rPr>
        <w:t>17.</w:t>
      </w:r>
      <w:r w:rsidRPr="00ED39A0">
        <w:rPr>
          <w:noProof/>
        </w:rPr>
        <w:tab/>
        <w:t xml:space="preserve">P. Mehra, O. Handoo, Morphology of Anthoceros erectus and A. himalayensis and the phylogeny of the Anthocerotales. </w:t>
      </w:r>
      <w:r w:rsidRPr="00ED39A0">
        <w:rPr>
          <w:i/>
          <w:noProof/>
        </w:rPr>
        <w:t>Botanical Gazette</w:t>
      </w:r>
      <w:r w:rsidRPr="00ED39A0">
        <w:rPr>
          <w:noProof/>
        </w:rPr>
        <w:t xml:space="preserve"> </w:t>
      </w:r>
      <w:r w:rsidRPr="00ED39A0">
        <w:rPr>
          <w:b/>
          <w:noProof/>
        </w:rPr>
        <w:t>114</w:t>
      </w:r>
      <w:r w:rsidRPr="00ED39A0">
        <w:rPr>
          <w:noProof/>
        </w:rPr>
        <w:t>, 371-382 (1953).</w:t>
      </w:r>
    </w:p>
    <w:p w14:paraId="263376FB" w14:textId="77777777" w:rsidR="00ED39A0" w:rsidRPr="00ED39A0" w:rsidRDefault="00ED39A0" w:rsidP="00ED39A0">
      <w:pPr>
        <w:pStyle w:val="EndNoteBibliography"/>
        <w:ind w:left="720" w:hanging="720"/>
        <w:rPr>
          <w:noProof/>
        </w:rPr>
      </w:pPr>
      <w:r w:rsidRPr="00ED39A0">
        <w:rPr>
          <w:noProof/>
        </w:rPr>
        <w:t>18.</w:t>
      </w:r>
      <w:r w:rsidRPr="00ED39A0">
        <w:rPr>
          <w:noProof/>
        </w:rPr>
        <w:tab/>
        <w:t xml:space="preserve">W. H. Lang, On apospory in Anthoceros laevis. </w:t>
      </w:r>
      <w:r w:rsidRPr="00ED39A0">
        <w:rPr>
          <w:i/>
          <w:noProof/>
        </w:rPr>
        <w:t>Annals of Botany</w:t>
      </w:r>
      <w:r w:rsidRPr="00ED39A0">
        <w:rPr>
          <w:noProof/>
        </w:rPr>
        <w:t xml:space="preserve"> </w:t>
      </w:r>
      <w:r w:rsidRPr="00ED39A0">
        <w:rPr>
          <w:b/>
          <w:noProof/>
        </w:rPr>
        <w:t>15</w:t>
      </w:r>
      <w:r w:rsidRPr="00ED39A0">
        <w:rPr>
          <w:noProof/>
        </w:rPr>
        <w:t>, 503-510 (1901).</w:t>
      </w:r>
    </w:p>
    <w:p w14:paraId="4AEC2EB9" w14:textId="77777777" w:rsidR="00ED39A0" w:rsidRPr="00ED39A0" w:rsidRDefault="00ED39A0" w:rsidP="00ED39A0">
      <w:pPr>
        <w:pStyle w:val="EndNoteBibliography"/>
        <w:ind w:left="720" w:hanging="720"/>
        <w:rPr>
          <w:noProof/>
        </w:rPr>
      </w:pPr>
      <w:r w:rsidRPr="00ED39A0">
        <w:rPr>
          <w:noProof/>
        </w:rPr>
        <w:t>19.</w:t>
      </w:r>
      <w:r w:rsidRPr="00ED39A0">
        <w:rPr>
          <w:noProof/>
        </w:rPr>
        <w:tab/>
        <w:t xml:space="preserve">W. WESTHEIDE, Ultrastructure of the protonephridia in the dorvilleid polychaete Apodotrocha progenerans (Annelida). </w:t>
      </w:r>
      <w:r w:rsidRPr="00ED39A0">
        <w:rPr>
          <w:i/>
          <w:noProof/>
        </w:rPr>
        <w:t>Zoologica scripta</w:t>
      </w:r>
      <w:r w:rsidRPr="00ED39A0">
        <w:rPr>
          <w:noProof/>
        </w:rPr>
        <w:t xml:space="preserve"> </w:t>
      </w:r>
      <w:r w:rsidRPr="00ED39A0">
        <w:rPr>
          <w:b/>
          <w:noProof/>
        </w:rPr>
        <w:t>14</w:t>
      </w:r>
      <w:r w:rsidRPr="00ED39A0">
        <w:rPr>
          <w:noProof/>
        </w:rPr>
        <w:t>, 273-278 (1985).</w:t>
      </w:r>
    </w:p>
    <w:p w14:paraId="752B32EE" w14:textId="77777777" w:rsidR="00ED39A0" w:rsidRPr="00ED39A0" w:rsidRDefault="00ED39A0" w:rsidP="00ED39A0">
      <w:pPr>
        <w:pStyle w:val="EndNoteBibliography"/>
        <w:ind w:left="720" w:hanging="720"/>
        <w:rPr>
          <w:noProof/>
        </w:rPr>
      </w:pPr>
      <w:r w:rsidRPr="00ED39A0">
        <w:rPr>
          <w:noProof/>
        </w:rPr>
        <w:lastRenderedPageBreak/>
        <w:t>20.</w:t>
      </w:r>
      <w:r w:rsidRPr="00ED39A0">
        <w:rPr>
          <w:noProof/>
        </w:rPr>
        <w:tab/>
        <w:t xml:space="preserve">W. Westheide, N. Riser, Morphology and phylogenetic relationships of the neotenic interstitial polychaete Apodotrocha progenerans n. gen., n. sp.(Annelida). </w:t>
      </w:r>
      <w:r w:rsidRPr="00ED39A0">
        <w:rPr>
          <w:i/>
          <w:noProof/>
        </w:rPr>
        <w:t>Zoomorphology</w:t>
      </w:r>
      <w:r w:rsidRPr="00ED39A0">
        <w:rPr>
          <w:noProof/>
        </w:rPr>
        <w:t xml:space="preserve"> </w:t>
      </w:r>
      <w:r w:rsidRPr="00ED39A0">
        <w:rPr>
          <w:b/>
          <w:noProof/>
        </w:rPr>
        <w:t>103</w:t>
      </w:r>
      <w:r w:rsidRPr="00ED39A0">
        <w:rPr>
          <w:noProof/>
        </w:rPr>
        <w:t>, 67-87 (1983).</w:t>
      </w:r>
    </w:p>
    <w:p w14:paraId="1EBEC16C" w14:textId="77777777" w:rsidR="00ED39A0" w:rsidRPr="00ED39A0" w:rsidRDefault="00ED39A0" w:rsidP="00ED39A0">
      <w:pPr>
        <w:pStyle w:val="EndNoteBibliography"/>
        <w:ind w:left="720" w:hanging="720"/>
        <w:rPr>
          <w:noProof/>
        </w:rPr>
      </w:pPr>
      <w:r w:rsidRPr="00ED39A0">
        <w:rPr>
          <w:noProof/>
        </w:rPr>
        <w:t>21.</w:t>
      </w:r>
      <w:r w:rsidRPr="00ED39A0">
        <w:rPr>
          <w:noProof/>
        </w:rPr>
        <w:tab/>
        <w:t>P. Scheldeman</w:t>
      </w:r>
      <w:r w:rsidRPr="00ED39A0">
        <w:rPr>
          <w:i/>
          <w:noProof/>
        </w:rPr>
        <w:t xml:space="preserve"> et al.</w:t>
      </w:r>
      <w:r w:rsidRPr="00ED39A0">
        <w:rPr>
          <w:noProof/>
        </w:rPr>
        <w:t xml:space="preserve">, Arthrospira (‘Spirulina’) strains from four continents are resolved into only two clusters, based on amplified ribosomal DNA restriction analysis of the internally transcribed spacer. </w:t>
      </w:r>
      <w:r w:rsidRPr="00ED39A0">
        <w:rPr>
          <w:i/>
          <w:noProof/>
        </w:rPr>
        <w:t>FEMS Microbiology Letters</w:t>
      </w:r>
      <w:r w:rsidRPr="00ED39A0">
        <w:rPr>
          <w:noProof/>
        </w:rPr>
        <w:t xml:space="preserve"> </w:t>
      </w:r>
      <w:r w:rsidRPr="00ED39A0">
        <w:rPr>
          <w:b/>
          <w:noProof/>
        </w:rPr>
        <w:t>172</w:t>
      </w:r>
      <w:r w:rsidRPr="00ED39A0">
        <w:rPr>
          <w:noProof/>
        </w:rPr>
        <w:t>, 213-222 (1999).</w:t>
      </w:r>
    </w:p>
    <w:p w14:paraId="47D98921" w14:textId="77777777" w:rsidR="00ED39A0" w:rsidRPr="00ED39A0" w:rsidRDefault="00ED39A0" w:rsidP="00ED39A0">
      <w:pPr>
        <w:pStyle w:val="EndNoteBibliography"/>
        <w:ind w:left="720" w:hanging="720"/>
        <w:rPr>
          <w:noProof/>
        </w:rPr>
      </w:pPr>
      <w:r w:rsidRPr="00ED39A0">
        <w:rPr>
          <w:noProof/>
        </w:rPr>
        <w:t>22.</w:t>
      </w:r>
      <w:r w:rsidRPr="00ED39A0">
        <w:rPr>
          <w:noProof/>
        </w:rPr>
        <w:tab/>
        <w:t xml:space="preserve">L. Lazo, A. R. O. Chapman, Effects of harvesting onAscophyllum nodosum (L.) Le Jol. (Fucales, Phaeophyta): a demographic approach. </w:t>
      </w:r>
      <w:r w:rsidRPr="00ED39A0">
        <w:rPr>
          <w:i/>
          <w:noProof/>
        </w:rPr>
        <w:t>Journal of Applied Phycology</w:t>
      </w:r>
      <w:r w:rsidRPr="00ED39A0">
        <w:rPr>
          <w:noProof/>
        </w:rPr>
        <w:t xml:space="preserve"> </w:t>
      </w:r>
      <w:r w:rsidRPr="00ED39A0">
        <w:rPr>
          <w:b/>
          <w:noProof/>
        </w:rPr>
        <w:t>8</w:t>
      </w:r>
      <w:r w:rsidRPr="00ED39A0">
        <w:rPr>
          <w:noProof/>
        </w:rPr>
        <w:t>, 87-103 (1996).</w:t>
      </w:r>
    </w:p>
    <w:p w14:paraId="4F078E93" w14:textId="77777777" w:rsidR="00ED39A0" w:rsidRPr="00ED39A0" w:rsidRDefault="00ED39A0" w:rsidP="00ED39A0">
      <w:pPr>
        <w:pStyle w:val="EndNoteBibliography"/>
        <w:ind w:left="720" w:hanging="720"/>
        <w:rPr>
          <w:noProof/>
        </w:rPr>
      </w:pPr>
      <w:r w:rsidRPr="00ED39A0">
        <w:rPr>
          <w:noProof/>
        </w:rPr>
        <w:t>23.</w:t>
      </w:r>
      <w:r w:rsidRPr="00ED39A0">
        <w:rPr>
          <w:noProof/>
        </w:rPr>
        <w:tab/>
        <w:t xml:space="preserve">A. C. Kraberg, T. A. Norton, Effect of epiphytism on reproductive and vegetative lateral formation in the brown, intertidal seaweed Ascophyllum nodosum (Phaeophyceae). </w:t>
      </w:r>
      <w:r w:rsidRPr="00ED39A0">
        <w:rPr>
          <w:i/>
          <w:noProof/>
        </w:rPr>
        <w:t>Phycological Research</w:t>
      </w:r>
      <w:r w:rsidRPr="00ED39A0">
        <w:rPr>
          <w:noProof/>
        </w:rPr>
        <w:t xml:space="preserve"> </w:t>
      </w:r>
      <w:r w:rsidRPr="00ED39A0">
        <w:rPr>
          <w:b/>
          <w:noProof/>
        </w:rPr>
        <w:t>55</w:t>
      </w:r>
      <w:r w:rsidRPr="00ED39A0">
        <w:rPr>
          <w:noProof/>
        </w:rPr>
        <w:t>, 17-24 (2007).</w:t>
      </w:r>
    </w:p>
    <w:p w14:paraId="6450F028" w14:textId="77777777" w:rsidR="00ED39A0" w:rsidRPr="00ED39A0" w:rsidRDefault="00ED39A0" w:rsidP="00ED39A0">
      <w:pPr>
        <w:pStyle w:val="EndNoteBibliography"/>
        <w:ind w:left="720" w:hanging="720"/>
        <w:rPr>
          <w:noProof/>
        </w:rPr>
      </w:pPr>
      <w:r w:rsidRPr="00ED39A0">
        <w:rPr>
          <w:noProof/>
        </w:rPr>
        <w:t>24.</w:t>
      </w:r>
      <w:r w:rsidRPr="00ED39A0">
        <w:rPr>
          <w:noProof/>
        </w:rPr>
        <w:tab/>
        <w:t xml:space="preserve">L. Collado-Vides, Clonal architecture in marine macroalgae: ecological and evolutionary perspectives. </w:t>
      </w:r>
      <w:r w:rsidRPr="00ED39A0">
        <w:rPr>
          <w:i/>
          <w:noProof/>
        </w:rPr>
        <w:t>Evolutionary Ecology</w:t>
      </w:r>
      <w:r w:rsidRPr="00ED39A0">
        <w:rPr>
          <w:noProof/>
        </w:rPr>
        <w:t xml:space="preserve"> </w:t>
      </w:r>
      <w:r w:rsidRPr="00ED39A0">
        <w:rPr>
          <w:b/>
          <w:noProof/>
        </w:rPr>
        <w:t>15</w:t>
      </w:r>
      <w:r w:rsidRPr="00ED39A0">
        <w:rPr>
          <w:noProof/>
        </w:rPr>
        <w:t>, 531-545 (2001).</w:t>
      </w:r>
    </w:p>
    <w:p w14:paraId="541E7AE5" w14:textId="77777777" w:rsidR="00ED39A0" w:rsidRPr="00ED39A0" w:rsidRDefault="00ED39A0" w:rsidP="00ED39A0">
      <w:pPr>
        <w:pStyle w:val="EndNoteBibliography"/>
        <w:ind w:left="720" w:hanging="720"/>
        <w:rPr>
          <w:noProof/>
        </w:rPr>
      </w:pPr>
      <w:r w:rsidRPr="00ED39A0">
        <w:rPr>
          <w:noProof/>
        </w:rPr>
        <w:t>25.</w:t>
      </w:r>
      <w:r w:rsidRPr="00ED39A0">
        <w:rPr>
          <w:noProof/>
        </w:rPr>
        <w:tab/>
        <w:t xml:space="preserve">M. J. Wynne, H. Bold, </w:t>
      </w:r>
      <w:r w:rsidRPr="00ED39A0">
        <w:rPr>
          <w:i/>
          <w:noProof/>
        </w:rPr>
        <w:t>Introduction to the Algae: Structure and Reproduction</w:t>
      </w:r>
      <w:r w:rsidRPr="00ED39A0">
        <w:rPr>
          <w:noProof/>
        </w:rPr>
        <w:t xml:space="preserve"> (Prentice-Hall, Incorporated, 1985).</w:t>
      </w:r>
    </w:p>
    <w:p w14:paraId="58E4E01D" w14:textId="77777777" w:rsidR="00ED39A0" w:rsidRPr="00ED39A0" w:rsidRDefault="00ED39A0" w:rsidP="00ED39A0">
      <w:pPr>
        <w:pStyle w:val="EndNoteBibliography"/>
        <w:ind w:left="720" w:hanging="720"/>
        <w:rPr>
          <w:noProof/>
        </w:rPr>
      </w:pPr>
      <w:r w:rsidRPr="00ED39A0">
        <w:rPr>
          <w:noProof/>
        </w:rPr>
        <w:t>26.</w:t>
      </w:r>
      <w:r w:rsidRPr="00ED39A0">
        <w:rPr>
          <w:noProof/>
        </w:rPr>
        <w:tab/>
        <w:t xml:space="preserve">R. L. Fletcher, </w:t>
      </w:r>
      <w:r w:rsidRPr="00ED39A0">
        <w:rPr>
          <w:i/>
          <w:noProof/>
        </w:rPr>
        <w:t>Seaweeds of the British Isles, Volume 3 Fucophyceae (Phaeophyceae), Part 1</w:t>
      </w:r>
      <w:r w:rsidRPr="00ED39A0">
        <w:rPr>
          <w:noProof/>
        </w:rPr>
        <w:t xml:space="preserve"> (1987).</w:t>
      </w:r>
    </w:p>
    <w:p w14:paraId="64A06A1D" w14:textId="77777777" w:rsidR="00ED39A0" w:rsidRPr="00ED39A0" w:rsidRDefault="00ED39A0" w:rsidP="00ED39A0">
      <w:pPr>
        <w:pStyle w:val="EndNoteBibliography"/>
        <w:ind w:left="720" w:hanging="720"/>
        <w:rPr>
          <w:noProof/>
        </w:rPr>
      </w:pPr>
      <w:r w:rsidRPr="00ED39A0">
        <w:rPr>
          <w:noProof/>
        </w:rPr>
        <w:t>27.</w:t>
      </w:r>
      <w:r w:rsidRPr="00ED39A0">
        <w:rPr>
          <w:noProof/>
        </w:rPr>
        <w:tab/>
        <w:t xml:space="preserve">D. L. Kirk, A twelve-step program for evolving multicellularity and a division of labor. </w:t>
      </w:r>
      <w:r w:rsidRPr="00ED39A0">
        <w:rPr>
          <w:i/>
          <w:noProof/>
        </w:rPr>
        <w:t>Bioessays</w:t>
      </w:r>
      <w:r w:rsidRPr="00ED39A0">
        <w:rPr>
          <w:noProof/>
        </w:rPr>
        <w:t xml:space="preserve"> </w:t>
      </w:r>
      <w:r w:rsidRPr="00ED39A0">
        <w:rPr>
          <w:b/>
          <w:noProof/>
        </w:rPr>
        <w:t>27</w:t>
      </w:r>
      <w:r w:rsidRPr="00ED39A0">
        <w:rPr>
          <w:noProof/>
        </w:rPr>
        <w:t>, 299-310 (2005).</w:t>
      </w:r>
    </w:p>
    <w:p w14:paraId="584B5B86" w14:textId="77777777" w:rsidR="00ED39A0" w:rsidRPr="00ED39A0" w:rsidRDefault="00ED39A0" w:rsidP="00ED39A0">
      <w:pPr>
        <w:pStyle w:val="EndNoteBibliography"/>
        <w:ind w:left="720" w:hanging="720"/>
        <w:rPr>
          <w:noProof/>
        </w:rPr>
      </w:pPr>
      <w:r w:rsidRPr="00ED39A0">
        <w:rPr>
          <w:noProof/>
        </w:rPr>
        <w:t>28.</w:t>
      </w:r>
      <w:r w:rsidRPr="00ED39A0">
        <w:rPr>
          <w:noProof/>
        </w:rPr>
        <w:tab/>
        <w:t xml:space="preserve">D. L. Kirk, Germ–Soma Differentiation in Volvox. </w:t>
      </w:r>
      <w:r w:rsidRPr="00ED39A0">
        <w:rPr>
          <w:i/>
          <w:noProof/>
        </w:rPr>
        <w:t>Developmental Biology</w:t>
      </w:r>
      <w:r w:rsidRPr="00ED39A0">
        <w:rPr>
          <w:noProof/>
        </w:rPr>
        <w:t xml:space="preserve"> </w:t>
      </w:r>
      <w:r w:rsidRPr="00ED39A0">
        <w:rPr>
          <w:b/>
          <w:noProof/>
        </w:rPr>
        <w:t>238</w:t>
      </w:r>
      <w:r w:rsidRPr="00ED39A0">
        <w:rPr>
          <w:noProof/>
        </w:rPr>
        <w:t>, 213-223 (2001).</w:t>
      </w:r>
    </w:p>
    <w:p w14:paraId="3490BFCF" w14:textId="77777777" w:rsidR="00ED39A0" w:rsidRPr="00ED39A0" w:rsidRDefault="00ED39A0" w:rsidP="00ED39A0">
      <w:pPr>
        <w:pStyle w:val="EndNoteBibliography"/>
        <w:ind w:left="720" w:hanging="720"/>
        <w:rPr>
          <w:noProof/>
        </w:rPr>
      </w:pPr>
      <w:r w:rsidRPr="00ED39A0">
        <w:rPr>
          <w:noProof/>
        </w:rPr>
        <w:t>29.</w:t>
      </w:r>
      <w:r w:rsidRPr="00ED39A0">
        <w:rPr>
          <w:noProof/>
        </w:rPr>
        <w:tab/>
        <w:t xml:space="preserve">M. D. Herron, R. E. Michod, Evolution of complexity in the volvocine algae: transitions in individuality through Darwin's eye. </w:t>
      </w:r>
      <w:r w:rsidRPr="00ED39A0">
        <w:rPr>
          <w:i/>
          <w:noProof/>
        </w:rPr>
        <w:t>Evolution</w:t>
      </w:r>
      <w:r w:rsidRPr="00ED39A0">
        <w:rPr>
          <w:noProof/>
        </w:rPr>
        <w:t xml:space="preserve"> </w:t>
      </w:r>
      <w:r w:rsidRPr="00ED39A0">
        <w:rPr>
          <w:b/>
          <w:noProof/>
        </w:rPr>
        <w:t>62</w:t>
      </w:r>
      <w:r w:rsidRPr="00ED39A0">
        <w:rPr>
          <w:noProof/>
        </w:rPr>
        <w:t>, 436-451 (2008).</w:t>
      </w:r>
    </w:p>
    <w:p w14:paraId="5681867A" w14:textId="77777777" w:rsidR="00ED39A0" w:rsidRPr="00ED39A0" w:rsidRDefault="00ED39A0" w:rsidP="00ED39A0">
      <w:pPr>
        <w:pStyle w:val="EndNoteBibliography"/>
        <w:ind w:left="720" w:hanging="720"/>
        <w:rPr>
          <w:noProof/>
        </w:rPr>
      </w:pPr>
      <w:r w:rsidRPr="00ED39A0">
        <w:rPr>
          <w:noProof/>
        </w:rPr>
        <w:t>30.</w:t>
      </w:r>
      <w:r w:rsidRPr="00ED39A0">
        <w:rPr>
          <w:noProof/>
        </w:rPr>
        <w:tab/>
        <w:t>M. D. Herron, A. M. Nedelcu, "Volvocine Algae: From Simple to Complex Multicellularity" in Evolutionary Transitions to Multicellular Life. (2015), 10.1007/978-94-017-9642-2_7 chap. Chapter 7, pp. 129-152.</w:t>
      </w:r>
    </w:p>
    <w:p w14:paraId="5D43F9DB" w14:textId="77777777" w:rsidR="00ED39A0" w:rsidRPr="00ED39A0" w:rsidRDefault="00ED39A0" w:rsidP="00ED39A0">
      <w:pPr>
        <w:pStyle w:val="EndNoteBibliography"/>
        <w:ind w:left="720" w:hanging="720"/>
        <w:rPr>
          <w:noProof/>
        </w:rPr>
      </w:pPr>
      <w:r w:rsidRPr="00ED39A0">
        <w:rPr>
          <w:noProof/>
        </w:rPr>
        <w:t>31.</w:t>
      </w:r>
      <w:r w:rsidRPr="00ED39A0">
        <w:rPr>
          <w:noProof/>
        </w:rPr>
        <w:tab/>
        <w:t xml:space="preserve">S. S. Branda, J. E. Gonzalez-Pastor, S. Ben-Yehuda, R. Losick, R. Kolter, Fruiting body formation by Bacillus subtilis. </w:t>
      </w:r>
      <w:r w:rsidRPr="00ED39A0">
        <w:rPr>
          <w:i/>
          <w:noProof/>
        </w:rPr>
        <w:t>Proc Natl Acad Sci U S A</w:t>
      </w:r>
      <w:r w:rsidRPr="00ED39A0">
        <w:rPr>
          <w:noProof/>
        </w:rPr>
        <w:t xml:space="preserve"> </w:t>
      </w:r>
      <w:r w:rsidRPr="00ED39A0">
        <w:rPr>
          <w:b/>
          <w:noProof/>
        </w:rPr>
        <w:t>98</w:t>
      </w:r>
      <w:r w:rsidRPr="00ED39A0">
        <w:rPr>
          <w:noProof/>
        </w:rPr>
        <w:t>, 11621-11626 (2001).</w:t>
      </w:r>
    </w:p>
    <w:p w14:paraId="7387CC5E" w14:textId="77777777" w:rsidR="00ED39A0" w:rsidRPr="00ED39A0" w:rsidRDefault="00ED39A0" w:rsidP="00ED39A0">
      <w:pPr>
        <w:pStyle w:val="EndNoteBibliography"/>
        <w:ind w:left="720" w:hanging="720"/>
        <w:rPr>
          <w:noProof/>
        </w:rPr>
      </w:pPr>
      <w:r w:rsidRPr="00ED39A0">
        <w:rPr>
          <w:noProof/>
        </w:rPr>
        <w:t>32.</w:t>
      </w:r>
      <w:r w:rsidRPr="00ED39A0">
        <w:rPr>
          <w:noProof/>
        </w:rPr>
        <w:tab/>
        <w:t xml:space="preserve">D. L. Ballantine, Reproduction in Caribbean plants of Botryocladia pyriformis and B. wynnei (Rhodymeniales, Rhodophyta). </w:t>
      </w:r>
      <w:r w:rsidRPr="00ED39A0">
        <w:rPr>
          <w:i/>
          <w:noProof/>
        </w:rPr>
        <w:t>Phycologia</w:t>
      </w:r>
      <w:r w:rsidRPr="00ED39A0">
        <w:rPr>
          <w:noProof/>
        </w:rPr>
        <w:t xml:space="preserve"> </w:t>
      </w:r>
      <w:r w:rsidRPr="00ED39A0">
        <w:rPr>
          <w:b/>
          <w:noProof/>
        </w:rPr>
        <w:t>28</w:t>
      </w:r>
      <w:r w:rsidRPr="00ED39A0">
        <w:rPr>
          <w:noProof/>
        </w:rPr>
        <w:t>, 237-242 (1989).</w:t>
      </w:r>
    </w:p>
    <w:p w14:paraId="40DA2DEE" w14:textId="77777777" w:rsidR="00ED39A0" w:rsidRPr="00ED39A0" w:rsidRDefault="00ED39A0" w:rsidP="00ED39A0">
      <w:pPr>
        <w:pStyle w:val="EndNoteBibliography"/>
        <w:ind w:left="720" w:hanging="720"/>
        <w:rPr>
          <w:noProof/>
        </w:rPr>
      </w:pPr>
      <w:r w:rsidRPr="00ED39A0">
        <w:rPr>
          <w:noProof/>
        </w:rPr>
        <w:t>33.</w:t>
      </w:r>
      <w:r w:rsidRPr="00ED39A0">
        <w:rPr>
          <w:noProof/>
        </w:rPr>
        <w:tab/>
        <w:t>P. Jivoff, A. H. Hines, Q. L. S, "Chapter 7: Reproduction Biology and Embryonic Development" in The Blue Crab: Callinectes Sapidus</w:t>
      </w:r>
      <w:r w:rsidRPr="00ED39A0">
        <w:rPr>
          <w:i/>
          <w:noProof/>
        </w:rPr>
        <w:t>,</w:t>
      </w:r>
      <w:r w:rsidRPr="00ED39A0">
        <w:rPr>
          <w:noProof/>
        </w:rPr>
        <w:t xml:space="preserve"> V. S. K. a. L. E. Cronin, Ed. (2007).</w:t>
      </w:r>
    </w:p>
    <w:p w14:paraId="54374A3D" w14:textId="77777777" w:rsidR="00ED39A0" w:rsidRPr="00ED39A0" w:rsidRDefault="00ED39A0" w:rsidP="00ED39A0">
      <w:pPr>
        <w:pStyle w:val="EndNoteBibliography"/>
        <w:ind w:left="720" w:hanging="720"/>
        <w:rPr>
          <w:noProof/>
        </w:rPr>
      </w:pPr>
      <w:r w:rsidRPr="00ED39A0">
        <w:rPr>
          <w:noProof/>
        </w:rPr>
        <w:t>34.</w:t>
      </w:r>
      <w:r w:rsidRPr="00ED39A0">
        <w:rPr>
          <w:noProof/>
        </w:rPr>
        <w:tab/>
        <w:t>M. A. Hickman</w:t>
      </w:r>
      <w:r w:rsidRPr="00ED39A0">
        <w:rPr>
          <w:i/>
          <w:noProof/>
        </w:rPr>
        <w:t xml:space="preserve"> et al.</w:t>
      </w:r>
      <w:r w:rsidRPr="00ED39A0">
        <w:rPr>
          <w:noProof/>
        </w:rPr>
        <w:t xml:space="preserve">, The ‘obligate diploid’Candida albicans forms mating-competent haploids. </w:t>
      </w:r>
      <w:r w:rsidRPr="00ED39A0">
        <w:rPr>
          <w:i/>
          <w:noProof/>
        </w:rPr>
        <w:t>Nature</w:t>
      </w:r>
      <w:r w:rsidRPr="00ED39A0">
        <w:rPr>
          <w:noProof/>
        </w:rPr>
        <w:t xml:space="preserve"> </w:t>
      </w:r>
      <w:r w:rsidRPr="00ED39A0">
        <w:rPr>
          <w:b/>
          <w:noProof/>
        </w:rPr>
        <w:t>494</w:t>
      </w:r>
      <w:r w:rsidRPr="00ED39A0">
        <w:rPr>
          <w:noProof/>
        </w:rPr>
        <w:t>, 55-59 (2013).</w:t>
      </w:r>
    </w:p>
    <w:p w14:paraId="5B9B5F40" w14:textId="77777777" w:rsidR="00ED39A0" w:rsidRPr="00ED39A0" w:rsidRDefault="00ED39A0" w:rsidP="00ED39A0">
      <w:pPr>
        <w:pStyle w:val="EndNoteBibliography"/>
        <w:ind w:left="720" w:hanging="720"/>
        <w:rPr>
          <w:noProof/>
        </w:rPr>
      </w:pPr>
      <w:r w:rsidRPr="00ED39A0">
        <w:rPr>
          <w:noProof/>
        </w:rPr>
        <w:t>35.</w:t>
      </w:r>
      <w:r w:rsidRPr="00ED39A0">
        <w:rPr>
          <w:noProof/>
        </w:rPr>
        <w:tab/>
        <w:t xml:space="preserve">S. Orfanidis, Temperature Responses and Distribution of Several Mediterranean Macroalgae Belonging to Different Distribution Groups. </w:t>
      </w:r>
      <w:r w:rsidRPr="00ED39A0">
        <w:rPr>
          <w:b/>
          <w:noProof/>
        </w:rPr>
        <w:t>36</w:t>
      </w:r>
      <w:r w:rsidRPr="00ED39A0">
        <w:rPr>
          <w:noProof/>
        </w:rPr>
        <w:t>, 359-370 (1993).</w:t>
      </w:r>
    </w:p>
    <w:p w14:paraId="4BA7B64F" w14:textId="77777777" w:rsidR="00ED39A0" w:rsidRPr="00ED39A0" w:rsidRDefault="00ED39A0" w:rsidP="00ED39A0">
      <w:pPr>
        <w:pStyle w:val="EndNoteBibliography"/>
        <w:ind w:left="720" w:hanging="720"/>
        <w:rPr>
          <w:noProof/>
        </w:rPr>
      </w:pPr>
      <w:r w:rsidRPr="00ED39A0">
        <w:rPr>
          <w:noProof/>
        </w:rPr>
        <w:t>36.</w:t>
      </w:r>
      <w:r w:rsidRPr="00ED39A0">
        <w:rPr>
          <w:noProof/>
        </w:rPr>
        <w:tab/>
        <w:t xml:space="preserve">J. T. Bonner, </w:t>
      </w:r>
      <w:r w:rsidRPr="00ED39A0">
        <w:rPr>
          <w:i/>
          <w:noProof/>
        </w:rPr>
        <w:t>Cellular slime molds</w:t>
      </w:r>
      <w:r w:rsidRPr="00ED39A0">
        <w:rPr>
          <w:noProof/>
        </w:rPr>
        <w:t xml:space="preserve"> (Princeton University Press, 2015).</w:t>
      </w:r>
    </w:p>
    <w:p w14:paraId="107B8212" w14:textId="77777777" w:rsidR="00ED39A0" w:rsidRPr="00ED39A0" w:rsidRDefault="00ED39A0" w:rsidP="00ED39A0">
      <w:pPr>
        <w:pStyle w:val="EndNoteBibliography"/>
        <w:ind w:left="720" w:hanging="720"/>
        <w:rPr>
          <w:noProof/>
        </w:rPr>
      </w:pPr>
      <w:r w:rsidRPr="00ED39A0">
        <w:rPr>
          <w:noProof/>
        </w:rPr>
        <w:t>37.</w:t>
      </w:r>
      <w:r w:rsidRPr="00ED39A0">
        <w:rPr>
          <w:noProof/>
        </w:rPr>
        <w:tab/>
        <w:t>S. L. Baldauf, J. E. Strassmann, "Dictyostelia" in Handbook of the Protists. (2017), 10.1007/978-3-319-32669-6_14-1 chap. Chapter 14-1, pp. 1-45.</w:t>
      </w:r>
    </w:p>
    <w:p w14:paraId="59320ECD" w14:textId="77777777" w:rsidR="00ED39A0" w:rsidRPr="00ED39A0" w:rsidRDefault="00ED39A0" w:rsidP="00ED39A0">
      <w:pPr>
        <w:pStyle w:val="EndNoteBibliography"/>
        <w:ind w:left="720" w:hanging="720"/>
        <w:rPr>
          <w:noProof/>
        </w:rPr>
      </w:pPr>
      <w:r w:rsidRPr="00ED39A0">
        <w:rPr>
          <w:noProof/>
        </w:rPr>
        <w:t>38.</w:t>
      </w:r>
      <w:r w:rsidRPr="00ED39A0">
        <w:rPr>
          <w:noProof/>
        </w:rPr>
        <w:tab/>
        <w:t>G. Bloomfield, "Sex in dictyostelia" in Dictyostelids. (Springer, 2013), pp. 129-148.</w:t>
      </w:r>
    </w:p>
    <w:p w14:paraId="782035A9" w14:textId="77777777" w:rsidR="00ED39A0" w:rsidRPr="00ED39A0" w:rsidRDefault="00ED39A0" w:rsidP="00ED39A0">
      <w:pPr>
        <w:pStyle w:val="EndNoteBibliography"/>
        <w:ind w:left="720" w:hanging="720"/>
        <w:rPr>
          <w:noProof/>
        </w:rPr>
      </w:pPr>
      <w:r w:rsidRPr="00ED39A0">
        <w:rPr>
          <w:noProof/>
        </w:rPr>
        <w:t>39.</w:t>
      </w:r>
      <w:r w:rsidRPr="00ED39A0">
        <w:rPr>
          <w:noProof/>
        </w:rPr>
        <w:tab/>
        <w:t>S. Sheikh</w:t>
      </w:r>
      <w:r w:rsidRPr="00ED39A0">
        <w:rPr>
          <w:i/>
          <w:noProof/>
        </w:rPr>
        <w:t xml:space="preserve"> et al.</w:t>
      </w:r>
      <w:r w:rsidRPr="00ED39A0">
        <w:rPr>
          <w:noProof/>
        </w:rPr>
        <w:t xml:space="preserve">, A new classification of the dictyostelids. </w:t>
      </w:r>
      <w:r w:rsidRPr="00ED39A0">
        <w:rPr>
          <w:i/>
          <w:noProof/>
        </w:rPr>
        <w:t>Protist</w:t>
      </w:r>
      <w:r w:rsidRPr="00ED39A0">
        <w:rPr>
          <w:noProof/>
        </w:rPr>
        <w:t xml:space="preserve"> </w:t>
      </w:r>
      <w:r w:rsidRPr="00ED39A0">
        <w:rPr>
          <w:b/>
          <w:noProof/>
        </w:rPr>
        <w:t>169</w:t>
      </w:r>
      <w:r w:rsidRPr="00ED39A0">
        <w:rPr>
          <w:noProof/>
        </w:rPr>
        <w:t>, 1-28 (2018).</w:t>
      </w:r>
    </w:p>
    <w:p w14:paraId="4BEC21FB" w14:textId="77777777" w:rsidR="00ED39A0" w:rsidRPr="00ED39A0" w:rsidRDefault="00ED39A0" w:rsidP="00ED39A0">
      <w:pPr>
        <w:pStyle w:val="EndNoteBibliography"/>
        <w:ind w:left="720" w:hanging="720"/>
        <w:rPr>
          <w:noProof/>
        </w:rPr>
      </w:pPr>
      <w:r w:rsidRPr="00ED39A0">
        <w:rPr>
          <w:noProof/>
        </w:rPr>
        <w:t>40.</w:t>
      </w:r>
      <w:r w:rsidRPr="00ED39A0">
        <w:rPr>
          <w:noProof/>
        </w:rPr>
        <w:tab/>
        <w:t xml:space="preserve">F. O. Bower, Notes on the Morphology of Ophioglossum (Cheiroglossa) palmatum, L. </w:t>
      </w:r>
      <w:r w:rsidRPr="00ED39A0">
        <w:rPr>
          <w:i/>
          <w:noProof/>
        </w:rPr>
        <w:t>Annals of Botany</w:t>
      </w:r>
      <w:r w:rsidRPr="00ED39A0">
        <w:rPr>
          <w:noProof/>
        </w:rPr>
        <w:t xml:space="preserve"> </w:t>
      </w:r>
      <w:r w:rsidRPr="00ED39A0">
        <w:rPr>
          <w:b/>
          <w:noProof/>
        </w:rPr>
        <w:t>os-25</w:t>
      </w:r>
      <w:r w:rsidRPr="00ED39A0">
        <w:rPr>
          <w:noProof/>
        </w:rPr>
        <w:t>, 277-298 (1911).</w:t>
      </w:r>
    </w:p>
    <w:p w14:paraId="00201014" w14:textId="77777777" w:rsidR="00ED39A0" w:rsidRPr="00ED39A0" w:rsidRDefault="00ED39A0" w:rsidP="00ED39A0">
      <w:pPr>
        <w:pStyle w:val="EndNoteBibliography"/>
        <w:ind w:left="720" w:hanging="720"/>
        <w:rPr>
          <w:noProof/>
        </w:rPr>
      </w:pPr>
      <w:r w:rsidRPr="00ED39A0">
        <w:rPr>
          <w:noProof/>
        </w:rPr>
        <w:lastRenderedPageBreak/>
        <w:t>41.</w:t>
      </w:r>
      <w:r w:rsidRPr="00ED39A0">
        <w:rPr>
          <w:noProof/>
        </w:rPr>
        <w:tab/>
        <w:t xml:space="preserve">M. R. Mesler, The Gametophytes of Ophioglossum palmatum L. </w:t>
      </w:r>
      <w:r w:rsidRPr="00ED39A0">
        <w:rPr>
          <w:i/>
          <w:noProof/>
        </w:rPr>
        <w:t>American Journal of Botany</w:t>
      </w:r>
      <w:r w:rsidRPr="00ED39A0">
        <w:rPr>
          <w:noProof/>
        </w:rPr>
        <w:t xml:space="preserve"> </w:t>
      </w:r>
      <w:r w:rsidRPr="00ED39A0">
        <w:rPr>
          <w:b/>
          <w:noProof/>
        </w:rPr>
        <w:t>62</w:t>
      </w:r>
      <w:r w:rsidRPr="00ED39A0">
        <w:rPr>
          <w:noProof/>
        </w:rPr>
        <w:t>, 982-992 (1975).</w:t>
      </w:r>
    </w:p>
    <w:p w14:paraId="76AAA2B3" w14:textId="77777777" w:rsidR="00ED39A0" w:rsidRPr="00ED39A0" w:rsidRDefault="00ED39A0" w:rsidP="00ED39A0">
      <w:pPr>
        <w:pStyle w:val="EndNoteBibliography"/>
        <w:ind w:left="720" w:hanging="720"/>
        <w:rPr>
          <w:noProof/>
        </w:rPr>
      </w:pPr>
      <w:r w:rsidRPr="00ED39A0">
        <w:rPr>
          <w:noProof/>
        </w:rPr>
        <w:t>42.</w:t>
      </w:r>
      <w:r w:rsidRPr="00ED39A0">
        <w:rPr>
          <w:noProof/>
        </w:rPr>
        <w:tab/>
        <w:t>M. Mesler, M. MR, T. RD, MATURE GAMETOPHYTES AND YOUNG SPOROPHYTES OPHIOGLOSSUM NUDICAULE.  (1975).</w:t>
      </w:r>
    </w:p>
    <w:p w14:paraId="4C4D9B16" w14:textId="77777777" w:rsidR="00ED39A0" w:rsidRPr="00ED39A0" w:rsidRDefault="00ED39A0" w:rsidP="00ED39A0">
      <w:pPr>
        <w:pStyle w:val="EndNoteBibliography"/>
        <w:ind w:left="720" w:hanging="720"/>
        <w:rPr>
          <w:noProof/>
        </w:rPr>
      </w:pPr>
      <w:r w:rsidRPr="00ED39A0">
        <w:rPr>
          <w:noProof/>
        </w:rPr>
        <w:t>43.</w:t>
      </w:r>
      <w:r w:rsidRPr="00ED39A0">
        <w:rPr>
          <w:noProof/>
        </w:rPr>
        <w:tab/>
        <w:t xml:space="preserve">R. T. McMaster, Vegetative Reproduction Observed in Ophioglossum pusillum Raf. </w:t>
      </w:r>
      <w:r w:rsidRPr="00ED39A0">
        <w:rPr>
          <w:i/>
          <w:noProof/>
        </w:rPr>
        <w:t>American Fern Journal</w:t>
      </w:r>
      <w:r w:rsidRPr="00ED39A0">
        <w:rPr>
          <w:noProof/>
        </w:rPr>
        <w:t>, 58-60 (1996).</w:t>
      </w:r>
    </w:p>
    <w:p w14:paraId="2EFCE004" w14:textId="77777777" w:rsidR="00ED39A0" w:rsidRPr="00ED39A0" w:rsidRDefault="00ED39A0" w:rsidP="00ED39A0">
      <w:pPr>
        <w:pStyle w:val="EndNoteBibliography"/>
        <w:ind w:left="720" w:hanging="720"/>
        <w:rPr>
          <w:noProof/>
        </w:rPr>
      </w:pPr>
      <w:r w:rsidRPr="00ED39A0">
        <w:rPr>
          <w:noProof/>
        </w:rPr>
        <w:t>44.</w:t>
      </w:r>
      <w:r w:rsidRPr="00ED39A0">
        <w:rPr>
          <w:noProof/>
        </w:rPr>
        <w:tab/>
        <w:t xml:space="preserve">D. P. Whittier, J. E. Braggins, The Gametophyte of Ophioglossum pendulum in Culture. </w:t>
      </w:r>
      <w:r w:rsidRPr="00ED39A0">
        <w:rPr>
          <w:i/>
          <w:noProof/>
        </w:rPr>
        <w:t>American Fern Journal</w:t>
      </w:r>
      <w:r w:rsidRPr="00ED39A0">
        <w:rPr>
          <w:noProof/>
        </w:rPr>
        <w:t xml:space="preserve"> </w:t>
      </w:r>
      <w:r w:rsidRPr="00ED39A0">
        <w:rPr>
          <w:b/>
          <w:noProof/>
        </w:rPr>
        <w:t>101</w:t>
      </w:r>
      <w:r w:rsidRPr="00ED39A0">
        <w:rPr>
          <w:noProof/>
        </w:rPr>
        <w:t>, 6-11 (2011).</w:t>
      </w:r>
    </w:p>
    <w:p w14:paraId="058F1E8C" w14:textId="77777777" w:rsidR="00ED39A0" w:rsidRPr="00ED39A0" w:rsidRDefault="00ED39A0" w:rsidP="00ED39A0">
      <w:pPr>
        <w:pStyle w:val="EndNoteBibliography"/>
        <w:ind w:left="720" w:hanging="720"/>
        <w:rPr>
          <w:noProof/>
        </w:rPr>
      </w:pPr>
      <w:r w:rsidRPr="00ED39A0">
        <w:rPr>
          <w:noProof/>
        </w:rPr>
        <w:t>45.</w:t>
      </w:r>
      <w:r w:rsidRPr="00ED39A0">
        <w:rPr>
          <w:noProof/>
        </w:rPr>
        <w:tab/>
        <w:t xml:space="preserve">B. J. Crespi, The evolution of social behavior in microorganisms. </w:t>
      </w:r>
      <w:r w:rsidRPr="00ED39A0">
        <w:rPr>
          <w:i/>
          <w:noProof/>
        </w:rPr>
        <w:t>Trends in ecology &amp; evolution</w:t>
      </w:r>
      <w:r w:rsidRPr="00ED39A0">
        <w:rPr>
          <w:noProof/>
        </w:rPr>
        <w:t xml:space="preserve"> </w:t>
      </w:r>
      <w:r w:rsidRPr="00ED39A0">
        <w:rPr>
          <w:b/>
          <w:noProof/>
        </w:rPr>
        <w:t>16</w:t>
      </w:r>
      <w:r w:rsidRPr="00ED39A0">
        <w:rPr>
          <w:noProof/>
        </w:rPr>
        <w:t>, 178-183 (2001).</w:t>
      </w:r>
    </w:p>
    <w:p w14:paraId="60A58248" w14:textId="77777777" w:rsidR="00ED39A0" w:rsidRPr="00ED39A0" w:rsidRDefault="00ED39A0" w:rsidP="00ED39A0">
      <w:pPr>
        <w:pStyle w:val="EndNoteBibliography"/>
        <w:ind w:left="720" w:hanging="720"/>
        <w:rPr>
          <w:noProof/>
        </w:rPr>
      </w:pPr>
      <w:r w:rsidRPr="00ED39A0">
        <w:rPr>
          <w:noProof/>
        </w:rPr>
        <w:t>46.</w:t>
      </w:r>
      <w:r w:rsidRPr="00ED39A0">
        <w:rPr>
          <w:noProof/>
        </w:rPr>
        <w:tab/>
        <w:t xml:space="preserve">E. V. Schoschina, V. N. Makarov, G. M. Voskoboinikov, C. v. d. Hoek, Growth and Reproductive Phenology of Nine Intertidal Algae on the Murman Coast of the Barents Sea. </w:t>
      </w:r>
      <w:r w:rsidRPr="00ED39A0">
        <w:rPr>
          <w:b/>
          <w:noProof/>
        </w:rPr>
        <w:t>39</w:t>
      </w:r>
      <w:r w:rsidRPr="00ED39A0">
        <w:rPr>
          <w:noProof/>
        </w:rPr>
        <w:t>, 83-94 (1996).</w:t>
      </w:r>
    </w:p>
    <w:p w14:paraId="05323C7D" w14:textId="77777777" w:rsidR="00ED39A0" w:rsidRPr="00ED39A0" w:rsidRDefault="00ED39A0" w:rsidP="00ED39A0">
      <w:pPr>
        <w:pStyle w:val="EndNoteBibliography"/>
        <w:ind w:left="720" w:hanging="720"/>
        <w:rPr>
          <w:noProof/>
        </w:rPr>
      </w:pPr>
      <w:r w:rsidRPr="00ED39A0">
        <w:rPr>
          <w:noProof/>
        </w:rPr>
        <w:t>47.</w:t>
      </w:r>
      <w:r w:rsidRPr="00ED39A0">
        <w:rPr>
          <w:noProof/>
        </w:rPr>
        <w:tab/>
        <w:t xml:space="preserve">A. F. Peters, DISTINCTION OF SOUTH-AMERICAN HAPLOGLOIA-ANDERSONII AND CHORDARIA-LINEARIS (PHAEOPHYCEAE) BASED ON DIFFERENCES IN SEXUAL REPRODUCTION, MORPHOLOGY, ECOPHYSIOLOGY, AND DISTRIBUTION. </w:t>
      </w:r>
      <w:r w:rsidRPr="00ED39A0">
        <w:rPr>
          <w:i/>
          <w:noProof/>
        </w:rPr>
        <w:t>J Phycol</w:t>
      </w:r>
      <w:r w:rsidRPr="00ED39A0">
        <w:rPr>
          <w:noProof/>
        </w:rPr>
        <w:t xml:space="preserve"> </w:t>
      </w:r>
      <w:r w:rsidRPr="00ED39A0">
        <w:rPr>
          <w:b/>
          <w:noProof/>
        </w:rPr>
        <w:t>28</w:t>
      </w:r>
      <w:r w:rsidRPr="00ED39A0">
        <w:rPr>
          <w:noProof/>
        </w:rPr>
        <w:t>, 684-693 (1992).</w:t>
      </w:r>
    </w:p>
    <w:p w14:paraId="67891800" w14:textId="77777777" w:rsidR="00ED39A0" w:rsidRPr="00ED39A0" w:rsidRDefault="00ED39A0" w:rsidP="00ED39A0">
      <w:pPr>
        <w:pStyle w:val="EndNoteBibliography"/>
        <w:ind w:left="720" w:hanging="720"/>
        <w:rPr>
          <w:noProof/>
        </w:rPr>
      </w:pPr>
      <w:r w:rsidRPr="00ED39A0">
        <w:rPr>
          <w:noProof/>
        </w:rPr>
        <w:t>48.</w:t>
      </w:r>
      <w:r w:rsidRPr="00ED39A0">
        <w:rPr>
          <w:noProof/>
        </w:rPr>
        <w:tab/>
        <w:t xml:space="preserve">P. Kornmann, Die Entwicklung vonChordaria flagelliformis. </w:t>
      </w:r>
      <w:r w:rsidRPr="00ED39A0">
        <w:rPr>
          <w:i/>
          <w:noProof/>
        </w:rPr>
        <w:t>Helgoländer wissenschaftliche Meeresuntersuchungen</w:t>
      </w:r>
      <w:r w:rsidRPr="00ED39A0">
        <w:rPr>
          <w:noProof/>
        </w:rPr>
        <w:t xml:space="preserve"> </w:t>
      </w:r>
      <w:r w:rsidRPr="00ED39A0">
        <w:rPr>
          <w:b/>
          <w:noProof/>
        </w:rPr>
        <w:t>8</w:t>
      </w:r>
      <w:r w:rsidRPr="00ED39A0">
        <w:rPr>
          <w:noProof/>
        </w:rPr>
        <w:t>, 276-279 (1962).</w:t>
      </w:r>
    </w:p>
    <w:p w14:paraId="45B399DD" w14:textId="77777777" w:rsidR="00ED39A0" w:rsidRPr="00ED39A0" w:rsidRDefault="00ED39A0" w:rsidP="00ED39A0">
      <w:pPr>
        <w:pStyle w:val="EndNoteBibliography"/>
        <w:ind w:left="720" w:hanging="720"/>
        <w:rPr>
          <w:noProof/>
        </w:rPr>
      </w:pPr>
      <w:r w:rsidRPr="00ED39A0">
        <w:rPr>
          <w:noProof/>
        </w:rPr>
        <w:t>49.</w:t>
      </w:r>
      <w:r w:rsidRPr="00ED39A0">
        <w:rPr>
          <w:noProof/>
        </w:rPr>
        <w:tab/>
        <w:t xml:space="preserve">R. M. Rieger, E. Ruppert, G. E. Rieger, C. Schoepfer-Sterrer, On the Fine Structure of Gastrotrichs with Description of Chordodasys antennatus sp.n.1. </w:t>
      </w:r>
      <w:r w:rsidRPr="00ED39A0">
        <w:rPr>
          <w:i/>
          <w:noProof/>
        </w:rPr>
        <w:t>Zoologica Scripta</w:t>
      </w:r>
      <w:r w:rsidRPr="00ED39A0">
        <w:rPr>
          <w:noProof/>
        </w:rPr>
        <w:t xml:space="preserve"> </w:t>
      </w:r>
      <w:r w:rsidRPr="00ED39A0">
        <w:rPr>
          <w:b/>
          <w:noProof/>
        </w:rPr>
        <w:t>3</w:t>
      </w:r>
      <w:r w:rsidRPr="00ED39A0">
        <w:rPr>
          <w:noProof/>
        </w:rPr>
        <w:t>, 219-237 (1974).</w:t>
      </w:r>
    </w:p>
    <w:p w14:paraId="394F1F06" w14:textId="77777777" w:rsidR="00ED39A0" w:rsidRPr="00ED39A0" w:rsidRDefault="00ED39A0" w:rsidP="00ED39A0">
      <w:pPr>
        <w:pStyle w:val="EndNoteBibliography"/>
        <w:ind w:left="720" w:hanging="720"/>
        <w:rPr>
          <w:noProof/>
        </w:rPr>
      </w:pPr>
      <w:r w:rsidRPr="00ED39A0">
        <w:rPr>
          <w:noProof/>
        </w:rPr>
        <w:t>50.</w:t>
      </w:r>
      <w:r w:rsidRPr="00ED39A0">
        <w:rPr>
          <w:noProof/>
        </w:rPr>
        <w:tab/>
        <w:t xml:space="preserve">G. Teuchert, Zur fortpflanzung und entwicklung der macrodasyoidea (Gastrotricha). </w:t>
      </w:r>
      <w:r w:rsidRPr="00ED39A0">
        <w:rPr>
          <w:i/>
          <w:noProof/>
        </w:rPr>
        <w:t>Zeitschrift für Morphologie der Tiere</w:t>
      </w:r>
      <w:r w:rsidRPr="00ED39A0">
        <w:rPr>
          <w:noProof/>
        </w:rPr>
        <w:t xml:space="preserve"> </w:t>
      </w:r>
      <w:r w:rsidRPr="00ED39A0">
        <w:rPr>
          <w:b/>
          <w:noProof/>
        </w:rPr>
        <w:t>63</w:t>
      </w:r>
      <w:r w:rsidRPr="00ED39A0">
        <w:rPr>
          <w:noProof/>
        </w:rPr>
        <w:t>, 343-418 (1968).</w:t>
      </w:r>
    </w:p>
    <w:p w14:paraId="1F06A3D4" w14:textId="77777777" w:rsidR="00ED39A0" w:rsidRPr="00ED39A0" w:rsidRDefault="00ED39A0" w:rsidP="00ED39A0">
      <w:pPr>
        <w:pStyle w:val="EndNoteBibliography"/>
        <w:ind w:left="720" w:hanging="720"/>
        <w:rPr>
          <w:noProof/>
        </w:rPr>
      </w:pPr>
      <w:r w:rsidRPr="00ED39A0">
        <w:rPr>
          <w:noProof/>
        </w:rPr>
        <w:t>51.</w:t>
      </w:r>
      <w:r w:rsidRPr="00ED39A0">
        <w:rPr>
          <w:noProof/>
        </w:rPr>
        <w:tab/>
        <w:t xml:space="preserve">M. Gibson, Reproduction in Cladostephus spongiosus in southern Australia (Sphacelariales, Phaeophyceae). </w:t>
      </w:r>
      <w:r w:rsidRPr="00ED39A0">
        <w:rPr>
          <w:i/>
          <w:noProof/>
        </w:rPr>
        <w:t>Phycologia</w:t>
      </w:r>
      <w:r w:rsidRPr="00ED39A0">
        <w:rPr>
          <w:noProof/>
        </w:rPr>
        <w:t xml:space="preserve"> </w:t>
      </w:r>
      <w:r w:rsidRPr="00ED39A0">
        <w:rPr>
          <w:b/>
          <w:noProof/>
        </w:rPr>
        <w:t>33</w:t>
      </w:r>
      <w:r w:rsidRPr="00ED39A0">
        <w:rPr>
          <w:noProof/>
        </w:rPr>
        <w:t>, 378-383 (1994).</w:t>
      </w:r>
    </w:p>
    <w:p w14:paraId="73A17213" w14:textId="77777777" w:rsidR="00ED39A0" w:rsidRPr="00ED39A0" w:rsidRDefault="00ED39A0" w:rsidP="00ED39A0">
      <w:pPr>
        <w:pStyle w:val="EndNoteBibliography"/>
        <w:ind w:left="720" w:hanging="720"/>
        <w:rPr>
          <w:noProof/>
        </w:rPr>
      </w:pPr>
      <w:r w:rsidRPr="00ED39A0">
        <w:rPr>
          <w:noProof/>
        </w:rPr>
        <w:t>52.</w:t>
      </w:r>
      <w:r w:rsidRPr="00ED39A0">
        <w:rPr>
          <w:noProof/>
        </w:rPr>
        <w:tab/>
        <w:t xml:space="preserve">M. Gibson, Reproduction in the Sphacelariales: sex is a rare occurrence. </w:t>
      </w:r>
      <w:r w:rsidRPr="00ED39A0">
        <w:rPr>
          <w:i/>
          <w:noProof/>
        </w:rPr>
        <w:t>Bot Serb</w:t>
      </w:r>
      <w:r w:rsidRPr="00ED39A0">
        <w:rPr>
          <w:noProof/>
        </w:rPr>
        <w:t xml:space="preserve"> </w:t>
      </w:r>
      <w:r w:rsidRPr="00ED39A0">
        <w:rPr>
          <w:b/>
          <w:noProof/>
        </w:rPr>
        <w:t>37</w:t>
      </w:r>
      <w:r w:rsidRPr="00ED39A0">
        <w:rPr>
          <w:noProof/>
        </w:rPr>
        <w:t>, 21-30 (2013).</w:t>
      </w:r>
    </w:p>
    <w:p w14:paraId="4FF5B703" w14:textId="77777777" w:rsidR="00ED39A0" w:rsidRPr="00ED39A0" w:rsidRDefault="00ED39A0" w:rsidP="00ED39A0">
      <w:pPr>
        <w:pStyle w:val="EndNoteBibliography"/>
        <w:ind w:left="720" w:hanging="720"/>
        <w:rPr>
          <w:noProof/>
        </w:rPr>
      </w:pPr>
      <w:r w:rsidRPr="00ED39A0">
        <w:rPr>
          <w:noProof/>
        </w:rPr>
        <w:t>53.</w:t>
      </w:r>
      <w:r w:rsidRPr="00ED39A0">
        <w:rPr>
          <w:noProof/>
        </w:rPr>
        <w:tab/>
        <w:t xml:space="preserve">R. M. Harshey, Bees aren't the only ones: swarming in Gram-negative bacteria. </w:t>
      </w:r>
      <w:r w:rsidRPr="00ED39A0">
        <w:rPr>
          <w:i/>
          <w:noProof/>
        </w:rPr>
        <w:t>Molecular Microbiology</w:t>
      </w:r>
      <w:r w:rsidRPr="00ED39A0">
        <w:rPr>
          <w:noProof/>
        </w:rPr>
        <w:t xml:space="preserve"> </w:t>
      </w:r>
      <w:r w:rsidRPr="00ED39A0">
        <w:rPr>
          <w:b/>
          <w:noProof/>
        </w:rPr>
        <w:t>13</w:t>
      </w:r>
      <w:r w:rsidRPr="00ED39A0">
        <w:rPr>
          <w:noProof/>
        </w:rPr>
        <w:t>, 389-394 (1994).</w:t>
      </w:r>
    </w:p>
    <w:p w14:paraId="7FEC5537" w14:textId="77777777" w:rsidR="00ED39A0" w:rsidRPr="00ED39A0" w:rsidRDefault="00ED39A0" w:rsidP="00ED39A0">
      <w:pPr>
        <w:pStyle w:val="EndNoteBibliography"/>
        <w:ind w:left="720" w:hanging="720"/>
        <w:rPr>
          <w:noProof/>
        </w:rPr>
      </w:pPr>
      <w:r w:rsidRPr="00ED39A0">
        <w:rPr>
          <w:noProof/>
        </w:rPr>
        <w:t>54.</w:t>
      </w:r>
      <w:r w:rsidRPr="00ED39A0">
        <w:rPr>
          <w:noProof/>
        </w:rPr>
        <w:tab/>
        <w:t xml:space="preserve">K. Kogame, Life histories of Colpomenia sinuosa and Hydroclathrus clathratus (Scytosiphonaceae, Phaeophyceae) in culture. </w:t>
      </w:r>
      <w:r w:rsidRPr="00ED39A0">
        <w:rPr>
          <w:i/>
          <w:noProof/>
        </w:rPr>
        <w:t>Phycological Research</w:t>
      </w:r>
      <w:r w:rsidRPr="00ED39A0">
        <w:rPr>
          <w:noProof/>
        </w:rPr>
        <w:t xml:space="preserve"> </w:t>
      </w:r>
      <w:r w:rsidRPr="00ED39A0">
        <w:rPr>
          <w:b/>
          <w:noProof/>
        </w:rPr>
        <w:t>45</w:t>
      </w:r>
      <w:r w:rsidRPr="00ED39A0">
        <w:rPr>
          <w:noProof/>
        </w:rPr>
        <w:t>, 227-231 (1997).</w:t>
      </w:r>
    </w:p>
    <w:p w14:paraId="201E8906" w14:textId="77777777" w:rsidR="00ED39A0" w:rsidRPr="00ED39A0" w:rsidRDefault="00ED39A0" w:rsidP="00ED39A0">
      <w:pPr>
        <w:pStyle w:val="EndNoteBibliography"/>
        <w:ind w:left="720" w:hanging="720"/>
        <w:rPr>
          <w:noProof/>
        </w:rPr>
      </w:pPr>
      <w:r w:rsidRPr="00ED39A0">
        <w:rPr>
          <w:noProof/>
        </w:rPr>
        <w:t>55.</w:t>
      </w:r>
      <w:r w:rsidRPr="00ED39A0">
        <w:rPr>
          <w:noProof/>
        </w:rPr>
        <w:tab/>
        <w:t xml:space="preserve">M. Freitas toste, M. Isabel parente, A. Isabel neto, R. Lawson fletcher, LIFE HISTORY OF COLPOMENIA SINUOSA (SYCTOSIPHONACEAE, PHAEOPHYCEAE) IN THE AZORES1. </w:t>
      </w:r>
      <w:r w:rsidRPr="00ED39A0">
        <w:rPr>
          <w:i/>
          <w:noProof/>
        </w:rPr>
        <w:t>J Phycol</w:t>
      </w:r>
      <w:r w:rsidRPr="00ED39A0">
        <w:rPr>
          <w:noProof/>
        </w:rPr>
        <w:t xml:space="preserve"> </w:t>
      </w:r>
      <w:r w:rsidRPr="00ED39A0">
        <w:rPr>
          <w:b/>
          <w:noProof/>
        </w:rPr>
        <w:t>39</w:t>
      </w:r>
      <w:r w:rsidRPr="00ED39A0">
        <w:rPr>
          <w:noProof/>
        </w:rPr>
        <w:t>, 1268-1274 (2003).</w:t>
      </w:r>
    </w:p>
    <w:p w14:paraId="72ADEDDE" w14:textId="77777777" w:rsidR="00ED39A0" w:rsidRPr="00ED39A0" w:rsidRDefault="00ED39A0" w:rsidP="00ED39A0">
      <w:pPr>
        <w:pStyle w:val="EndNoteBibliography"/>
        <w:ind w:left="720" w:hanging="720"/>
        <w:rPr>
          <w:noProof/>
        </w:rPr>
      </w:pPr>
      <w:r w:rsidRPr="00ED39A0">
        <w:rPr>
          <w:noProof/>
        </w:rPr>
        <w:t>56.</w:t>
      </w:r>
      <w:r w:rsidRPr="00ED39A0">
        <w:rPr>
          <w:noProof/>
        </w:rPr>
        <w:tab/>
        <w:t xml:space="preserve">A. Kowalczyk, L. Przywara, E. Kuta, In vitro culture of liverworts. </w:t>
      </w:r>
      <w:r w:rsidRPr="00ED39A0">
        <w:rPr>
          <w:i/>
          <w:noProof/>
        </w:rPr>
        <w:t>ACTA BIOLOGICA CRACOVIENSIA SERIES BOTANICA</w:t>
      </w:r>
      <w:r w:rsidRPr="00ED39A0">
        <w:rPr>
          <w:noProof/>
        </w:rPr>
        <w:t xml:space="preserve"> </w:t>
      </w:r>
      <w:r w:rsidRPr="00ED39A0">
        <w:rPr>
          <w:b/>
          <w:noProof/>
        </w:rPr>
        <w:t>39</w:t>
      </w:r>
      <w:r w:rsidRPr="00ED39A0">
        <w:rPr>
          <w:noProof/>
        </w:rPr>
        <w:t>, 27-33 (1997).</w:t>
      </w:r>
    </w:p>
    <w:p w14:paraId="3989C22E" w14:textId="77777777" w:rsidR="00ED39A0" w:rsidRPr="00ED39A0" w:rsidRDefault="00ED39A0" w:rsidP="00ED39A0">
      <w:pPr>
        <w:pStyle w:val="EndNoteBibliography"/>
        <w:ind w:left="720" w:hanging="720"/>
        <w:rPr>
          <w:noProof/>
        </w:rPr>
      </w:pPr>
      <w:r w:rsidRPr="00ED39A0">
        <w:rPr>
          <w:noProof/>
        </w:rPr>
        <w:t>57.</w:t>
      </w:r>
      <w:r w:rsidRPr="00ED39A0">
        <w:rPr>
          <w:noProof/>
        </w:rPr>
        <w:tab/>
        <w:t xml:space="preserve">J. A. Paton, </w:t>
      </w:r>
      <w:r w:rsidRPr="00ED39A0">
        <w:rPr>
          <w:i/>
          <w:noProof/>
        </w:rPr>
        <w:t>The liverwort flora of the British Isles</w:t>
      </w:r>
      <w:r w:rsidRPr="00ED39A0">
        <w:rPr>
          <w:noProof/>
        </w:rPr>
        <w:t xml:space="preserve"> (Harley Books, Colchester, Essex, England, 1999), pp. 626 p.</w:t>
      </w:r>
    </w:p>
    <w:p w14:paraId="7DBA5857" w14:textId="77777777" w:rsidR="00ED39A0" w:rsidRPr="00ED39A0" w:rsidRDefault="00ED39A0" w:rsidP="00ED39A0">
      <w:pPr>
        <w:pStyle w:val="EndNoteBibliography"/>
        <w:ind w:left="720" w:hanging="720"/>
        <w:rPr>
          <w:noProof/>
        </w:rPr>
      </w:pPr>
      <w:r w:rsidRPr="00ED39A0">
        <w:rPr>
          <w:noProof/>
        </w:rPr>
        <w:t>58.</w:t>
      </w:r>
      <w:r w:rsidRPr="00ED39A0">
        <w:rPr>
          <w:noProof/>
        </w:rPr>
        <w:tab/>
        <w:t xml:space="preserve">H. Furuya, K. Tsuneki, Biology of dicyemid mesozoans. </w:t>
      </w:r>
      <w:r w:rsidRPr="00ED39A0">
        <w:rPr>
          <w:i/>
          <w:noProof/>
        </w:rPr>
        <w:t>Zoological science</w:t>
      </w:r>
      <w:r w:rsidRPr="00ED39A0">
        <w:rPr>
          <w:noProof/>
        </w:rPr>
        <w:t xml:space="preserve"> </w:t>
      </w:r>
      <w:r w:rsidRPr="00ED39A0">
        <w:rPr>
          <w:b/>
          <w:noProof/>
        </w:rPr>
        <w:t>20</w:t>
      </w:r>
      <w:r w:rsidRPr="00ED39A0">
        <w:rPr>
          <w:noProof/>
        </w:rPr>
        <w:t>, 519-532 (2003).</w:t>
      </w:r>
    </w:p>
    <w:p w14:paraId="73766A29" w14:textId="77777777" w:rsidR="00ED39A0" w:rsidRPr="00ED39A0" w:rsidRDefault="00ED39A0" w:rsidP="00ED39A0">
      <w:pPr>
        <w:pStyle w:val="EndNoteBibliography"/>
        <w:ind w:left="720" w:hanging="720"/>
        <w:rPr>
          <w:noProof/>
        </w:rPr>
      </w:pPr>
      <w:r w:rsidRPr="00ED39A0">
        <w:rPr>
          <w:noProof/>
        </w:rPr>
        <w:t>59.</w:t>
      </w:r>
      <w:r w:rsidRPr="00ED39A0">
        <w:rPr>
          <w:noProof/>
        </w:rPr>
        <w:tab/>
        <w:t xml:space="preserve">N. C. Folino-Rorem, M. Reid, T. Peard, Culturing the freshwater hydromedusa, Craspedacusta sowerbii under controlled laboratory conditions. </w:t>
      </w:r>
      <w:r w:rsidRPr="00ED39A0">
        <w:rPr>
          <w:i/>
          <w:noProof/>
        </w:rPr>
        <w:t>INVERTEBRATE REPRODUCTION &amp; DEVELOPMENT</w:t>
      </w:r>
      <w:r w:rsidRPr="00ED39A0">
        <w:rPr>
          <w:noProof/>
        </w:rPr>
        <w:t xml:space="preserve"> </w:t>
      </w:r>
      <w:r w:rsidRPr="00ED39A0">
        <w:rPr>
          <w:b/>
          <w:noProof/>
        </w:rPr>
        <w:t>60</w:t>
      </w:r>
      <w:r w:rsidRPr="00ED39A0">
        <w:rPr>
          <w:noProof/>
        </w:rPr>
        <w:t>, 17-27 (2016).</w:t>
      </w:r>
    </w:p>
    <w:p w14:paraId="7F908118" w14:textId="77777777" w:rsidR="00ED39A0" w:rsidRPr="00ED39A0" w:rsidRDefault="00ED39A0" w:rsidP="00ED39A0">
      <w:pPr>
        <w:pStyle w:val="EndNoteBibliography"/>
        <w:ind w:left="720" w:hanging="720"/>
        <w:rPr>
          <w:noProof/>
        </w:rPr>
      </w:pPr>
      <w:r w:rsidRPr="00ED39A0">
        <w:rPr>
          <w:noProof/>
        </w:rPr>
        <w:lastRenderedPageBreak/>
        <w:t>60.</w:t>
      </w:r>
      <w:r w:rsidRPr="00ED39A0">
        <w:rPr>
          <w:noProof/>
        </w:rPr>
        <w:tab/>
        <w:t>E.-X. Li</w:t>
      </w:r>
      <w:r w:rsidRPr="00ED39A0">
        <w:rPr>
          <w:i/>
          <w:noProof/>
        </w:rPr>
        <w:t xml:space="preserve"> et al.</w:t>
      </w:r>
      <w:r w:rsidRPr="00ED39A0">
        <w:rPr>
          <w:noProof/>
        </w:rPr>
        <w:t xml:space="preserve">, Phylogeography of two East Asian species in Croomia (Stemonaceae) inferred from chloroplast DNA and ISSR fingerprinting variation. </w:t>
      </w:r>
      <w:r w:rsidRPr="00ED39A0">
        <w:rPr>
          <w:i/>
          <w:noProof/>
        </w:rPr>
        <w:t>Molecular phylogenetics and evolution</w:t>
      </w:r>
      <w:r w:rsidRPr="00ED39A0">
        <w:rPr>
          <w:noProof/>
        </w:rPr>
        <w:t xml:space="preserve"> </w:t>
      </w:r>
      <w:r w:rsidRPr="00ED39A0">
        <w:rPr>
          <w:b/>
          <w:noProof/>
        </w:rPr>
        <w:t>49</w:t>
      </w:r>
      <w:r w:rsidRPr="00ED39A0">
        <w:rPr>
          <w:noProof/>
        </w:rPr>
        <w:t>, 702-714 (2008).</w:t>
      </w:r>
    </w:p>
    <w:p w14:paraId="7A495535" w14:textId="77777777" w:rsidR="00ED39A0" w:rsidRPr="00ED39A0" w:rsidRDefault="00ED39A0" w:rsidP="00ED39A0">
      <w:pPr>
        <w:pStyle w:val="EndNoteBibliography"/>
        <w:ind w:left="720" w:hanging="720"/>
        <w:rPr>
          <w:noProof/>
        </w:rPr>
      </w:pPr>
      <w:r w:rsidRPr="00ED39A0">
        <w:rPr>
          <w:noProof/>
        </w:rPr>
        <w:t>61.</w:t>
      </w:r>
      <w:r w:rsidRPr="00ED39A0">
        <w:rPr>
          <w:noProof/>
        </w:rPr>
        <w:tab/>
        <w:t xml:space="preserve">A. C. Giese, J. S. Pearse, </w:t>
      </w:r>
      <w:r w:rsidRPr="00ED39A0">
        <w:rPr>
          <w:i/>
          <w:noProof/>
        </w:rPr>
        <w:t>Reproduction of marine invertebrates</w:t>
      </w:r>
      <w:r w:rsidRPr="00ED39A0">
        <w:rPr>
          <w:noProof/>
        </w:rPr>
        <w:t xml:space="preserve"> (Academic Press, New York, 1974), vol. 1, pp. v.</w:t>
      </w:r>
    </w:p>
    <w:p w14:paraId="284EAB85" w14:textId="77777777" w:rsidR="00ED39A0" w:rsidRPr="00ED39A0" w:rsidRDefault="00ED39A0" w:rsidP="00ED39A0">
      <w:pPr>
        <w:pStyle w:val="EndNoteBibliography"/>
        <w:ind w:left="720" w:hanging="720"/>
        <w:rPr>
          <w:noProof/>
        </w:rPr>
      </w:pPr>
      <w:r w:rsidRPr="00ED39A0">
        <w:rPr>
          <w:noProof/>
        </w:rPr>
        <w:t>62.</w:t>
      </w:r>
      <w:r w:rsidRPr="00ED39A0">
        <w:rPr>
          <w:noProof/>
        </w:rPr>
        <w:tab/>
        <w:t xml:space="preserve">N. M. Butler, Substrate selection and larval settlement by Cupelopagis vorax. </w:t>
      </w:r>
      <w:r w:rsidRPr="00ED39A0">
        <w:rPr>
          <w:i/>
          <w:noProof/>
        </w:rPr>
        <w:t>Hydrobiologia</w:t>
      </w:r>
      <w:r w:rsidRPr="00ED39A0">
        <w:rPr>
          <w:noProof/>
        </w:rPr>
        <w:t xml:space="preserve"> </w:t>
      </w:r>
      <w:r w:rsidRPr="00ED39A0">
        <w:rPr>
          <w:b/>
          <w:noProof/>
        </w:rPr>
        <w:t>104</w:t>
      </w:r>
      <w:r w:rsidRPr="00ED39A0">
        <w:rPr>
          <w:noProof/>
        </w:rPr>
        <w:t>, 317-323 (1983).</w:t>
      </w:r>
    </w:p>
    <w:p w14:paraId="21F103BE" w14:textId="77777777" w:rsidR="00ED39A0" w:rsidRPr="00ED39A0" w:rsidRDefault="00ED39A0" w:rsidP="00ED39A0">
      <w:pPr>
        <w:pStyle w:val="EndNoteBibliography"/>
        <w:ind w:left="720" w:hanging="720"/>
        <w:rPr>
          <w:noProof/>
        </w:rPr>
      </w:pPr>
      <w:r w:rsidRPr="00ED39A0">
        <w:rPr>
          <w:noProof/>
        </w:rPr>
        <w:t>63.</w:t>
      </w:r>
      <w:r w:rsidRPr="00ED39A0">
        <w:rPr>
          <w:noProof/>
        </w:rPr>
        <w:tab/>
        <w:t xml:space="preserve">S. Yamanouchi, The Life History of Cutleria. </w:t>
      </w:r>
      <w:r w:rsidRPr="00ED39A0">
        <w:rPr>
          <w:i/>
          <w:noProof/>
        </w:rPr>
        <w:t>Botanical Gazette</w:t>
      </w:r>
      <w:r w:rsidRPr="00ED39A0">
        <w:rPr>
          <w:noProof/>
        </w:rPr>
        <w:t xml:space="preserve"> </w:t>
      </w:r>
      <w:r w:rsidRPr="00ED39A0">
        <w:rPr>
          <w:b/>
          <w:noProof/>
        </w:rPr>
        <w:t>54</w:t>
      </w:r>
      <w:r w:rsidRPr="00ED39A0">
        <w:rPr>
          <w:noProof/>
        </w:rPr>
        <w:t>, 441-502 (1912).</w:t>
      </w:r>
    </w:p>
    <w:p w14:paraId="688251FF" w14:textId="77777777" w:rsidR="00ED39A0" w:rsidRPr="00ED39A0" w:rsidRDefault="00ED39A0" w:rsidP="00ED39A0">
      <w:pPr>
        <w:pStyle w:val="EndNoteBibliography"/>
        <w:ind w:left="720" w:hanging="720"/>
        <w:rPr>
          <w:noProof/>
        </w:rPr>
      </w:pPr>
      <w:r w:rsidRPr="00ED39A0">
        <w:rPr>
          <w:noProof/>
        </w:rPr>
        <w:t>64.</w:t>
      </w:r>
      <w:r w:rsidRPr="00ED39A0">
        <w:rPr>
          <w:noProof/>
        </w:rPr>
        <w:tab/>
        <w:t xml:space="preserve">L. H. Hyman, </w:t>
      </w:r>
      <w:r w:rsidRPr="00ED39A0">
        <w:rPr>
          <w:i/>
          <w:noProof/>
        </w:rPr>
        <w:t>The Invertebrates: Protozoa through Ctenophora</w:t>
      </w:r>
      <w:r w:rsidRPr="00ED39A0">
        <w:rPr>
          <w:noProof/>
        </w:rPr>
        <w:t xml:space="preserve"> (McGraw-Hill, 1940).</w:t>
      </w:r>
    </w:p>
    <w:p w14:paraId="2B4E90F6" w14:textId="77777777" w:rsidR="00ED39A0" w:rsidRPr="00ED39A0" w:rsidRDefault="00ED39A0" w:rsidP="00ED39A0">
      <w:pPr>
        <w:pStyle w:val="EndNoteBibliography"/>
        <w:ind w:left="720" w:hanging="720"/>
        <w:rPr>
          <w:noProof/>
        </w:rPr>
      </w:pPr>
      <w:r w:rsidRPr="00ED39A0">
        <w:rPr>
          <w:noProof/>
        </w:rPr>
        <w:t>65.</w:t>
      </w:r>
      <w:r w:rsidRPr="00ED39A0">
        <w:rPr>
          <w:noProof/>
        </w:rPr>
        <w:tab/>
        <w:t>Anonymous,  (!!! INVALID CITATION !!! ).</w:t>
      </w:r>
    </w:p>
    <w:p w14:paraId="4970A5EC" w14:textId="77777777" w:rsidR="00ED39A0" w:rsidRPr="00ED39A0" w:rsidRDefault="00ED39A0" w:rsidP="00ED39A0">
      <w:pPr>
        <w:pStyle w:val="EndNoteBibliography"/>
        <w:ind w:left="720" w:hanging="720"/>
        <w:rPr>
          <w:noProof/>
        </w:rPr>
      </w:pPr>
      <w:r w:rsidRPr="00ED39A0">
        <w:rPr>
          <w:noProof/>
        </w:rPr>
        <w:t>66.</w:t>
      </w:r>
      <w:r w:rsidRPr="00ED39A0">
        <w:rPr>
          <w:noProof/>
        </w:rPr>
        <w:tab/>
        <w:t xml:space="preserve">B. Crandall-Stotler, R. E. Stotler, D. G. Long, PHYLOGENY AND CLASSIFICATION OF THE MARCHANTIOPHYTA. </w:t>
      </w:r>
      <w:r w:rsidRPr="00ED39A0">
        <w:rPr>
          <w:i/>
          <w:noProof/>
        </w:rPr>
        <w:t>Edinburgh Journal of Botany</w:t>
      </w:r>
      <w:r w:rsidRPr="00ED39A0">
        <w:rPr>
          <w:noProof/>
        </w:rPr>
        <w:t xml:space="preserve"> </w:t>
      </w:r>
      <w:r w:rsidRPr="00ED39A0">
        <w:rPr>
          <w:b/>
          <w:noProof/>
        </w:rPr>
        <w:t>66</w:t>
      </w:r>
      <w:r w:rsidRPr="00ED39A0">
        <w:rPr>
          <w:noProof/>
        </w:rPr>
        <w:t>, 155-198 (2009).</w:t>
      </w:r>
    </w:p>
    <w:p w14:paraId="4358245D" w14:textId="77777777" w:rsidR="00ED39A0" w:rsidRPr="00ED39A0" w:rsidRDefault="00ED39A0" w:rsidP="00ED39A0">
      <w:pPr>
        <w:pStyle w:val="EndNoteBibliography"/>
        <w:ind w:left="720" w:hanging="720"/>
        <w:rPr>
          <w:noProof/>
        </w:rPr>
      </w:pPr>
      <w:r w:rsidRPr="00ED39A0">
        <w:rPr>
          <w:noProof/>
        </w:rPr>
        <w:t>67.</w:t>
      </w:r>
      <w:r w:rsidRPr="00ED39A0">
        <w:rPr>
          <w:noProof/>
        </w:rPr>
        <w:tab/>
        <w:t xml:space="preserve">N. S. Allen, H. Korpelainen, Notes on neotropical Cyathodium. </w:t>
      </w:r>
      <w:r w:rsidRPr="00ED39A0">
        <w:rPr>
          <w:i/>
          <w:noProof/>
        </w:rPr>
        <w:t>CRYPTOGAMIE BRYOLOGIE</w:t>
      </w:r>
      <w:r w:rsidRPr="00ED39A0">
        <w:rPr>
          <w:noProof/>
        </w:rPr>
        <w:t xml:space="preserve"> </w:t>
      </w:r>
      <w:r w:rsidRPr="00ED39A0">
        <w:rPr>
          <w:b/>
          <w:noProof/>
        </w:rPr>
        <w:t>27</w:t>
      </w:r>
      <w:r w:rsidRPr="00ED39A0">
        <w:rPr>
          <w:noProof/>
        </w:rPr>
        <w:t>, 85-96 (2006).</w:t>
      </w:r>
    </w:p>
    <w:p w14:paraId="3BD02CA9" w14:textId="77777777" w:rsidR="00ED39A0" w:rsidRPr="00ED39A0" w:rsidRDefault="00ED39A0" w:rsidP="00ED39A0">
      <w:pPr>
        <w:pStyle w:val="EndNoteBibliography"/>
        <w:ind w:left="720" w:hanging="720"/>
        <w:rPr>
          <w:noProof/>
        </w:rPr>
      </w:pPr>
      <w:r w:rsidRPr="00ED39A0">
        <w:rPr>
          <w:noProof/>
        </w:rPr>
        <w:t>68.</w:t>
      </w:r>
      <w:r w:rsidRPr="00ED39A0">
        <w:rPr>
          <w:noProof/>
        </w:rPr>
        <w:tab/>
        <w:t xml:space="preserve">C. G. Bookhout, The development of Dasybranchus caducus (Grube) from the egg to the preadult. </w:t>
      </w:r>
      <w:r w:rsidRPr="00ED39A0">
        <w:rPr>
          <w:i/>
          <w:noProof/>
        </w:rPr>
        <w:t>Journal of Morphology</w:t>
      </w:r>
      <w:r w:rsidRPr="00ED39A0">
        <w:rPr>
          <w:noProof/>
        </w:rPr>
        <w:t xml:space="preserve"> </w:t>
      </w:r>
      <w:r w:rsidRPr="00ED39A0">
        <w:rPr>
          <w:b/>
          <w:noProof/>
        </w:rPr>
        <w:t>100</w:t>
      </w:r>
      <w:r w:rsidRPr="00ED39A0">
        <w:rPr>
          <w:noProof/>
        </w:rPr>
        <w:t>, 141-185 (1957).</w:t>
      </w:r>
    </w:p>
    <w:p w14:paraId="47FEE09A" w14:textId="77777777" w:rsidR="00ED39A0" w:rsidRPr="00ED39A0" w:rsidRDefault="00ED39A0" w:rsidP="00ED39A0">
      <w:pPr>
        <w:pStyle w:val="EndNoteBibliography"/>
        <w:ind w:left="720" w:hanging="720"/>
        <w:rPr>
          <w:noProof/>
        </w:rPr>
      </w:pPr>
      <w:r w:rsidRPr="00ED39A0">
        <w:rPr>
          <w:noProof/>
        </w:rPr>
        <w:t>69.</w:t>
      </w:r>
      <w:r w:rsidRPr="00ED39A0">
        <w:rPr>
          <w:noProof/>
        </w:rPr>
        <w:tab/>
        <w:t xml:space="preserve">R. L. Moe, P. C. Silva, Desmarestia antarctica (Desmarestiales, Phaeophyceae), a new ligulate Antarctic species with an endophytic gametophyte. </w:t>
      </w:r>
      <w:r w:rsidRPr="00ED39A0">
        <w:rPr>
          <w:i/>
          <w:noProof/>
        </w:rPr>
        <w:t>Plant Systematics and Evolution</w:t>
      </w:r>
      <w:r w:rsidRPr="00ED39A0">
        <w:rPr>
          <w:noProof/>
        </w:rPr>
        <w:t xml:space="preserve"> </w:t>
      </w:r>
      <w:r w:rsidRPr="00ED39A0">
        <w:rPr>
          <w:b/>
          <w:noProof/>
        </w:rPr>
        <w:t>164</w:t>
      </w:r>
      <w:r w:rsidRPr="00ED39A0">
        <w:rPr>
          <w:noProof/>
        </w:rPr>
        <w:t>, 273-283 (1989).</w:t>
      </w:r>
    </w:p>
    <w:p w14:paraId="447FBDC3" w14:textId="77777777" w:rsidR="00ED39A0" w:rsidRPr="00ED39A0" w:rsidRDefault="00ED39A0" w:rsidP="00ED39A0">
      <w:pPr>
        <w:pStyle w:val="EndNoteBibliography"/>
        <w:ind w:left="720" w:hanging="720"/>
        <w:rPr>
          <w:noProof/>
        </w:rPr>
      </w:pPr>
      <w:r w:rsidRPr="00ED39A0">
        <w:rPr>
          <w:noProof/>
        </w:rPr>
        <w:t>70.</w:t>
      </w:r>
      <w:r w:rsidRPr="00ED39A0">
        <w:rPr>
          <w:noProof/>
        </w:rPr>
        <w:tab/>
        <w:t xml:space="preserve">M. Ramirez, D. Müller, A. Peters, Life history and taxonomy of two populations of ligulate Desmarestia (Phaeophyceae) from Chile. </w:t>
      </w:r>
      <w:r w:rsidRPr="00ED39A0">
        <w:rPr>
          <w:i/>
          <w:noProof/>
        </w:rPr>
        <w:t>Canadian journal of botany</w:t>
      </w:r>
      <w:r w:rsidRPr="00ED39A0">
        <w:rPr>
          <w:noProof/>
        </w:rPr>
        <w:t xml:space="preserve"> </w:t>
      </w:r>
      <w:r w:rsidRPr="00ED39A0">
        <w:rPr>
          <w:b/>
          <w:noProof/>
        </w:rPr>
        <w:t>64</w:t>
      </w:r>
      <w:r w:rsidRPr="00ED39A0">
        <w:rPr>
          <w:noProof/>
        </w:rPr>
        <w:t>, 2948-2954 (1986).</w:t>
      </w:r>
    </w:p>
    <w:p w14:paraId="4FD92BF0" w14:textId="77777777" w:rsidR="00ED39A0" w:rsidRPr="00ED39A0" w:rsidRDefault="00ED39A0" w:rsidP="00ED39A0">
      <w:pPr>
        <w:pStyle w:val="EndNoteBibliography"/>
        <w:ind w:left="720" w:hanging="720"/>
        <w:rPr>
          <w:noProof/>
        </w:rPr>
      </w:pPr>
      <w:r w:rsidRPr="00ED39A0">
        <w:rPr>
          <w:noProof/>
        </w:rPr>
        <w:t>71.</w:t>
      </w:r>
      <w:r w:rsidRPr="00ED39A0">
        <w:rPr>
          <w:noProof/>
        </w:rPr>
        <w:tab/>
        <w:t xml:space="preserve">A. F. Peters, Culture studies on the life history of Dictyosiphon hirsutus (Dictyosiphonales, Phaeophyceae) from South America. </w:t>
      </w:r>
      <w:r w:rsidRPr="00ED39A0">
        <w:rPr>
          <w:i/>
          <w:noProof/>
        </w:rPr>
        <w:t>British phycological journal</w:t>
      </w:r>
      <w:r w:rsidRPr="00ED39A0">
        <w:rPr>
          <w:noProof/>
        </w:rPr>
        <w:t xml:space="preserve"> </w:t>
      </w:r>
      <w:r w:rsidRPr="00ED39A0">
        <w:rPr>
          <w:b/>
          <w:noProof/>
        </w:rPr>
        <w:t>27</w:t>
      </w:r>
      <w:r w:rsidRPr="00ED39A0">
        <w:rPr>
          <w:noProof/>
        </w:rPr>
        <w:t>, 177-183 (1992).</w:t>
      </w:r>
    </w:p>
    <w:p w14:paraId="16230F1F" w14:textId="77777777" w:rsidR="00ED39A0" w:rsidRPr="00ED39A0" w:rsidRDefault="00ED39A0" w:rsidP="00ED39A0">
      <w:pPr>
        <w:pStyle w:val="EndNoteBibliography"/>
        <w:ind w:left="720" w:hanging="720"/>
        <w:rPr>
          <w:noProof/>
        </w:rPr>
      </w:pPr>
      <w:r w:rsidRPr="00ED39A0">
        <w:rPr>
          <w:noProof/>
        </w:rPr>
        <w:t>72.</w:t>
      </w:r>
      <w:r w:rsidRPr="00ED39A0">
        <w:rPr>
          <w:noProof/>
        </w:rPr>
        <w:tab/>
        <w:t xml:space="preserve">C. Town, E. Stanford, Stalk cell differentiation by cells from migrating slugs of Dictyostelium discoideum: special properties of tip cells. </w:t>
      </w:r>
      <w:r w:rsidRPr="00ED39A0">
        <w:rPr>
          <w:i/>
          <w:noProof/>
        </w:rPr>
        <w:t>Development</w:t>
      </w:r>
      <w:r w:rsidRPr="00ED39A0">
        <w:rPr>
          <w:noProof/>
        </w:rPr>
        <w:t xml:space="preserve"> </w:t>
      </w:r>
      <w:r w:rsidRPr="00ED39A0">
        <w:rPr>
          <w:b/>
          <w:noProof/>
        </w:rPr>
        <w:t>42</w:t>
      </w:r>
      <w:r w:rsidRPr="00ED39A0">
        <w:rPr>
          <w:noProof/>
        </w:rPr>
        <w:t>, 105-113 (1977).</w:t>
      </w:r>
    </w:p>
    <w:p w14:paraId="4C91A0FB" w14:textId="77777777" w:rsidR="00ED39A0" w:rsidRPr="00ED39A0" w:rsidRDefault="00ED39A0" w:rsidP="00ED39A0">
      <w:pPr>
        <w:pStyle w:val="EndNoteBibliography"/>
        <w:ind w:left="720" w:hanging="720"/>
        <w:rPr>
          <w:noProof/>
        </w:rPr>
      </w:pPr>
      <w:r w:rsidRPr="00ED39A0">
        <w:rPr>
          <w:noProof/>
        </w:rPr>
        <w:t>73.</w:t>
      </w:r>
      <w:r w:rsidRPr="00ED39A0">
        <w:rPr>
          <w:noProof/>
        </w:rPr>
        <w:tab/>
        <w:t xml:space="preserve">D. Kaiser, CONTROL OF MULTICELLULAR DEVELOPMENT: DICTYOSTELIUM AND MYXOCOCCUS. </w:t>
      </w:r>
      <w:r w:rsidRPr="00ED39A0">
        <w:rPr>
          <w:i/>
          <w:noProof/>
        </w:rPr>
        <w:t>Annual Review of Genetics</w:t>
      </w:r>
      <w:r w:rsidRPr="00ED39A0">
        <w:rPr>
          <w:noProof/>
        </w:rPr>
        <w:t xml:space="preserve"> </w:t>
      </w:r>
      <w:r w:rsidRPr="00ED39A0">
        <w:rPr>
          <w:b/>
          <w:noProof/>
        </w:rPr>
        <w:t>20</w:t>
      </w:r>
      <w:r w:rsidRPr="00ED39A0">
        <w:rPr>
          <w:noProof/>
        </w:rPr>
        <w:t>, 539-566 (1986).</w:t>
      </w:r>
    </w:p>
    <w:p w14:paraId="7DD977F3" w14:textId="77777777" w:rsidR="00ED39A0" w:rsidRPr="00ED39A0" w:rsidRDefault="00ED39A0" w:rsidP="00ED39A0">
      <w:pPr>
        <w:pStyle w:val="EndNoteBibliography"/>
        <w:ind w:left="720" w:hanging="720"/>
        <w:rPr>
          <w:noProof/>
        </w:rPr>
      </w:pPr>
      <w:r w:rsidRPr="00ED39A0">
        <w:rPr>
          <w:noProof/>
        </w:rPr>
        <w:t>74.</w:t>
      </w:r>
      <w:r w:rsidRPr="00ED39A0">
        <w:rPr>
          <w:noProof/>
        </w:rPr>
        <w:tab/>
        <w:t xml:space="preserve">L. W. Herren, L. J. Walters, K. S. Beach, Fragment generation, survival, and attachment of Dictyota spp. at Conch Reef in the Florida Keys, USA. </w:t>
      </w:r>
      <w:r w:rsidRPr="00ED39A0">
        <w:rPr>
          <w:i/>
          <w:noProof/>
        </w:rPr>
        <w:t>Coral Reefs</w:t>
      </w:r>
      <w:r w:rsidRPr="00ED39A0">
        <w:rPr>
          <w:noProof/>
        </w:rPr>
        <w:t xml:space="preserve"> </w:t>
      </w:r>
      <w:r w:rsidRPr="00ED39A0">
        <w:rPr>
          <w:b/>
          <w:noProof/>
        </w:rPr>
        <w:t>25</w:t>
      </w:r>
      <w:r w:rsidRPr="00ED39A0">
        <w:rPr>
          <w:noProof/>
        </w:rPr>
        <w:t>, 287-295 (2006).</w:t>
      </w:r>
    </w:p>
    <w:p w14:paraId="0D2DE139" w14:textId="77777777" w:rsidR="00ED39A0" w:rsidRPr="00ED39A0" w:rsidRDefault="00ED39A0" w:rsidP="00ED39A0">
      <w:pPr>
        <w:pStyle w:val="EndNoteBibliography"/>
        <w:ind w:left="720" w:hanging="720"/>
        <w:rPr>
          <w:noProof/>
        </w:rPr>
      </w:pPr>
      <w:r w:rsidRPr="00ED39A0">
        <w:rPr>
          <w:noProof/>
        </w:rPr>
        <w:t>75.</w:t>
      </w:r>
      <w:r w:rsidRPr="00ED39A0">
        <w:rPr>
          <w:noProof/>
        </w:rPr>
        <w:tab/>
        <w:t xml:space="preserve">K. A. Bogaert, S. Delva, O. De Clerck, Concise review of the genus Dictyota J.V. Lamouroux. </w:t>
      </w:r>
      <w:r w:rsidRPr="00ED39A0">
        <w:rPr>
          <w:i/>
          <w:noProof/>
        </w:rPr>
        <w:t>Journal of Applied Phycology</w:t>
      </w:r>
      <w:r w:rsidRPr="00ED39A0">
        <w:rPr>
          <w:noProof/>
        </w:rPr>
        <w:t xml:space="preserve"> </w:t>
      </w:r>
      <w:r w:rsidRPr="00ED39A0">
        <w:rPr>
          <w:b/>
          <w:noProof/>
        </w:rPr>
        <w:t>32</w:t>
      </w:r>
      <w:r w:rsidRPr="00ED39A0">
        <w:rPr>
          <w:noProof/>
        </w:rPr>
        <w:t>, 1521-1543 (2020).</w:t>
      </w:r>
    </w:p>
    <w:p w14:paraId="4AC1C246" w14:textId="77777777" w:rsidR="00ED39A0" w:rsidRPr="00ED39A0" w:rsidRDefault="00ED39A0" w:rsidP="00ED39A0">
      <w:pPr>
        <w:pStyle w:val="EndNoteBibliography"/>
        <w:ind w:left="720" w:hanging="720"/>
        <w:rPr>
          <w:noProof/>
        </w:rPr>
      </w:pPr>
      <w:r w:rsidRPr="00ED39A0">
        <w:rPr>
          <w:noProof/>
        </w:rPr>
        <w:t>76.</w:t>
      </w:r>
      <w:r w:rsidRPr="00ED39A0">
        <w:rPr>
          <w:noProof/>
        </w:rPr>
        <w:tab/>
        <w:t xml:space="preserve">I.-K. Hwang, H.-S. Kim, W. J. Lee, Polymorphism in the brown alga Dictyota dichotoma (Dictyotales, Phaeophyceae) from Korea. </w:t>
      </w:r>
      <w:r w:rsidRPr="00ED39A0">
        <w:rPr>
          <w:i/>
          <w:noProof/>
        </w:rPr>
        <w:t>Marine Biology</w:t>
      </w:r>
      <w:r w:rsidRPr="00ED39A0">
        <w:rPr>
          <w:noProof/>
        </w:rPr>
        <w:t xml:space="preserve"> </w:t>
      </w:r>
      <w:r w:rsidRPr="00ED39A0">
        <w:rPr>
          <w:b/>
          <w:noProof/>
        </w:rPr>
        <w:t>147</w:t>
      </w:r>
      <w:r w:rsidRPr="00ED39A0">
        <w:rPr>
          <w:noProof/>
        </w:rPr>
        <w:t>, 999-1015 (2005).</w:t>
      </w:r>
    </w:p>
    <w:p w14:paraId="647585A5" w14:textId="77777777" w:rsidR="00ED39A0" w:rsidRPr="00ED39A0" w:rsidRDefault="00ED39A0" w:rsidP="00ED39A0">
      <w:pPr>
        <w:pStyle w:val="EndNoteBibliography"/>
        <w:ind w:left="720" w:hanging="720"/>
        <w:rPr>
          <w:noProof/>
        </w:rPr>
      </w:pPr>
      <w:r w:rsidRPr="00ED39A0">
        <w:rPr>
          <w:noProof/>
        </w:rPr>
        <w:t>77.</w:t>
      </w:r>
      <w:r w:rsidRPr="00ED39A0">
        <w:rPr>
          <w:noProof/>
        </w:rPr>
        <w:tab/>
        <w:t xml:space="preserve">R. Simonini, D. Prevedelli, Effects of temperature on two Mediterranean populations of Dinophilus gyrociliatus (Polychaeta: Dinophilidae). </w:t>
      </w:r>
      <w:r w:rsidRPr="00ED39A0">
        <w:rPr>
          <w:i/>
          <w:noProof/>
        </w:rPr>
        <w:t>Journal of Experimental Marine Biology and Ecology</w:t>
      </w:r>
      <w:r w:rsidRPr="00ED39A0">
        <w:rPr>
          <w:noProof/>
        </w:rPr>
        <w:t xml:space="preserve"> </w:t>
      </w:r>
      <w:r w:rsidRPr="00ED39A0">
        <w:rPr>
          <w:b/>
          <w:noProof/>
        </w:rPr>
        <w:t>291</w:t>
      </w:r>
      <w:r w:rsidRPr="00ED39A0">
        <w:rPr>
          <w:noProof/>
        </w:rPr>
        <w:t>, 79-93 (2003).</w:t>
      </w:r>
    </w:p>
    <w:p w14:paraId="523070A5" w14:textId="77777777" w:rsidR="00ED39A0" w:rsidRPr="00ED39A0" w:rsidRDefault="00ED39A0" w:rsidP="00ED39A0">
      <w:pPr>
        <w:pStyle w:val="EndNoteBibliography"/>
        <w:ind w:left="720" w:hanging="720"/>
        <w:rPr>
          <w:noProof/>
        </w:rPr>
      </w:pPr>
      <w:r w:rsidRPr="00ED39A0">
        <w:rPr>
          <w:noProof/>
        </w:rPr>
        <w:t>78.</w:t>
      </w:r>
      <w:r w:rsidRPr="00ED39A0">
        <w:rPr>
          <w:noProof/>
        </w:rPr>
        <w:tab/>
        <w:t xml:space="preserve">P. De Beauchamp, Sur l'existence et les conditions de la parthénogènes chez Dinophilus. </w:t>
      </w:r>
      <w:r w:rsidRPr="00ED39A0">
        <w:rPr>
          <w:i/>
          <w:noProof/>
        </w:rPr>
        <w:t>CR Acad Sci Ser III Sci Vie</w:t>
      </w:r>
      <w:r w:rsidRPr="00ED39A0">
        <w:rPr>
          <w:noProof/>
        </w:rPr>
        <w:t xml:space="preserve"> </w:t>
      </w:r>
      <w:r w:rsidRPr="00ED39A0">
        <w:rPr>
          <w:b/>
          <w:noProof/>
        </w:rPr>
        <w:t>150</w:t>
      </w:r>
      <w:r w:rsidRPr="00ED39A0">
        <w:rPr>
          <w:noProof/>
        </w:rPr>
        <w:t>, 739-741 (1910).</w:t>
      </w:r>
    </w:p>
    <w:p w14:paraId="64A634FC" w14:textId="77777777" w:rsidR="00ED39A0" w:rsidRPr="00ED39A0" w:rsidRDefault="00ED39A0" w:rsidP="00ED39A0">
      <w:pPr>
        <w:pStyle w:val="EndNoteBibliography"/>
        <w:ind w:left="720" w:hanging="720"/>
        <w:rPr>
          <w:noProof/>
        </w:rPr>
      </w:pPr>
      <w:r w:rsidRPr="00ED39A0">
        <w:rPr>
          <w:noProof/>
        </w:rPr>
        <w:t>79.</w:t>
      </w:r>
      <w:r w:rsidRPr="00ED39A0">
        <w:rPr>
          <w:noProof/>
        </w:rPr>
        <w:tab/>
        <w:t xml:space="preserve">R. Z. Vandini, A possible way of origin of parthenogenetic strains of Dinophilus apatris (= D. gyrociliatus). </w:t>
      </w:r>
      <w:r w:rsidRPr="00ED39A0">
        <w:rPr>
          <w:i/>
          <w:noProof/>
        </w:rPr>
        <w:t>Experientia</w:t>
      </w:r>
      <w:r w:rsidRPr="00ED39A0">
        <w:rPr>
          <w:noProof/>
        </w:rPr>
        <w:t xml:space="preserve"> </w:t>
      </w:r>
      <w:r w:rsidRPr="00ED39A0">
        <w:rPr>
          <w:b/>
          <w:noProof/>
        </w:rPr>
        <w:t>21</w:t>
      </w:r>
      <w:r w:rsidRPr="00ED39A0">
        <w:rPr>
          <w:noProof/>
        </w:rPr>
        <w:t>, 388-389 (1965).</w:t>
      </w:r>
    </w:p>
    <w:p w14:paraId="5F0F3CE4" w14:textId="77777777" w:rsidR="00ED39A0" w:rsidRPr="00ED39A0" w:rsidRDefault="00ED39A0" w:rsidP="00ED39A0">
      <w:pPr>
        <w:pStyle w:val="EndNoteBibliography"/>
        <w:ind w:left="720" w:hanging="720"/>
        <w:rPr>
          <w:noProof/>
        </w:rPr>
      </w:pPr>
      <w:r w:rsidRPr="00ED39A0">
        <w:rPr>
          <w:noProof/>
        </w:rPr>
        <w:lastRenderedPageBreak/>
        <w:t>80.</w:t>
      </w:r>
      <w:r w:rsidRPr="00ED39A0">
        <w:rPr>
          <w:noProof/>
        </w:rPr>
        <w:tab/>
        <w:t xml:space="preserve">R. M. Kristensen, D. Eibye-Jacobsen, Ultrastructure of spermiogenesis and spermatozoa in Diurodrilus subterraneus (Polychaeta, Diurodrilidae). </w:t>
      </w:r>
      <w:r w:rsidRPr="00ED39A0">
        <w:rPr>
          <w:i/>
          <w:noProof/>
        </w:rPr>
        <w:t>Zoomorphology</w:t>
      </w:r>
      <w:r w:rsidRPr="00ED39A0">
        <w:rPr>
          <w:noProof/>
        </w:rPr>
        <w:t xml:space="preserve"> </w:t>
      </w:r>
      <w:r w:rsidRPr="00ED39A0">
        <w:rPr>
          <w:b/>
          <w:noProof/>
        </w:rPr>
        <w:t>115</w:t>
      </w:r>
      <w:r w:rsidRPr="00ED39A0">
        <w:rPr>
          <w:noProof/>
        </w:rPr>
        <w:t>, 117-132 (1995).</w:t>
      </w:r>
    </w:p>
    <w:p w14:paraId="0647C881" w14:textId="77777777" w:rsidR="00ED39A0" w:rsidRPr="00ED39A0" w:rsidRDefault="00ED39A0" w:rsidP="00ED39A0">
      <w:pPr>
        <w:pStyle w:val="EndNoteBibliography"/>
        <w:ind w:left="720" w:hanging="720"/>
        <w:rPr>
          <w:noProof/>
        </w:rPr>
      </w:pPr>
      <w:r w:rsidRPr="00ED39A0">
        <w:rPr>
          <w:noProof/>
        </w:rPr>
        <w:t>81.</w:t>
      </w:r>
      <w:r w:rsidRPr="00ED39A0">
        <w:rPr>
          <w:noProof/>
        </w:rPr>
        <w:tab/>
        <w:t xml:space="preserve">M. Hesse, E. Kusel-Fetzmann, K. Carniel, Life cycle and ultrastructure ofDucellieria chodati (Oomycetes). </w:t>
      </w:r>
      <w:r w:rsidRPr="00ED39A0">
        <w:rPr>
          <w:i/>
          <w:noProof/>
        </w:rPr>
        <w:t>Plant Systematics and Evolution</w:t>
      </w:r>
      <w:r w:rsidRPr="00ED39A0">
        <w:rPr>
          <w:noProof/>
        </w:rPr>
        <w:t xml:space="preserve"> </w:t>
      </w:r>
      <w:r w:rsidRPr="00ED39A0">
        <w:rPr>
          <w:b/>
          <w:noProof/>
        </w:rPr>
        <w:t>165</w:t>
      </w:r>
      <w:r w:rsidRPr="00ED39A0">
        <w:rPr>
          <w:noProof/>
        </w:rPr>
        <w:t>, 1-15 (1989).</w:t>
      </w:r>
    </w:p>
    <w:p w14:paraId="5C7AC511" w14:textId="77777777" w:rsidR="00ED39A0" w:rsidRPr="00ED39A0" w:rsidRDefault="00ED39A0" w:rsidP="00ED39A0">
      <w:pPr>
        <w:pStyle w:val="EndNoteBibliography"/>
        <w:ind w:left="720" w:hanging="720"/>
        <w:rPr>
          <w:noProof/>
        </w:rPr>
      </w:pPr>
      <w:r w:rsidRPr="00ED39A0">
        <w:rPr>
          <w:noProof/>
        </w:rPr>
        <w:t>82.</w:t>
      </w:r>
      <w:r w:rsidRPr="00ED39A0">
        <w:rPr>
          <w:noProof/>
        </w:rPr>
        <w:tab/>
        <w:t xml:space="preserve">S. M. Coelho, A. F. Peters, D. Müller, J. M. Cock, Ectocarpus: an evo-devo model for the brown algae. </w:t>
      </w:r>
      <w:r w:rsidRPr="00ED39A0">
        <w:rPr>
          <w:i/>
          <w:noProof/>
        </w:rPr>
        <w:t>EvoDevo</w:t>
      </w:r>
      <w:r w:rsidRPr="00ED39A0">
        <w:rPr>
          <w:noProof/>
        </w:rPr>
        <w:t xml:space="preserve"> </w:t>
      </w:r>
      <w:r w:rsidRPr="00ED39A0">
        <w:rPr>
          <w:b/>
          <w:noProof/>
        </w:rPr>
        <w:t>11</w:t>
      </w:r>
      <w:r w:rsidRPr="00ED39A0">
        <w:rPr>
          <w:noProof/>
        </w:rPr>
        <w:t>, 19 (2020).</w:t>
      </w:r>
    </w:p>
    <w:p w14:paraId="3CB2A870" w14:textId="77777777" w:rsidR="00ED39A0" w:rsidRPr="00ED39A0" w:rsidRDefault="00ED39A0" w:rsidP="00ED39A0">
      <w:pPr>
        <w:pStyle w:val="EndNoteBibliography"/>
        <w:ind w:left="720" w:hanging="720"/>
        <w:rPr>
          <w:noProof/>
        </w:rPr>
      </w:pPr>
      <w:r w:rsidRPr="00ED39A0">
        <w:rPr>
          <w:noProof/>
        </w:rPr>
        <w:t>83.</w:t>
      </w:r>
      <w:r w:rsidRPr="00ED39A0">
        <w:rPr>
          <w:noProof/>
        </w:rPr>
        <w:tab/>
        <w:t xml:space="preserve">I. Maier, The fine structure of the male gamete of Ectocarpus siliculosus (Ectocarpales, Phaeophyceae). I. General structure of the cell. </w:t>
      </w:r>
      <w:r w:rsidRPr="00ED39A0">
        <w:rPr>
          <w:i/>
          <w:noProof/>
        </w:rPr>
        <w:t>European Journal of Phycology</w:t>
      </w:r>
      <w:r w:rsidRPr="00ED39A0">
        <w:rPr>
          <w:noProof/>
        </w:rPr>
        <w:t xml:space="preserve"> </w:t>
      </w:r>
      <w:r w:rsidRPr="00ED39A0">
        <w:rPr>
          <w:b/>
          <w:noProof/>
        </w:rPr>
        <w:t>32</w:t>
      </w:r>
      <w:r w:rsidRPr="00ED39A0">
        <w:rPr>
          <w:noProof/>
        </w:rPr>
        <w:t>, 241-253 (1997).</w:t>
      </w:r>
    </w:p>
    <w:p w14:paraId="1DBF53BF" w14:textId="77777777" w:rsidR="00ED39A0" w:rsidRPr="00ED39A0" w:rsidRDefault="00ED39A0" w:rsidP="00ED39A0">
      <w:pPr>
        <w:pStyle w:val="EndNoteBibliography"/>
        <w:ind w:left="720" w:hanging="720"/>
        <w:rPr>
          <w:noProof/>
        </w:rPr>
      </w:pPr>
      <w:r w:rsidRPr="00ED39A0">
        <w:rPr>
          <w:noProof/>
        </w:rPr>
        <w:t>84.</w:t>
      </w:r>
      <w:r w:rsidRPr="00ED39A0">
        <w:rPr>
          <w:noProof/>
        </w:rPr>
        <w:tab/>
        <w:t xml:space="preserve">C. I. Fraser, M. Velásquez, W. A. Nelson, E. C. Macaya, C. H. Hay, The Biogeographic Importance of Buoyancy in Macroalgae: A Case Study of the Southern Bull‐Kelp Genus Durvillaea (Phaeophyceae), Including Descriptions of Two New Species1. </w:t>
      </w:r>
      <w:r w:rsidRPr="00ED39A0">
        <w:rPr>
          <w:i/>
          <w:noProof/>
        </w:rPr>
        <w:t>J Phycol</w:t>
      </w:r>
      <w:r w:rsidRPr="00ED39A0">
        <w:rPr>
          <w:noProof/>
        </w:rPr>
        <w:t xml:space="preserve"> </w:t>
      </w:r>
      <w:r w:rsidRPr="00ED39A0">
        <w:rPr>
          <w:b/>
          <w:noProof/>
        </w:rPr>
        <w:t>56</w:t>
      </w:r>
      <w:r w:rsidRPr="00ED39A0">
        <w:rPr>
          <w:noProof/>
        </w:rPr>
        <w:t>, 23-36 (2020).</w:t>
      </w:r>
    </w:p>
    <w:p w14:paraId="7B1826B8" w14:textId="77777777" w:rsidR="00ED39A0" w:rsidRPr="00ED39A0" w:rsidRDefault="00ED39A0" w:rsidP="00ED39A0">
      <w:pPr>
        <w:pStyle w:val="EndNoteBibliography"/>
        <w:ind w:left="720" w:hanging="720"/>
        <w:rPr>
          <w:noProof/>
        </w:rPr>
      </w:pPr>
      <w:r w:rsidRPr="00ED39A0">
        <w:rPr>
          <w:noProof/>
        </w:rPr>
        <w:t>85.</w:t>
      </w:r>
      <w:r w:rsidRPr="00ED39A0">
        <w:rPr>
          <w:noProof/>
        </w:rPr>
        <w:tab/>
        <w:t xml:space="preserve">D. G. Müller, H. Falk, Flagellar structure of the gametes of Ectocarpus siliculosus (Phaeophyta) as revealed by negative staining. </w:t>
      </w:r>
      <w:r w:rsidRPr="00ED39A0">
        <w:rPr>
          <w:i/>
          <w:noProof/>
        </w:rPr>
        <w:t>Archiv für Mikrobiologie</w:t>
      </w:r>
      <w:r w:rsidRPr="00ED39A0">
        <w:rPr>
          <w:noProof/>
        </w:rPr>
        <w:t xml:space="preserve"> </w:t>
      </w:r>
      <w:r w:rsidRPr="00ED39A0">
        <w:rPr>
          <w:b/>
          <w:noProof/>
        </w:rPr>
        <w:t>91</w:t>
      </w:r>
      <w:r w:rsidRPr="00ED39A0">
        <w:rPr>
          <w:noProof/>
        </w:rPr>
        <w:t>, 313-322 (1973).</w:t>
      </w:r>
    </w:p>
    <w:p w14:paraId="50B93117" w14:textId="77777777" w:rsidR="00ED39A0" w:rsidRPr="00ED39A0" w:rsidRDefault="00ED39A0" w:rsidP="00ED39A0">
      <w:pPr>
        <w:pStyle w:val="EndNoteBibliography"/>
        <w:ind w:left="720" w:hanging="720"/>
        <w:rPr>
          <w:noProof/>
        </w:rPr>
      </w:pPr>
      <w:r w:rsidRPr="00ED39A0">
        <w:rPr>
          <w:noProof/>
        </w:rPr>
        <w:t>86.</w:t>
      </w:r>
      <w:r w:rsidRPr="00ED39A0">
        <w:rPr>
          <w:noProof/>
        </w:rPr>
        <w:tab/>
        <w:t>B. Charrier</w:t>
      </w:r>
      <w:r w:rsidRPr="00ED39A0">
        <w:rPr>
          <w:i/>
          <w:noProof/>
        </w:rPr>
        <w:t xml:space="preserve"> et al.</w:t>
      </w:r>
      <w:r w:rsidRPr="00ED39A0">
        <w:rPr>
          <w:noProof/>
        </w:rPr>
        <w:t xml:space="preserve">, Development and physiology of the brown alga Ectocarpus siliculosus: two centuries of research. </w:t>
      </w:r>
      <w:r w:rsidRPr="00ED39A0">
        <w:rPr>
          <w:i/>
          <w:noProof/>
        </w:rPr>
        <w:t>New Phytologist</w:t>
      </w:r>
      <w:r w:rsidRPr="00ED39A0">
        <w:rPr>
          <w:noProof/>
        </w:rPr>
        <w:t xml:space="preserve"> </w:t>
      </w:r>
      <w:r w:rsidRPr="00ED39A0">
        <w:rPr>
          <w:b/>
          <w:noProof/>
        </w:rPr>
        <w:t>177</w:t>
      </w:r>
      <w:r w:rsidRPr="00ED39A0">
        <w:rPr>
          <w:noProof/>
        </w:rPr>
        <w:t>, 319-332 (2008).</w:t>
      </w:r>
    </w:p>
    <w:p w14:paraId="48DEA90B" w14:textId="77777777" w:rsidR="00ED39A0" w:rsidRPr="00ED39A0" w:rsidRDefault="00ED39A0" w:rsidP="00ED39A0">
      <w:pPr>
        <w:pStyle w:val="EndNoteBibliography"/>
        <w:ind w:left="720" w:hanging="720"/>
        <w:rPr>
          <w:noProof/>
        </w:rPr>
      </w:pPr>
      <w:r w:rsidRPr="00ED39A0">
        <w:rPr>
          <w:noProof/>
        </w:rPr>
        <w:t>87.</w:t>
      </w:r>
      <w:r w:rsidRPr="00ED39A0">
        <w:rPr>
          <w:noProof/>
        </w:rPr>
        <w:tab/>
        <w:t xml:space="preserve">R. B. Searles, The strategy of the red algal life history. </w:t>
      </w:r>
      <w:r w:rsidRPr="00ED39A0">
        <w:rPr>
          <w:i/>
          <w:noProof/>
        </w:rPr>
        <w:t>The American Naturalist</w:t>
      </w:r>
      <w:r w:rsidRPr="00ED39A0">
        <w:rPr>
          <w:noProof/>
        </w:rPr>
        <w:t xml:space="preserve"> </w:t>
      </w:r>
      <w:r w:rsidRPr="00ED39A0">
        <w:rPr>
          <w:b/>
          <w:noProof/>
        </w:rPr>
        <w:t>115</w:t>
      </w:r>
      <w:r w:rsidRPr="00ED39A0">
        <w:rPr>
          <w:noProof/>
        </w:rPr>
        <w:t>, 113-120 (1980).</w:t>
      </w:r>
    </w:p>
    <w:p w14:paraId="31DD12D2" w14:textId="77777777" w:rsidR="00ED39A0" w:rsidRPr="00ED39A0" w:rsidRDefault="00ED39A0" w:rsidP="00ED39A0">
      <w:pPr>
        <w:pStyle w:val="EndNoteBibliography"/>
        <w:ind w:left="720" w:hanging="720"/>
        <w:rPr>
          <w:noProof/>
        </w:rPr>
      </w:pPr>
      <w:r w:rsidRPr="00ED39A0">
        <w:rPr>
          <w:noProof/>
        </w:rPr>
        <w:t>88.</w:t>
      </w:r>
      <w:r w:rsidRPr="00ED39A0">
        <w:rPr>
          <w:noProof/>
        </w:rPr>
        <w:tab/>
        <w:t xml:space="preserve">S. Skinner, The life-history of Elachista orbicularis (Ohta) comb. nov.(Elachistaceae, Phaeophyta) in southern Australia. </w:t>
      </w:r>
      <w:r w:rsidRPr="00ED39A0">
        <w:rPr>
          <w:i/>
          <w:noProof/>
        </w:rPr>
        <w:t>British Phycological Journal</w:t>
      </w:r>
      <w:r w:rsidRPr="00ED39A0">
        <w:rPr>
          <w:noProof/>
        </w:rPr>
        <w:t xml:space="preserve"> </w:t>
      </w:r>
      <w:r w:rsidRPr="00ED39A0">
        <w:rPr>
          <w:b/>
          <w:noProof/>
        </w:rPr>
        <w:t>18</w:t>
      </w:r>
      <w:r w:rsidRPr="00ED39A0">
        <w:rPr>
          <w:noProof/>
        </w:rPr>
        <w:t>, 97-104 (1983).</w:t>
      </w:r>
    </w:p>
    <w:p w14:paraId="5888376B" w14:textId="77777777" w:rsidR="00ED39A0" w:rsidRPr="00ED39A0" w:rsidRDefault="00ED39A0" w:rsidP="00ED39A0">
      <w:pPr>
        <w:pStyle w:val="EndNoteBibliography"/>
        <w:ind w:left="720" w:hanging="720"/>
        <w:rPr>
          <w:noProof/>
        </w:rPr>
      </w:pPr>
      <w:r w:rsidRPr="00ED39A0">
        <w:rPr>
          <w:noProof/>
        </w:rPr>
        <w:t>89.</w:t>
      </w:r>
      <w:r w:rsidRPr="00ED39A0">
        <w:rPr>
          <w:noProof/>
        </w:rPr>
        <w:tab/>
        <w:t xml:space="preserve">E. R. Jones Jr, The morphology of Enterostomula graffi (= Monoophorum graffi Beauchamp). </w:t>
      </w:r>
      <w:r w:rsidRPr="00ED39A0">
        <w:rPr>
          <w:i/>
          <w:noProof/>
        </w:rPr>
        <w:t>Journal of Morphology</w:t>
      </w:r>
      <w:r w:rsidRPr="00ED39A0">
        <w:rPr>
          <w:noProof/>
        </w:rPr>
        <w:t xml:space="preserve"> </w:t>
      </w:r>
      <w:r w:rsidRPr="00ED39A0">
        <w:rPr>
          <w:b/>
          <w:noProof/>
        </w:rPr>
        <w:t>68</w:t>
      </w:r>
      <w:r w:rsidRPr="00ED39A0">
        <w:rPr>
          <w:noProof/>
        </w:rPr>
        <w:t>, 215-230 (1941).</w:t>
      </w:r>
    </w:p>
    <w:p w14:paraId="425DD280" w14:textId="77777777" w:rsidR="00ED39A0" w:rsidRPr="00ED39A0" w:rsidRDefault="00ED39A0" w:rsidP="00ED39A0">
      <w:pPr>
        <w:pStyle w:val="EndNoteBibliography"/>
        <w:ind w:left="720" w:hanging="720"/>
        <w:rPr>
          <w:noProof/>
        </w:rPr>
      </w:pPr>
      <w:r w:rsidRPr="00ED39A0">
        <w:rPr>
          <w:noProof/>
        </w:rPr>
        <w:t>90.</w:t>
      </w:r>
      <w:r w:rsidRPr="00ED39A0">
        <w:rPr>
          <w:noProof/>
        </w:rPr>
        <w:tab/>
        <w:t>C. G. Moreira</w:t>
      </w:r>
      <w:r w:rsidRPr="00ED39A0">
        <w:rPr>
          <w:i/>
          <w:noProof/>
        </w:rPr>
        <w:t xml:space="preserve"> et al.</w:t>
      </w:r>
      <w:r w:rsidRPr="00ED39A0">
        <w:rPr>
          <w:noProof/>
        </w:rPr>
        <w:t xml:space="preserve">, Bundle-Forming Pili and EspA Are Involved in Biofilm Formation by Enteropathogenic &lt;em&gt;Escherichia coli&lt;/em&gt;. </w:t>
      </w:r>
      <w:r w:rsidRPr="00ED39A0">
        <w:rPr>
          <w:i/>
          <w:noProof/>
        </w:rPr>
        <w:t>Journal of Bacteriology</w:t>
      </w:r>
      <w:r w:rsidRPr="00ED39A0">
        <w:rPr>
          <w:noProof/>
        </w:rPr>
        <w:t xml:space="preserve"> </w:t>
      </w:r>
      <w:r w:rsidRPr="00ED39A0">
        <w:rPr>
          <w:b/>
          <w:noProof/>
        </w:rPr>
        <w:t>188</w:t>
      </w:r>
      <w:r w:rsidRPr="00ED39A0">
        <w:rPr>
          <w:noProof/>
        </w:rPr>
        <w:t>, 3952-3961 (2006).</w:t>
      </w:r>
    </w:p>
    <w:p w14:paraId="43DA4E33" w14:textId="77777777" w:rsidR="00ED39A0" w:rsidRPr="00ED39A0" w:rsidRDefault="00ED39A0" w:rsidP="00ED39A0">
      <w:pPr>
        <w:pStyle w:val="EndNoteBibliography"/>
        <w:ind w:left="720" w:hanging="720"/>
        <w:rPr>
          <w:noProof/>
        </w:rPr>
      </w:pPr>
      <w:r w:rsidRPr="00ED39A0">
        <w:rPr>
          <w:noProof/>
        </w:rPr>
        <w:t>91.</w:t>
      </w:r>
      <w:r w:rsidRPr="00ED39A0">
        <w:rPr>
          <w:noProof/>
        </w:rPr>
        <w:tab/>
        <w:t xml:space="preserve">G. M. Smith, </w:t>
      </w:r>
      <w:r w:rsidRPr="00ED39A0">
        <w:rPr>
          <w:i/>
          <w:noProof/>
        </w:rPr>
        <w:t>Marine algae of the Monterey Peninsula, California</w:t>
      </w:r>
      <w:r w:rsidRPr="00ED39A0">
        <w:rPr>
          <w:noProof/>
        </w:rPr>
        <w:t xml:space="preserve"> (Stanford University Press : Stanford University</w:t>
      </w:r>
    </w:p>
    <w:p w14:paraId="50EF7C44" w14:textId="77777777" w:rsidR="00ED39A0" w:rsidRPr="00ED39A0" w:rsidRDefault="00ED39A0" w:rsidP="00ED39A0">
      <w:pPr>
        <w:pStyle w:val="EndNoteBibliography"/>
        <w:ind w:left="720" w:hanging="720"/>
        <w:rPr>
          <w:noProof/>
        </w:rPr>
      </w:pPr>
      <w:r w:rsidRPr="00ED39A0">
        <w:rPr>
          <w:noProof/>
        </w:rPr>
        <w:t>Oxford University Press : H. Milford, Stanford] Calif. : London, 1944).</w:t>
      </w:r>
    </w:p>
    <w:p w14:paraId="3AD5F816" w14:textId="77777777" w:rsidR="00ED39A0" w:rsidRPr="00ED39A0" w:rsidRDefault="00ED39A0" w:rsidP="00ED39A0">
      <w:pPr>
        <w:pStyle w:val="EndNoteBibliography"/>
        <w:ind w:left="720" w:hanging="720"/>
        <w:rPr>
          <w:noProof/>
        </w:rPr>
      </w:pPr>
      <w:r w:rsidRPr="00ED39A0">
        <w:rPr>
          <w:noProof/>
        </w:rPr>
        <w:t>92.</w:t>
      </w:r>
      <w:r w:rsidRPr="00ED39A0">
        <w:rPr>
          <w:noProof/>
        </w:rPr>
        <w:tab/>
        <w:t xml:space="preserve">I. A. Abbott, Structure and Reproduction of Farlowia (Rhodophyceae). </w:t>
      </w:r>
      <w:r w:rsidRPr="00ED39A0">
        <w:rPr>
          <w:i/>
          <w:noProof/>
        </w:rPr>
        <w:t>Phycologia</w:t>
      </w:r>
      <w:r w:rsidRPr="00ED39A0">
        <w:rPr>
          <w:noProof/>
        </w:rPr>
        <w:t xml:space="preserve"> </w:t>
      </w:r>
      <w:r w:rsidRPr="00ED39A0">
        <w:rPr>
          <w:b/>
          <w:noProof/>
        </w:rPr>
        <w:t>2</w:t>
      </w:r>
      <w:r w:rsidRPr="00ED39A0">
        <w:rPr>
          <w:noProof/>
        </w:rPr>
        <w:t>, 29-37 (1962).</w:t>
      </w:r>
    </w:p>
    <w:p w14:paraId="3A46145B" w14:textId="77777777" w:rsidR="00ED39A0" w:rsidRPr="00ED39A0" w:rsidRDefault="00ED39A0" w:rsidP="00ED39A0">
      <w:pPr>
        <w:pStyle w:val="EndNoteBibliography"/>
        <w:ind w:left="720" w:hanging="720"/>
        <w:rPr>
          <w:noProof/>
        </w:rPr>
      </w:pPr>
      <w:r w:rsidRPr="00ED39A0">
        <w:rPr>
          <w:noProof/>
        </w:rPr>
        <w:t>93.</w:t>
      </w:r>
      <w:r w:rsidRPr="00ED39A0">
        <w:rPr>
          <w:noProof/>
        </w:rPr>
        <w:tab/>
        <w:t>A. Tatarenkov</w:t>
      </w:r>
      <w:r w:rsidRPr="00ED39A0">
        <w:rPr>
          <w:i/>
          <w:noProof/>
        </w:rPr>
        <w:t xml:space="preserve"> et al.</w:t>
      </w:r>
      <w:r w:rsidRPr="00ED39A0">
        <w:rPr>
          <w:noProof/>
        </w:rPr>
        <w:t xml:space="preserve">, Intriguing asexual life in marginal populations of the brown seaweed Fucus vesiculosus. </w:t>
      </w:r>
      <w:r w:rsidRPr="00ED39A0">
        <w:rPr>
          <w:i/>
          <w:noProof/>
        </w:rPr>
        <w:t>Mol Ecol</w:t>
      </w:r>
      <w:r w:rsidRPr="00ED39A0">
        <w:rPr>
          <w:noProof/>
        </w:rPr>
        <w:t xml:space="preserve"> </w:t>
      </w:r>
      <w:r w:rsidRPr="00ED39A0">
        <w:rPr>
          <w:b/>
          <w:noProof/>
        </w:rPr>
        <w:t>14</w:t>
      </w:r>
      <w:r w:rsidRPr="00ED39A0">
        <w:rPr>
          <w:noProof/>
        </w:rPr>
        <w:t>, 647-651 (2005).</w:t>
      </w:r>
    </w:p>
    <w:p w14:paraId="48489409" w14:textId="77777777" w:rsidR="00ED39A0" w:rsidRPr="00ED39A0" w:rsidRDefault="00ED39A0" w:rsidP="00ED39A0">
      <w:pPr>
        <w:pStyle w:val="EndNoteBibliography"/>
        <w:ind w:left="720" w:hanging="720"/>
        <w:rPr>
          <w:noProof/>
        </w:rPr>
      </w:pPr>
      <w:r w:rsidRPr="00ED39A0">
        <w:rPr>
          <w:noProof/>
        </w:rPr>
        <w:t>94.</w:t>
      </w:r>
      <w:r w:rsidRPr="00ED39A0">
        <w:rPr>
          <w:noProof/>
        </w:rPr>
        <w:tab/>
        <w:t xml:space="preserve">C. Nagasato, T. Motomura, T. Ichimura, Parthenogenesis and abnormal mitosis in unfertilized eggs of Fucus distichus (Fucales, Phaeophyceae). </w:t>
      </w:r>
      <w:r w:rsidRPr="00ED39A0">
        <w:rPr>
          <w:i/>
          <w:noProof/>
        </w:rPr>
        <w:t>Phycologia</w:t>
      </w:r>
      <w:r w:rsidRPr="00ED39A0">
        <w:rPr>
          <w:noProof/>
        </w:rPr>
        <w:t xml:space="preserve"> </w:t>
      </w:r>
      <w:r w:rsidRPr="00ED39A0">
        <w:rPr>
          <w:b/>
          <w:noProof/>
        </w:rPr>
        <w:t>39</w:t>
      </w:r>
      <w:r w:rsidRPr="00ED39A0">
        <w:rPr>
          <w:noProof/>
        </w:rPr>
        <w:t>, 163-166 (2000).</w:t>
      </w:r>
    </w:p>
    <w:p w14:paraId="788EDD55" w14:textId="77777777" w:rsidR="00ED39A0" w:rsidRPr="00ED39A0" w:rsidRDefault="00ED39A0" w:rsidP="00ED39A0">
      <w:pPr>
        <w:pStyle w:val="EndNoteBibliography"/>
        <w:ind w:left="720" w:hanging="720"/>
        <w:rPr>
          <w:noProof/>
        </w:rPr>
      </w:pPr>
      <w:r w:rsidRPr="00ED39A0">
        <w:rPr>
          <w:noProof/>
        </w:rPr>
        <w:t>95.</w:t>
      </w:r>
      <w:r w:rsidRPr="00ED39A0">
        <w:rPr>
          <w:noProof/>
        </w:rPr>
        <w:tab/>
        <w:t xml:space="preserve">A. C. Rodrigues, M. E. M. Estelita, Morphoanatomy of the stem in Cyperaceae. </w:t>
      </w:r>
      <w:r w:rsidRPr="00ED39A0">
        <w:rPr>
          <w:i/>
          <w:noProof/>
        </w:rPr>
        <w:t>ACTA BOTANICA BRASILICA</w:t>
      </w:r>
      <w:r w:rsidRPr="00ED39A0">
        <w:rPr>
          <w:noProof/>
        </w:rPr>
        <w:t xml:space="preserve"> </w:t>
      </w:r>
      <w:r w:rsidRPr="00ED39A0">
        <w:rPr>
          <w:b/>
          <w:noProof/>
        </w:rPr>
        <w:t>23</w:t>
      </w:r>
      <w:r w:rsidRPr="00ED39A0">
        <w:rPr>
          <w:noProof/>
        </w:rPr>
        <w:t>, 889-901 (2009).</w:t>
      </w:r>
    </w:p>
    <w:p w14:paraId="46794BA8" w14:textId="77777777" w:rsidR="00ED39A0" w:rsidRPr="00ED39A0" w:rsidRDefault="00ED39A0" w:rsidP="00ED39A0">
      <w:pPr>
        <w:pStyle w:val="EndNoteBibliography"/>
        <w:ind w:left="720" w:hanging="720"/>
        <w:rPr>
          <w:noProof/>
        </w:rPr>
      </w:pPr>
      <w:r w:rsidRPr="00ED39A0">
        <w:rPr>
          <w:noProof/>
        </w:rPr>
        <w:t>96.</w:t>
      </w:r>
      <w:r w:rsidRPr="00ED39A0">
        <w:rPr>
          <w:noProof/>
        </w:rPr>
        <w:tab/>
        <w:t xml:space="preserve">A. Allsopp, G. Mitra, The morphology of protonema and bud formation in the Bryales. </w:t>
      </w:r>
      <w:r w:rsidRPr="00ED39A0">
        <w:rPr>
          <w:i/>
          <w:noProof/>
        </w:rPr>
        <w:t>Annals of Botany</w:t>
      </w:r>
      <w:r w:rsidRPr="00ED39A0">
        <w:rPr>
          <w:noProof/>
        </w:rPr>
        <w:t xml:space="preserve"> </w:t>
      </w:r>
      <w:r w:rsidRPr="00ED39A0">
        <w:rPr>
          <w:b/>
          <w:noProof/>
        </w:rPr>
        <w:t>22</w:t>
      </w:r>
      <w:r w:rsidRPr="00ED39A0">
        <w:rPr>
          <w:noProof/>
        </w:rPr>
        <w:t>, 95-115 (1958).</w:t>
      </w:r>
    </w:p>
    <w:p w14:paraId="566D03D2" w14:textId="77777777" w:rsidR="00ED39A0" w:rsidRPr="00ED39A0" w:rsidRDefault="00ED39A0" w:rsidP="00ED39A0">
      <w:pPr>
        <w:pStyle w:val="EndNoteBibliography"/>
        <w:ind w:left="720" w:hanging="720"/>
        <w:rPr>
          <w:noProof/>
        </w:rPr>
      </w:pPr>
      <w:r w:rsidRPr="00ED39A0">
        <w:rPr>
          <w:noProof/>
        </w:rPr>
        <w:t>97.</w:t>
      </w:r>
      <w:r w:rsidRPr="00ED39A0">
        <w:rPr>
          <w:noProof/>
        </w:rPr>
        <w:tab/>
        <w:t xml:space="preserve">O. M. van Andel, Germination of the Spores and Development of Primary and Secondary Protonema of Funaria hygrometrica. </w:t>
      </w:r>
      <w:r w:rsidRPr="00ED39A0">
        <w:rPr>
          <w:i/>
          <w:noProof/>
        </w:rPr>
        <w:t>Transactions of the British Bryological Society</w:t>
      </w:r>
      <w:r w:rsidRPr="00ED39A0">
        <w:rPr>
          <w:noProof/>
        </w:rPr>
        <w:t xml:space="preserve"> </w:t>
      </w:r>
      <w:r w:rsidRPr="00ED39A0">
        <w:rPr>
          <w:b/>
          <w:noProof/>
        </w:rPr>
        <w:t>2</w:t>
      </w:r>
      <w:r w:rsidRPr="00ED39A0">
        <w:rPr>
          <w:noProof/>
        </w:rPr>
        <w:t>, 74-81 (1952).</w:t>
      </w:r>
    </w:p>
    <w:p w14:paraId="2533C57C" w14:textId="77777777" w:rsidR="00ED39A0" w:rsidRPr="00ED39A0" w:rsidRDefault="00ED39A0" w:rsidP="00ED39A0">
      <w:pPr>
        <w:pStyle w:val="EndNoteBibliography"/>
        <w:ind w:left="720" w:hanging="720"/>
        <w:rPr>
          <w:noProof/>
        </w:rPr>
      </w:pPr>
      <w:r w:rsidRPr="00ED39A0">
        <w:rPr>
          <w:noProof/>
        </w:rPr>
        <w:t>98.</w:t>
      </w:r>
      <w:r w:rsidRPr="00ED39A0">
        <w:rPr>
          <w:noProof/>
        </w:rPr>
        <w:tab/>
        <w:t xml:space="preserve">R. N. Chopra, A. Rashid, Apogamy in Funaria hygrometrica Hedw. </w:t>
      </w:r>
      <w:r w:rsidRPr="00ED39A0">
        <w:rPr>
          <w:i/>
          <w:noProof/>
        </w:rPr>
        <w:t>The Bryologist</w:t>
      </w:r>
      <w:r w:rsidRPr="00ED39A0">
        <w:rPr>
          <w:noProof/>
        </w:rPr>
        <w:t xml:space="preserve"> </w:t>
      </w:r>
      <w:r w:rsidRPr="00ED39A0">
        <w:rPr>
          <w:b/>
          <w:noProof/>
        </w:rPr>
        <w:t>70</w:t>
      </w:r>
      <w:r w:rsidRPr="00ED39A0">
        <w:rPr>
          <w:noProof/>
        </w:rPr>
        <w:t>, 206-208 (1967).</w:t>
      </w:r>
    </w:p>
    <w:p w14:paraId="37333E02" w14:textId="77777777" w:rsidR="00ED39A0" w:rsidRPr="00ED39A0" w:rsidRDefault="00ED39A0" w:rsidP="00ED39A0">
      <w:pPr>
        <w:pStyle w:val="EndNoteBibliography"/>
        <w:ind w:left="720" w:hanging="720"/>
        <w:rPr>
          <w:noProof/>
        </w:rPr>
      </w:pPr>
      <w:r w:rsidRPr="00ED39A0">
        <w:rPr>
          <w:noProof/>
        </w:rPr>
        <w:lastRenderedPageBreak/>
        <w:t>99.</w:t>
      </w:r>
      <w:r w:rsidRPr="00ED39A0">
        <w:rPr>
          <w:noProof/>
        </w:rPr>
        <w:tab/>
        <w:t xml:space="preserve">M. Notoya, The life history of Gloeophycus koreanum I. K. Lee &amp; Yoo (Rhodophyta, Gloiosiphoniaceae) in culture. </w:t>
      </w:r>
      <w:r w:rsidRPr="00ED39A0">
        <w:rPr>
          <w:i/>
          <w:noProof/>
        </w:rPr>
        <w:t>Hydrobiologia</w:t>
      </w:r>
      <w:r w:rsidRPr="00ED39A0">
        <w:rPr>
          <w:noProof/>
        </w:rPr>
        <w:t xml:space="preserve"> </w:t>
      </w:r>
      <w:r w:rsidRPr="00ED39A0">
        <w:rPr>
          <w:b/>
          <w:noProof/>
        </w:rPr>
        <w:t>116</w:t>
      </w:r>
      <w:r w:rsidRPr="00ED39A0">
        <w:rPr>
          <w:noProof/>
        </w:rPr>
        <w:t>, 233-236 (1984).</w:t>
      </w:r>
    </w:p>
    <w:p w14:paraId="4DF1467B" w14:textId="77777777" w:rsidR="00ED39A0" w:rsidRPr="00ED39A0" w:rsidRDefault="00ED39A0" w:rsidP="00ED39A0">
      <w:pPr>
        <w:pStyle w:val="EndNoteBibliography"/>
        <w:ind w:left="720" w:hanging="720"/>
        <w:rPr>
          <w:noProof/>
        </w:rPr>
      </w:pPr>
      <w:r w:rsidRPr="00ED39A0">
        <w:rPr>
          <w:noProof/>
        </w:rPr>
        <w:t>100.</w:t>
      </w:r>
      <w:r w:rsidRPr="00ED39A0">
        <w:rPr>
          <w:noProof/>
        </w:rPr>
        <w:tab/>
        <w:t xml:space="preserve">R. A. Harper, The Structure and Development of the Colony in Gonium. </w:t>
      </w:r>
      <w:r w:rsidRPr="00ED39A0">
        <w:rPr>
          <w:i/>
          <w:noProof/>
        </w:rPr>
        <w:t>Transactions of the American Microscopical Society</w:t>
      </w:r>
      <w:r w:rsidRPr="00ED39A0">
        <w:rPr>
          <w:noProof/>
        </w:rPr>
        <w:t xml:space="preserve"> </w:t>
      </w:r>
      <w:r w:rsidRPr="00ED39A0">
        <w:rPr>
          <w:b/>
          <w:noProof/>
        </w:rPr>
        <w:t>31</w:t>
      </w:r>
      <w:r w:rsidRPr="00ED39A0">
        <w:rPr>
          <w:noProof/>
        </w:rPr>
        <w:t>, 65-83 (1912).</w:t>
      </w:r>
    </w:p>
    <w:p w14:paraId="0AC9831B" w14:textId="77777777" w:rsidR="00ED39A0" w:rsidRPr="00ED39A0" w:rsidRDefault="00ED39A0" w:rsidP="00ED39A0">
      <w:pPr>
        <w:pStyle w:val="EndNoteBibliography"/>
        <w:ind w:left="720" w:hanging="720"/>
        <w:rPr>
          <w:noProof/>
        </w:rPr>
      </w:pPr>
      <w:r w:rsidRPr="00ED39A0">
        <w:rPr>
          <w:noProof/>
        </w:rPr>
        <w:t>101.</w:t>
      </w:r>
      <w:r w:rsidRPr="00ED39A0">
        <w:rPr>
          <w:noProof/>
        </w:rPr>
        <w:tab/>
        <w:t xml:space="preserve">E. R. Hanschen, D. R. Davison, Z. I. Grochau-Wright, R. E. Michod, Evolution of Individuality: A Case Study in the Volvocine Green Algae. </w:t>
      </w:r>
      <w:r w:rsidRPr="00ED39A0">
        <w:rPr>
          <w:i/>
          <w:noProof/>
        </w:rPr>
        <w:t>Philosophy, Theory, and Practice in Biology</w:t>
      </w:r>
      <w:r w:rsidRPr="00ED39A0">
        <w:rPr>
          <w:noProof/>
        </w:rPr>
        <w:t xml:space="preserve"> </w:t>
      </w:r>
      <w:r w:rsidRPr="00ED39A0">
        <w:rPr>
          <w:b/>
          <w:noProof/>
        </w:rPr>
        <w:t>9</w:t>
      </w:r>
      <w:r w:rsidRPr="00ED39A0">
        <w:rPr>
          <w:noProof/>
        </w:rPr>
        <w:t xml:space="preserve"> (2017).</w:t>
      </w:r>
    </w:p>
    <w:p w14:paraId="52B0B137" w14:textId="77777777" w:rsidR="00ED39A0" w:rsidRPr="00ED39A0" w:rsidRDefault="00ED39A0" w:rsidP="00ED39A0">
      <w:pPr>
        <w:pStyle w:val="EndNoteBibliography"/>
        <w:ind w:left="720" w:hanging="720"/>
        <w:rPr>
          <w:noProof/>
        </w:rPr>
      </w:pPr>
      <w:r w:rsidRPr="00ED39A0">
        <w:rPr>
          <w:noProof/>
        </w:rPr>
        <w:t>102.</w:t>
      </w:r>
      <w:r w:rsidRPr="00ED39A0">
        <w:rPr>
          <w:noProof/>
        </w:rPr>
        <w:tab/>
        <w:t xml:space="preserve">L. S. Miranda, A. G. Collins, A. C. Marques, Molecules clarify a cnidarian life cycle–the “hydrozoan” Microhydrula limopsicola is an early life stage of the staurozoan Haliclystus antarcticus. </w:t>
      </w:r>
      <w:r w:rsidRPr="00ED39A0">
        <w:rPr>
          <w:i/>
          <w:noProof/>
        </w:rPr>
        <w:t>PLoS One</w:t>
      </w:r>
      <w:r w:rsidRPr="00ED39A0">
        <w:rPr>
          <w:noProof/>
        </w:rPr>
        <w:t xml:space="preserve"> </w:t>
      </w:r>
      <w:r w:rsidRPr="00ED39A0">
        <w:rPr>
          <w:b/>
          <w:noProof/>
        </w:rPr>
        <w:t>5</w:t>
      </w:r>
      <w:r w:rsidRPr="00ED39A0">
        <w:rPr>
          <w:noProof/>
        </w:rPr>
        <w:t>, e10182 (2010).</w:t>
      </w:r>
    </w:p>
    <w:p w14:paraId="0021B2E2" w14:textId="77777777" w:rsidR="00ED39A0" w:rsidRPr="00ED39A0" w:rsidRDefault="00ED39A0" w:rsidP="00ED39A0">
      <w:pPr>
        <w:pStyle w:val="EndNoteBibliography"/>
        <w:ind w:left="720" w:hanging="720"/>
        <w:rPr>
          <w:noProof/>
        </w:rPr>
      </w:pPr>
      <w:r w:rsidRPr="00ED39A0">
        <w:rPr>
          <w:noProof/>
        </w:rPr>
        <w:t>103.</w:t>
      </w:r>
      <w:r w:rsidRPr="00ED39A0">
        <w:rPr>
          <w:noProof/>
        </w:rPr>
        <w:tab/>
        <w:t xml:space="preserve">C. Van Den Hoek, A. M. Cortel-Breeman, LIFE-HISTORY STUDIES ON RHODOPHYCEAE II. HALYMENIA FLORESIA (CLEM.) AG. </w:t>
      </w:r>
      <w:r w:rsidRPr="00ED39A0">
        <w:rPr>
          <w:i/>
          <w:noProof/>
        </w:rPr>
        <w:t>Acta Botanica Neerlandica</w:t>
      </w:r>
      <w:r w:rsidRPr="00ED39A0">
        <w:rPr>
          <w:noProof/>
        </w:rPr>
        <w:t xml:space="preserve"> </w:t>
      </w:r>
      <w:r w:rsidRPr="00ED39A0">
        <w:rPr>
          <w:b/>
          <w:noProof/>
        </w:rPr>
        <w:t>19</w:t>
      </w:r>
      <w:r w:rsidRPr="00ED39A0">
        <w:rPr>
          <w:noProof/>
        </w:rPr>
        <w:t>, 341-362 (1970).</w:t>
      </w:r>
    </w:p>
    <w:p w14:paraId="2C5E7ADB" w14:textId="77777777" w:rsidR="00ED39A0" w:rsidRPr="00ED39A0" w:rsidRDefault="00ED39A0" w:rsidP="00ED39A0">
      <w:pPr>
        <w:pStyle w:val="EndNoteBibliography"/>
        <w:ind w:left="720" w:hanging="720"/>
        <w:rPr>
          <w:noProof/>
        </w:rPr>
      </w:pPr>
      <w:r w:rsidRPr="00ED39A0">
        <w:rPr>
          <w:noProof/>
        </w:rPr>
        <w:t>104.</w:t>
      </w:r>
      <w:r w:rsidRPr="00ED39A0">
        <w:rPr>
          <w:noProof/>
        </w:rPr>
        <w:tab/>
        <w:t xml:space="preserve">P. S. Dixon, S. N. Murray, W. N. Richardson, J. L. Scott, Life history studies in genera of the Cryptonemiales. </w:t>
      </w:r>
      <w:r w:rsidRPr="00ED39A0">
        <w:rPr>
          <w:i/>
          <w:noProof/>
        </w:rPr>
        <w:t>Bulletin de la Société Botanique de France</w:t>
      </w:r>
      <w:r w:rsidRPr="00ED39A0">
        <w:rPr>
          <w:noProof/>
        </w:rPr>
        <w:t xml:space="preserve"> </w:t>
      </w:r>
      <w:r w:rsidRPr="00ED39A0">
        <w:rPr>
          <w:b/>
          <w:noProof/>
        </w:rPr>
        <w:t>119</w:t>
      </w:r>
      <w:r w:rsidRPr="00ED39A0">
        <w:rPr>
          <w:noProof/>
        </w:rPr>
        <w:t>, 323-331 (1972).</w:t>
      </w:r>
    </w:p>
    <w:p w14:paraId="7CD4261B" w14:textId="77777777" w:rsidR="00ED39A0" w:rsidRPr="00ED39A0" w:rsidRDefault="00ED39A0" w:rsidP="00ED39A0">
      <w:pPr>
        <w:pStyle w:val="EndNoteBibliography"/>
        <w:ind w:left="720" w:hanging="720"/>
        <w:rPr>
          <w:noProof/>
        </w:rPr>
      </w:pPr>
      <w:r w:rsidRPr="00ED39A0">
        <w:rPr>
          <w:noProof/>
        </w:rPr>
        <w:t>105.</w:t>
      </w:r>
      <w:r w:rsidRPr="00ED39A0">
        <w:rPr>
          <w:noProof/>
        </w:rPr>
        <w:tab/>
        <w:t xml:space="preserve">G. M. Gargiulo, F. De Masi, G. Tripodi, Structure and reproduction of Halymenia asymmetrica sp. nov. (Rhodophyta) from the Mediterranean Sea. </w:t>
      </w:r>
      <w:r w:rsidRPr="00ED39A0">
        <w:rPr>
          <w:i/>
          <w:noProof/>
        </w:rPr>
        <w:t>Phycologia</w:t>
      </w:r>
      <w:r w:rsidRPr="00ED39A0">
        <w:rPr>
          <w:noProof/>
        </w:rPr>
        <w:t xml:space="preserve"> </w:t>
      </w:r>
      <w:r w:rsidRPr="00ED39A0">
        <w:rPr>
          <w:b/>
          <w:noProof/>
        </w:rPr>
        <w:t>25</w:t>
      </w:r>
      <w:r w:rsidRPr="00ED39A0">
        <w:rPr>
          <w:noProof/>
        </w:rPr>
        <w:t>, 144-151 (1986).</w:t>
      </w:r>
    </w:p>
    <w:p w14:paraId="7DE6D1C7" w14:textId="77777777" w:rsidR="00ED39A0" w:rsidRPr="00ED39A0" w:rsidRDefault="00ED39A0" w:rsidP="00ED39A0">
      <w:pPr>
        <w:pStyle w:val="EndNoteBibliography"/>
        <w:ind w:left="720" w:hanging="720"/>
        <w:rPr>
          <w:noProof/>
        </w:rPr>
      </w:pPr>
      <w:r w:rsidRPr="00ED39A0">
        <w:rPr>
          <w:noProof/>
        </w:rPr>
        <w:t>106.</w:t>
      </w:r>
      <w:r w:rsidRPr="00ED39A0">
        <w:rPr>
          <w:noProof/>
        </w:rPr>
        <w:tab/>
        <w:t xml:space="preserve">R. Kuhlenkamp, New observations on the Tilopteridaceae (Phaeophyceae). II. Culture studies determine Phaeosiphoniella as an arctic species and crusts as systems for perennation and propagation. </w:t>
      </w:r>
      <w:r w:rsidRPr="00ED39A0">
        <w:rPr>
          <w:i/>
          <w:noProof/>
        </w:rPr>
        <w:t>Phycologia</w:t>
      </w:r>
      <w:r w:rsidRPr="00ED39A0">
        <w:rPr>
          <w:noProof/>
        </w:rPr>
        <w:t xml:space="preserve"> </w:t>
      </w:r>
      <w:r w:rsidRPr="00ED39A0">
        <w:rPr>
          <w:b/>
          <w:noProof/>
        </w:rPr>
        <w:t>35</w:t>
      </w:r>
      <w:r w:rsidRPr="00ED39A0">
        <w:rPr>
          <w:noProof/>
        </w:rPr>
        <w:t>, 225-233 (1996).</w:t>
      </w:r>
    </w:p>
    <w:p w14:paraId="320377D6" w14:textId="77777777" w:rsidR="00ED39A0" w:rsidRPr="00ED39A0" w:rsidRDefault="00ED39A0" w:rsidP="00ED39A0">
      <w:pPr>
        <w:pStyle w:val="EndNoteBibliography"/>
        <w:ind w:left="720" w:hanging="720"/>
        <w:rPr>
          <w:noProof/>
        </w:rPr>
      </w:pPr>
      <w:r w:rsidRPr="00ED39A0">
        <w:rPr>
          <w:noProof/>
        </w:rPr>
        <w:t>107.</w:t>
      </w:r>
      <w:r w:rsidRPr="00ED39A0">
        <w:rPr>
          <w:noProof/>
        </w:rPr>
        <w:tab/>
        <w:t xml:space="preserve">R. Kuhlenkamp, D. G. Müller, Culture studies on the life history of Haplospora globosa and Tilopteris mertensii (tilopteridales, phaeophyceae). </w:t>
      </w:r>
      <w:r w:rsidRPr="00ED39A0">
        <w:rPr>
          <w:i/>
          <w:noProof/>
        </w:rPr>
        <w:t>British Phycological Journal</w:t>
      </w:r>
      <w:r w:rsidRPr="00ED39A0">
        <w:rPr>
          <w:noProof/>
        </w:rPr>
        <w:t xml:space="preserve"> </w:t>
      </w:r>
      <w:r w:rsidRPr="00ED39A0">
        <w:rPr>
          <w:b/>
          <w:noProof/>
        </w:rPr>
        <w:t>20</w:t>
      </w:r>
      <w:r w:rsidRPr="00ED39A0">
        <w:rPr>
          <w:noProof/>
        </w:rPr>
        <w:t>, 301-312 (1985).</w:t>
      </w:r>
    </w:p>
    <w:p w14:paraId="02799EB5" w14:textId="77777777" w:rsidR="00ED39A0" w:rsidRPr="00ED39A0" w:rsidRDefault="00ED39A0" w:rsidP="00ED39A0">
      <w:pPr>
        <w:pStyle w:val="EndNoteBibliography"/>
        <w:ind w:left="720" w:hanging="720"/>
        <w:rPr>
          <w:noProof/>
        </w:rPr>
      </w:pPr>
      <w:r w:rsidRPr="00ED39A0">
        <w:rPr>
          <w:noProof/>
        </w:rPr>
        <w:t>108.</w:t>
      </w:r>
      <w:r w:rsidRPr="00ED39A0">
        <w:rPr>
          <w:noProof/>
        </w:rPr>
        <w:tab/>
        <w:t>Balasubramanian, Occurrence of Critically Endangered Pteridophyte Helminthostachys zeylanica (L.) Hook. in Burachapori Wildlife Sanctuary, Northeast India.  (2013).</w:t>
      </w:r>
    </w:p>
    <w:p w14:paraId="7DF70A22" w14:textId="77777777" w:rsidR="00ED39A0" w:rsidRPr="00ED39A0" w:rsidRDefault="00ED39A0" w:rsidP="00ED39A0">
      <w:pPr>
        <w:pStyle w:val="EndNoteBibliography"/>
        <w:ind w:left="720" w:hanging="720"/>
        <w:rPr>
          <w:noProof/>
        </w:rPr>
      </w:pPr>
      <w:r w:rsidRPr="00ED39A0">
        <w:rPr>
          <w:noProof/>
        </w:rPr>
        <w:t>109.</w:t>
      </w:r>
      <w:r w:rsidRPr="00ED39A0">
        <w:rPr>
          <w:noProof/>
        </w:rPr>
        <w:tab/>
        <w:t xml:space="preserve">W. H. Lang, Studies in the morphology and anatomy of the Ophioglossaceae. III. On the anatomy and branching of the rhizome of Helminthostachys zeylanica. </w:t>
      </w:r>
      <w:r w:rsidRPr="00ED39A0">
        <w:rPr>
          <w:i/>
          <w:noProof/>
        </w:rPr>
        <w:t>ANNALS OF BOTANY</w:t>
      </w:r>
      <w:r w:rsidRPr="00ED39A0">
        <w:rPr>
          <w:noProof/>
        </w:rPr>
        <w:t xml:space="preserve"> </w:t>
      </w:r>
      <w:r w:rsidRPr="00ED39A0">
        <w:rPr>
          <w:b/>
          <w:noProof/>
        </w:rPr>
        <w:t>29</w:t>
      </w:r>
      <w:r w:rsidRPr="00ED39A0">
        <w:rPr>
          <w:noProof/>
        </w:rPr>
        <w:t>, 1-U8 (1915).</w:t>
      </w:r>
    </w:p>
    <w:p w14:paraId="335963DB" w14:textId="77777777" w:rsidR="00ED39A0" w:rsidRPr="00ED39A0" w:rsidRDefault="00ED39A0" w:rsidP="00ED39A0">
      <w:pPr>
        <w:pStyle w:val="EndNoteBibliography"/>
        <w:ind w:left="720" w:hanging="720"/>
        <w:rPr>
          <w:noProof/>
        </w:rPr>
      </w:pPr>
      <w:r w:rsidRPr="00ED39A0">
        <w:rPr>
          <w:noProof/>
        </w:rPr>
        <w:t>110.</w:t>
      </w:r>
      <w:r w:rsidRPr="00ED39A0">
        <w:rPr>
          <w:noProof/>
        </w:rPr>
        <w:tab/>
        <w:t xml:space="preserve">S. Manna, P. Kamilya, T. K. Ghara, A. Roy, Helminthostachys zeylanica in Barringtonia Swamp Forest: A Phyto association Analysis. </w:t>
      </w:r>
      <w:r w:rsidRPr="00ED39A0">
        <w:rPr>
          <w:i/>
          <w:noProof/>
        </w:rPr>
        <w:t>Global Journals Inc.(USA)</w:t>
      </w:r>
      <w:r w:rsidRPr="00ED39A0">
        <w:rPr>
          <w:noProof/>
        </w:rPr>
        <w:t xml:space="preserve"> </w:t>
      </w:r>
      <w:r w:rsidRPr="00ED39A0">
        <w:rPr>
          <w:b/>
          <w:noProof/>
        </w:rPr>
        <w:t>13</w:t>
      </w:r>
      <w:r w:rsidRPr="00ED39A0">
        <w:rPr>
          <w:noProof/>
        </w:rPr>
        <w:t xml:space="preserve"> (2013).</w:t>
      </w:r>
    </w:p>
    <w:p w14:paraId="6B5E5720" w14:textId="77777777" w:rsidR="00ED39A0" w:rsidRPr="00ED39A0" w:rsidRDefault="00ED39A0" w:rsidP="00ED39A0">
      <w:pPr>
        <w:pStyle w:val="EndNoteBibliography"/>
        <w:ind w:left="720" w:hanging="720"/>
        <w:rPr>
          <w:noProof/>
        </w:rPr>
      </w:pPr>
      <w:r w:rsidRPr="00ED39A0">
        <w:rPr>
          <w:noProof/>
        </w:rPr>
        <w:t>111.</w:t>
      </w:r>
      <w:r w:rsidRPr="00ED39A0">
        <w:rPr>
          <w:noProof/>
        </w:rPr>
        <w:tab/>
        <w:t xml:space="preserve">P. Whittier, Germination of Helminthostachys spores. </w:t>
      </w:r>
      <w:r w:rsidRPr="00ED39A0">
        <w:rPr>
          <w:i/>
          <w:noProof/>
        </w:rPr>
        <w:t>American fern journal</w:t>
      </w:r>
      <w:r w:rsidRPr="00ED39A0">
        <w:rPr>
          <w:noProof/>
        </w:rPr>
        <w:t xml:space="preserve"> </w:t>
      </w:r>
      <w:r w:rsidRPr="00ED39A0">
        <w:rPr>
          <w:b/>
          <w:noProof/>
        </w:rPr>
        <w:t>77</w:t>
      </w:r>
      <w:r w:rsidRPr="00ED39A0">
        <w:rPr>
          <w:noProof/>
        </w:rPr>
        <w:t>, 95-99 (1987).</w:t>
      </w:r>
    </w:p>
    <w:p w14:paraId="75AB05B0" w14:textId="77777777" w:rsidR="00ED39A0" w:rsidRPr="00ED39A0" w:rsidRDefault="00ED39A0" w:rsidP="00ED39A0">
      <w:pPr>
        <w:pStyle w:val="EndNoteBibliography"/>
        <w:ind w:left="720" w:hanging="720"/>
        <w:rPr>
          <w:noProof/>
        </w:rPr>
      </w:pPr>
      <w:r w:rsidRPr="00ED39A0">
        <w:rPr>
          <w:noProof/>
        </w:rPr>
        <w:t>112.</w:t>
      </w:r>
      <w:r w:rsidRPr="00ED39A0">
        <w:rPr>
          <w:noProof/>
        </w:rPr>
        <w:tab/>
        <w:t xml:space="preserve">P. Mazumder, G. Sharma, M. D. Chaudhury, B. Mazumder, D. Nath, In Vitro Propagation of Helminthostachys zeylanica (L.) Hook-A Rare Medicinal Eern. </w:t>
      </w:r>
      <w:r w:rsidRPr="00ED39A0">
        <w:rPr>
          <w:i/>
          <w:noProof/>
        </w:rPr>
        <w:t>Assam University Journal of Science and Technology</w:t>
      </w:r>
      <w:r w:rsidRPr="00ED39A0">
        <w:rPr>
          <w:noProof/>
        </w:rPr>
        <w:t xml:space="preserve"> </w:t>
      </w:r>
      <w:r w:rsidRPr="00ED39A0">
        <w:rPr>
          <w:b/>
          <w:noProof/>
        </w:rPr>
        <w:t>5</w:t>
      </w:r>
      <w:r w:rsidRPr="00ED39A0">
        <w:rPr>
          <w:noProof/>
        </w:rPr>
        <w:t>, 129-133 (2010).</w:t>
      </w:r>
    </w:p>
    <w:p w14:paraId="3C39D740" w14:textId="77777777" w:rsidR="00ED39A0" w:rsidRPr="00ED39A0" w:rsidRDefault="00ED39A0" w:rsidP="00ED39A0">
      <w:pPr>
        <w:pStyle w:val="EndNoteBibliography"/>
        <w:ind w:left="720" w:hanging="720"/>
        <w:rPr>
          <w:noProof/>
        </w:rPr>
      </w:pPr>
      <w:r w:rsidRPr="00ED39A0">
        <w:rPr>
          <w:noProof/>
        </w:rPr>
        <w:t>113.</w:t>
      </w:r>
      <w:r w:rsidRPr="00ED39A0">
        <w:rPr>
          <w:noProof/>
        </w:rPr>
        <w:tab/>
        <w:t xml:space="preserve">H. Kawai, Life history and systematic position of Heteroralfsia saxicola gen. et comb. nov.(Ralfsiaceae, Phaeophyceae). </w:t>
      </w:r>
      <w:r w:rsidRPr="00ED39A0">
        <w:rPr>
          <w:i/>
          <w:noProof/>
        </w:rPr>
        <w:t>Phycologia</w:t>
      </w:r>
      <w:r w:rsidRPr="00ED39A0">
        <w:rPr>
          <w:noProof/>
        </w:rPr>
        <w:t xml:space="preserve"> </w:t>
      </w:r>
      <w:r w:rsidRPr="00ED39A0">
        <w:rPr>
          <w:b/>
          <w:noProof/>
        </w:rPr>
        <w:t>28</w:t>
      </w:r>
      <w:r w:rsidRPr="00ED39A0">
        <w:rPr>
          <w:noProof/>
        </w:rPr>
        <w:t>, 243-251 (1989).</w:t>
      </w:r>
    </w:p>
    <w:p w14:paraId="7FD74724" w14:textId="77777777" w:rsidR="00ED39A0" w:rsidRPr="00ED39A0" w:rsidRDefault="00ED39A0" w:rsidP="00ED39A0">
      <w:pPr>
        <w:pStyle w:val="EndNoteBibliography"/>
        <w:ind w:left="720" w:hanging="720"/>
        <w:rPr>
          <w:noProof/>
        </w:rPr>
      </w:pPr>
      <w:r w:rsidRPr="00ED39A0">
        <w:rPr>
          <w:noProof/>
        </w:rPr>
        <w:t>114.</w:t>
      </w:r>
      <w:r w:rsidRPr="00ED39A0">
        <w:rPr>
          <w:noProof/>
        </w:rPr>
        <w:tab/>
        <w:t xml:space="preserve">C. Wiencke, M. N. Clayton, Sexual reproduction, life history, and early development in culture of the Antarctic brown alga Himantothallus grandifolius (Desmarestiales, Phaeophyceae)*. </w:t>
      </w:r>
      <w:r w:rsidRPr="00ED39A0">
        <w:rPr>
          <w:i/>
          <w:noProof/>
        </w:rPr>
        <w:t>Phycologia</w:t>
      </w:r>
      <w:r w:rsidRPr="00ED39A0">
        <w:rPr>
          <w:noProof/>
        </w:rPr>
        <w:t xml:space="preserve"> </w:t>
      </w:r>
      <w:r w:rsidRPr="00ED39A0">
        <w:rPr>
          <w:b/>
          <w:noProof/>
        </w:rPr>
        <w:t>29</w:t>
      </w:r>
      <w:r w:rsidRPr="00ED39A0">
        <w:rPr>
          <w:noProof/>
        </w:rPr>
        <w:t>, 9-18 (1990).</w:t>
      </w:r>
    </w:p>
    <w:p w14:paraId="56AE9631" w14:textId="77777777" w:rsidR="00ED39A0" w:rsidRPr="00ED39A0" w:rsidRDefault="00ED39A0" w:rsidP="00ED39A0">
      <w:pPr>
        <w:pStyle w:val="EndNoteBibliography"/>
        <w:ind w:left="720" w:hanging="720"/>
        <w:rPr>
          <w:noProof/>
        </w:rPr>
      </w:pPr>
      <w:r w:rsidRPr="00ED39A0">
        <w:rPr>
          <w:noProof/>
        </w:rPr>
        <w:t>115.</w:t>
      </w:r>
      <w:r w:rsidRPr="00ED39A0">
        <w:rPr>
          <w:noProof/>
        </w:rPr>
        <w:tab/>
        <w:t xml:space="preserve">J. Fiore, Life history and taxonomy of Stictyosiphon subsimplex Holden (Phaeophyta, Dictyosiphonales) and Farlowiella onusta (Kützing) Kornmann in Kuckuck (Phaeophyta, Ectocarpales). </w:t>
      </w:r>
      <w:r w:rsidRPr="00ED39A0">
        <w:rPr>
          <w:i/>
          <w:noProof/>
        </w:rPr>
        <w:t>Phycologia</w:t>
      </w:r>
      <w:r w:rsidRPr="00ED39A0">
        <w:rPr>
          <w:noProof/>
        </w:rPr>
        <w:t xml:space="preserve"> </w:t>
      </w:r>
      <w:r w:rsidRPr="00ED39A0">
        <w:rPr>
          <w:b/>
          <w:noProof/>
        </w:rPr>
        <w:t>16</w:t>
      </w:r>
      <w:r w:rsidRPr="00ED39A0">
        <w:rPr>
          <w:noProof/>
        </w:rPr>
        <w:t>, 301-311 (1977).</w:t>
      </w:r>
    </w:p>
    <w:p w14:paraId="4D6805B3" w14:textId="77777777" w:rsidR="00ED39A0" w:rsidRPr="00ED39A0" w:rsidRDefault="00ED39A0" w:rsidP="00ED39A0">
      <w:pPr>
        <w:pStyle w:val="EndNoteBibliography"/>
        <w:ind w:left="720" w:hanging="720"/>
        <w:rPr>
          <w:noProof/>
        </w:rPr>
      </w:pPr>
      <w:r w:rsidRPr="00ED39A0">
        <w:rPr>
          <w:noProof/>
        </w:rPr>
        <w:t>116.</w:t>
      </w:r>
      <w:r w:rsidRPr="00ED39A0">
        <w:rPr>
          <w:noProof/>
        </w:rPr>
        <w:tab/>
        <w:t xml:space="preserve">H. D. Park, C. Mecca, A. Ortmeyer, Sexual Differentiation in Hydra in Relation to Population Density. </w:t>
      </w:r>
      <w:r w:rsidRPr="00ED39A0">
        <w:rPr>
          <w:i/>
          <w:noProof/>
        </w:rPr>
        <w:t>Nature</w:t>
      </w:r>
      <w:r w:rsidRPr="00ED39A0">
        <w:rPr>
          <w:noProof/>
        </w:rPr>
        <w:t xml:space="preserve"> </w:t>
      </w:r>
      <w:r w:rsidRPr="00ED39A0">
        <w:rPr>
          <w:b/>
          <w:noProof/>
        </w:rPr>
        <w:t>191</w:t>
      </w:r>
      <w:r w:rsidRPr="00ED39A0">
        <w:rPr>
          <w:noProof/>
        </w:rPr>
        <w:t>, 92-93 (1961).</w:t>
      </w:r>
    </w:p>
    <w:p w14:paraId="7E2DA982" w14:textId="77777777" w:rsidR="00ED39A0" w:rsidRPr="00ED39A0" w:rsidRDefault="00ED39A0" w:rsidP="00ED39A0">
      <w:pPr>
        <w:pStyle w:val="EndNoteBibliography"/>
        <w:ind w:left="720" w:hanging="720"/>
        <w:rPr>
          <w:noProof/>
        </w:rPr>
      </w:pPr>
      <w:r w:rsidRPr="00ED39A0">
        <w:rPr>
          <w:noProof/>
        </w:rPr>
        <w:lastRenderedPageBreak/>
        <w:t>117.</w:t>
      </w:r>
      <w:r w:rsidRPr="00ED39A0">
        <w:rPr>
          <w:noProof/>
        </w:rPr>
        <w:tab/>
        <w:t xml:space="preserve">T. C. Bosch, Why polyps regenerate and we don't: towards a cellular and molecular framework for Hydra regeneration. </w:t>
      </w:r>
      <w:r w:rsidRPr="00ED39A0">
        <w:rPr>
          <w:i/>
          <w:noProof/>
        </w:rPr>
        <w:t>Dev Biol</w:t>
      </w:r>
      <w:r w:rsidRPr="00ED39A0">
        <w:rPr>
          <w:noProof/>
        </w:rPr>
        <w:t xml:space="preserve"> </w:t>
      </w:r>
      <w:r w:rsidRPr="00ED39A0">
        <w:rPr>
          <w:b/>
          <w:noProof/>
        </w:rPr>
        <w:t>303</w:t>
      </w:r>
      <w:r w:rsidRPr="00ED39A0">
        <w:rPr>
          <w:noProof/>
        </w:rPr>
        <w:t>, 421-433 (2007).</w:t>
      </w:r>
    </w:p>
    <w:p w14:paraId="24078D86" w14:textId="77777777" w:rsidR="00ED39A0" w:rsidRPr="00ED39A0" w:rsidRDefault="00ED39A0" w:rsidP="00ED39A0">
      <w:pPr>
        <w:pStyle w:val="EndNoteBibliography"/>
        <w:ind w:left="720" w:hanging="720"/>
        <w:rPr>
          <w:noProof/>
        </w:rPr>
      </w:pPr>
      <w:r w:rsidRPr="00ED39A0">
        <w:rPr>
          <w:noProof/>
        </w:rPr>
        <w:t>118.</w:t>
      </w:r>
      <w:r w:rsidRPr="00ED39A0">
        <w:rPr>
          <w:noProof/>
        </w:rPr>
        <w:tab/>
        <w:t>Richard, Evans, Biological flora of the british isles.  (1958).</w:t>
      </w:r>
    </w:p>
    <w:p w14:paraId="671EE5C2" w14:textId="77777777" w:rsidR="00ED39A0" w:rsidRPr="00ED39A0" w:rsidRDefault="00ED39A0" w:rsidP="00ED39A0">
      <w:pPr>
        <w:pStyle w:val="EndNoteBibliography"/>
        <w:ind w:left="720" w:hanging="720"/>
        <w:rPr>
          <w:noProof/>
        </w:rPr>
      </w:pPr>
      <w:r w:rsidRPr="00ED39A0">
        <w:rPr>
          <w:noProof/>
        </w:rPr>
        <w:t>119.</w:t>
      </w:r>
      <w:r w:rsidRPr="00ED39A0">
        <w:rPr>
          <w:noProof/>
        </w:rPr>
        <w:tab/>
        <w:t xml:space="preserve">P. W. Richards, G. B. Evans, Hymenophyllum Tunbrigense (L.) Sm. </w:t>
      </w:r>
      <w:r w:rsidRPr="00ED39A0">
        <w:rPr>
          <w:i/>
          <w:noProof/>
        </w:rPr>
        <w:t>Journal of Ecology</w:t>
      </w:r>
      <w:r w:rsidRPr="00ED39A0">
        <w:rPr>
          <w:noProof/>
        </w:rPr>
        <w:t xml:space="preserve"> </w:t>
      </w:r>
      <w:r w:rsidRPr="00ED39A0">
        <w:rPr>
          <w:b/>
          <w:noProof/>
        </w:rPr>
        <w:t>60</w:t>
      </w:r>
      <w:r w:rsidRPr="00ED39A0">
        <w:rPr>
          <w:noProof/>
        </w:rPr>
        <w:t>, 245-268 (1972).</w:t>
      </w:r>
    </w:p>
    <w:p w14:paraId="71C9EFE5" w14:textId="77777777" w:rsidR="00ED39A0" w:rsidRPr="00ED39A0" w:rsidRDefault="00ED39A0" w:rsidP="00ED39A0">
      <w:pPr>
        <w:pStyle w:val="EndNoteBibliography"/>
        <w:ind w:left="720" w:hanging="720"/>
        <w:rPr>
          <w:noProof/>
        </w:rPr>
      </w:pPr>
      <w:r w:rsidRPr="00ED39A0">
        <w:rPr>
          <w:noProof/>
        </w:rPr>
        <w:t>120.</w:t>
      </w:r>
      <w:r w:rsidRPr="00ED39A0">
        <w:rPr>
          <w:noProof/>
        </w:rPr>
        <w:tab/>
        <w:t xml:space="preserve">J. Rueness, Life history in culture and chromosome number in Isthmoplea sphaerophora (Phaeophyceae) from southern Scandinavia. </w:t>
      </w:r>
      <w:r w:rsidRPr="00ED39A0">
        <w:rPr>
          <w:i/>
          <w:noProof/>
        </w:rPr>
        <w:t>Phycologia</w:t>
      </w:r>
      <w:r w:rsidRPr="00ED39A0">
        <w:rPr>
          <w:noProof/>
        </w:rPr>
        <w:t xml:space="preserve"> </w:t>
      </w:r>
      <w:r w:rsidRPr="00ED39A0">
        <w:rPr>
          <w:b/>
          <w:noProof/>
        </w:rPr>
        <w:t>13</w:t>
      </w:r>
      <w:r w:rsidRPr="00ED39A0">
        <w:rPr>
          <w:noProof/>
        </w:rPr>
        <w:t>, 323-328 (1974).</w:t>
      </w:r>
    </w:p>
    <w:p w14:paraId="27CC832E" w14:textId="77777777" w:rsidR="00ED39A0" w:rsidRPr="00ED39A0" w:rsidRDefault="00ED39A0" w:rsidP="00ED39A0">
      <w:pPr>
        <w:pStyle w:val="EndNoteBibliography"/>
        <w:ind w:left="720" w:hanging="720"/>
        <w:rPr>
          <w:noProof/>
        </w:rPr>
      </w:pPr>
      <w:r w:rsidRPr="00ED39A0">
        <w:rPr>
          <w:noProof/>
        </w:rPr>
        <w:t>121.</w:t>
      </w:r>
      <w:r w:rsidRPr="00ED39A0">
        <w:rPr>
          <w:noProof/>
        </w:rPr>
        <w:tab/>
        <w:t xml:space="preserve">H. Kawai, Morphology and life history of Kurogiella saxatilis gen. et sp. nov.(Chordariales, Phaeophyceae). </w:t>
      </w:r>
      <w:r w:rsidRPr="00ED39A0">
        <w:rPr>
          <w:i/>
          <w:noProof/>
        </w:rPr>
        <w:t>Phycologia</w:t>
      </w:r>
      <w:r w:rsidRPr="00ED39A0">
        <w:rPr>
          <w:noProof/>
        </w:rPr>
        <w:t xml:space="preserve"> </w:t>
      </w:r>
      <w:r w:rsidRPr="00ED39A0">
        <w:rPr>
          <w:b/>
          <w:noProof/>
        </w:rPr>
        <w:t>32</w:t>
      </w:r>
      <w:r w:rsidRPr="00ED39A0">
        <w:rPr>
          <w:noProof/>
        </w:rPr>
        <w:t>, 462-467 (1993).</w:t>
      </w:r>
    </w:p>
    <w:p w14:paraId="5810FC4D" w14:textId="77777777" w:rsidR="00ED39A0" w:rsidRPr="00ED39A0" w:rsidRDefault="00ED39A0" w:rsidP="00ED39A0">
      <w:pPr>
        <w:pStyle w:val="EndNoteBibliography"/>
        <w:ind w:left="720" w:hanging="720"/>
        <w:rPr>
          <w:noProof/>
        </w:rPr>
      </w:pPr>
      <w:r w:rsidRPr="00ED39A0">
        <w:rPr>
          <w:noProof/>
        </w:rPr>
        <w:t>122.</w:t>
      </w:r>
      <w:r w:rsidRPr="00ED39A0">
        <w:rPr>
          <w:noProof/>
        </w:rPr>
        <w:tab/>
        <w:t xml:space="preserve">C. Destombe, L. Valeria Oppliger, Male gametophyte fragmentation in Laminaria digitata: a life history strategy to enhance reproductive success. </w:t>
      </w:r>
      <w:r w:rsidRPr="00ED39A0">
        <w:rPr>
          <w:i/>
          <w:noProof/>
        </w:rPr>
        <w:t>CBM-Cahiers de Biologie Marine</w:t>
      </w:r>
      <w:r w:rsidRPr="00ED39A0">
        <w:rPr>
          <w:noProof/>
        </w:rPr>
        <w:t xml:space="preserve"> </w:t>
      </w:r>
      <w:r w:rsidRPr="00ED39A0">
        <w:rPr>
          <w:b/>
          <w:noProof/>
        </w:rPr>
        <w:t>52</w:t>
      </w:r>
      <w:r w:rsidRPr="00ED39A0">
        <w:rPr>
          <w:noProof/>
        </w:rPr>
        <w:t>, 385 (2011).</w:t>
      </w:r>
    </w:p>
    <w:p w14:paraId="4F369CB7" w14:textId="77777777" w:rsidR="00ED39A0" w:rsidRPr="00ED39A0" w:rsidRDefault="00ED39A0" w:rsidP="00ED39A0">
      <w:pPr>
        <w:pStyle w:val="EndNoteBibliography"/>
        <w:ind w:left="720" w:hanging="720"/>
        <w:rPr>
          <w:noProof/>
        </w:rPr>
      </w:pPr>
      <w:r w:rsidRPr="00ED39A0">
        <w:rPr>
          <w:noProof/>
        </w:rPr>
        <w:t>123.</w:t>
      </w:r>
      <w:r w:rsidRPr="00ED39A0">
        <w:rPr>
          <w:noProof/>
        </w:rPr>
        <w:tab/>
        <w:t>I. Bartsch</w:t>
      </w:r>
      <w:r w:rsidRPr="00ED39A0">
        <w:rPr>
          <w:i/>
          <w:noProof/>
        </w:rPr>
        <w:t xml:space="preserve"> et al.</w:t>
      </w:r>
      <w:r w:rsidRPr="00ED39A0">
        <w:rPr>
          <w:noProof/>
        </w:rPr>
        <w:t xml:space="preserve">, The genus Laminaria sensu lato: recent insights and developments. </w:t>
      </w:r>
      <w:r w:rsidRPr="00ED39A0">
        <w:rPr>
          <w:i/>
          <w:noProof/>
        </w:rPr>
        <w:t>European journal of phycology</w:t>
      </w:r>
      <w:r w:rsidRPr="00ED39A0">
        <w:rPr>
          <w:noProof/>
        </w:rPr>
        <w:t xml:space="preserve"> </w:t>
      </w:r>
      <w:r w:rsidRPr="00ED39A0">
        <w:rPr>
          <w:b/>
          <w:noProof/>
        </w:rPr>
        <w:t>43</w:t>
      </w:r>
      <w:r w:rsidRPr="00ED39A0">
        <w:rPr>
          <w:noProof/>
        </w:rPr>
        <w:t>, 1-86 (2008).</w:t>
      </w:r>
    </w:p>
    <w:p w14:paraId="606E0FF3" w14:textId="77777777" w:rsidR="00ED39A0" w:rsidRPr="00ED39A0" w:rsidRDefault="00ED39A0" w:rsidP="00ED39A0">
      <w:pPr>
        <w:pStyle w:val="EndNoteBibliography"/>
        <w:ind w:left="720" w:hanging="720"/>
        <w:rPr>
          <w:noProof/>
        </w:rPr>
      </w:pPr>
      <w:r w:rsidRPr="00ED39A0">
        <w:rPr>
          <w:noProof/>
        </w:rPr>
        <w:t>124.</w:t>
      </w:r>
      <w:r w:rsidRPr="00ED39A0">
        <w:rPr>
          <w:noProof/>
        </w:rPr>
        <w:tab/>
        <w:t xml:space="preserve">G. D. Lemon, U. Posluszny, B. C. Husband, Potential and realized rates of vegetative reproduction in Spirodela polyrhiza, Lemna minor, and Wolffia borealis. </w:t>
      </w:r>
      <w:r w:rsidRPr="00ED39A0">
        <w:rPr>
          <w:i/>
          <w:noProof/>
        </w:rPr>
        <w:t>Aquatic Botany</w:t>
      </w:r>
      <w:r w:rsidRPr="00ED39A0">
        <w:rPr>
          <w:noProof/>
        </w:rPr>
        <w:t xml:space="preserve"> </w:t>
      </w:r>
      <w:r w:rsidRPr="00ED39A0">
        <w:rPr>
          <w:b/>
          <w:noProof/>
        </w:rPr>
        <w:t>70</w:t>
      </w:r>
      <w:r w:rsidRPr="00ED39A0">
        <w:rPr>
          <w:noProof/>
        </w:rPr>
        <w:t>, 79-87 (2001).</w:t>
      </w:r>
    </w:p>
    <w:p w14:paraId="7876FE6F" w14:textId="77777777" w:rsidR="00ED39A0" w:rsidRPr="00ED39A0" w:rsidRDefault="00ED39A0" w:rsidP="00ED39A0">
      <w:pPr>
        <w:pStyle w:val="EndNoteBibliography"/>
        <w:ind w:left="720" w:hanging="720"/>
        <w:rPr>
          <w:noProof/>
        </w:rPr>
      </w:pPr>
      <w:r w:rsidRPr="00ED39A0">
        <w:rPr>
          <w:noProof/>
        </w:rPr>
        <w:t>125.</w:t>
      </w:r>
      <w:r w:rsidRPr="00ED39A0">
        <w:rPr>
          <w:noProof/>
        </w:rPr>
        <w:tab/>
        <w:t xml:space="preserve">N. M. Ahmad, P. M. Martin, J. M. Vella, Clonal propagation of Lomandra longifolia by somatic embryogenesis. </w:t>
      </w:r>
      <w:r w:rsidRPr="00ED39A0">
        <w:rPr>
          <w:i/>
          <w:noProof/>
        </w:rPr>
        <w:t>Scientia Horticulturae</w:t>
      </w:r>
      <w:r w:rsidRPr="00ED39A0">
        <w:rPr>
          <w:noProof/>
        </w:rPr>
        <w:t xml:space="preserve"> </w:t>
      </w:r>
      <w:r w:rsidRPr="00ED39A0">
        <w:rPr>
          <w:b/>
          <w:noProof/>
        </w:rPr>
        <w:t>180</w:t>
      </w:r>
      <w:r w:rsidRPr="00ED39A0">
        <w:rPr>
          <w:noProof/>
        </w:rPr>
        <w:t>, 102-110 (2014).</w:t>
      </w:r>
    </w:p>
    <w:p w14:paraId="4B2BC5BB" w14:textId="77777777" w:rsidR="00ED39A0" w:rsidRPr="00ED39A0" w:rsidRDefault="00ED39A0" w:rsidP="00ED39A0">
      <w:pPr>
        <w:pStyle w:val="EndNoteBibliography"/>
        <w:ind w:left="720" w:hanging="720"/>
        <w:rPr>
          <w:noProof/>
        </w:rPr>
      </w:pPr>
      <w:r w:rsidRPr="00ED39A0">
        <w:rPr>
          <w:noProof/>
        </w:rPr>
        <w:t>126.</w:t>
      </w:r>
      <w:r w:rsidRPr="00ED39A0">
        <w:rPr>
          <w:noProof/>
        </w:rPr>
        <w:tab/>
        <w:t xml:space="preserve">S. L. KRAUSS, J. M. KOCH, METHODOLOGICAL INSIGHTS: Rapid genetic delineation of provenance for plant community restoration. </w:t>
      </w:r>
      <w:r w:rsidRPr="00ED39A0">
        <w:rPr>
          <w:i/>
          <w:noProof/>
        </w:rPr>
        <w:t>Journal of Applied Ecology</w:t>
      </w:r>
      <w:r w:rsidRPr="00ED39A0">
        <w:rPr>
          <w:noProof/>
        </w:rPr>
        <w:t xml:space="preserve"> </w:t>
      </w:r>
      <w:r w:rsidRPr="00ED39A0">
        <w:rPr>
          <w:b/>
          <w:noProof/>
        </w:rPr>
        <w:t>41</w:t>
      </w:r>
      <w:r w:rsidRPr="00ED39A0">
        <w:rPr>
          <w:noProof/>
        </w:rPr>
        <w:t>, 1162-1173 (2004).</w:t>
      </w:r>
    </w:p>
    <w:p w14:paraId="5B7067A7" w14:textId="77777777" w:rsidR="00ED39A0" w:rsidRPr="00ED39A0" w:rsidRDefault="00ED39A0" w:rsidP="00ED39A0">
      <w:pPr>
        <w:pStyle w:val="EndNoteBibliography"/>
        <w:ind w:left="720" w:hanging="720"/>
        <w:rPr>
          <w:noProof/>
        </w:rPr>
      </w:pPr>
      <w:r w:rsidRPr="00ED39A0">
        <w:rPr>
          <w:noProof/>
        </w:rPr>
        <w:t>127.</w:t>
      </w:r>
      <w:r w:rsidRPr="00ED39A0">
        <w:rPr>
          <w:noProof/>
        </w:rPr>
        <w:tab/>
        <w:t xml:space="preserve">R. ASSHETON, Memoirs: Loxosoma Loxalina and Loxosoma Saltans--Two New Species. </w:t>
      </w:r>
      <w:r w:rsidRPr="00ED39A0">
        <w:rPr>
          <w:i/>
          <w:noProof/>
        </w:rPr>
        <w:t>Journal of Cell Science</w:t>
      </w:r>
      <w:r w:rsidRPr="00ED39A0">
        <w:rPr>
          <w:noProof/>
        </w:rPr>
        <w:t xml:space="preserve"> </w:t>
      </w:r>
      <w:r w:rsidRPr="00ED39A0">
        <w:rPr>
          <w:b/>
          <w:noProof/>
        </w:rPr>
        <w:t>2</w:t>
      </w:r>
      <w:r w:rsidRPr="00ED39A0">
        <w:rPr>
          <w:noProof/>
        </w:rPr>
        <w:t>, 117-144 (1912).</w:t>
      </w:r>
    </w:p>
    <w:p w14:paraId="7D93BD52" w14:textId="77777777" w:rsidR="00ED39A0" w:rsidRPr="00ED39A0" w:rsidRDefault="00ED39A0" w:rsidP="00ED39A0">
      <w:pPr>
        <w:pStyle w:val="EndNoteBibliography"/>
        <w:ind w:left="720" w:hanging="720"/>
        <w:rPr>
          <w:noProof/>
        </w:rPr>
      </w:pPr>
      <w:r w:rsidRPr="00ED39A0">
        <w:rPr>
          <w:noProof/>
        </w:rPr>
        <w:t>128.</w:t>
      </w:r>
      <w:r w:rsidRPr="00ED39A0">
        <w:rPr>
          <w:noProof/>
        </w:rPr>
        <w:tab/>
        <w:t xml:space="preserve">J. Reynolds, Reynolds, J.W. 1974. The earthworms of Maryland (Oligochaeta: Acanthodrilidae, Lumbricidae, Megascolecidae and Sparganophilidae. Megadrilogica 1(11): 1-12. [English; abstr. English]. </w:t>
      </w:r>
      <w:r w:rsidRPr="00ED39A0">
        <w:rPr>
          <w:i/>
          <w:noProof/>
        </w:rPr>
        <w:t>Megadrilogica</w:t>
      </w:r>
      <w:r w:rsidRPr="00ED39A0">
        <w:rPr>
          <w:noProof/>
        </w:rPr>
        <w:t xml:space="preserve"> </w:t>
      </w:r>
      <w:r w:rsidRPr="00ED39A0">
        <w:rPr>
          <w:b/>
          <w:noProof/>
        </w:rPr>
        <w:t>1</w:t>
      </w:r>
      <w:r w:rsidRPr="00ED39A0">
        <w:rPr>
          <w:noProof/>
        </w:rPr>
        <w:t>, 1-12 (1974).</w:t>
      </w:r>
    </w:p>
    <w:p w14:paraId="375C766A" w14:textId="77777777" w:rsidR="00ED39A0" w:rsidRPr="00ED39A0" w:rsidRDefault="00ED39A0" w:rsidP="00ED39A0">
      <w:pPr>
        <w:pStyle w:val="EndNoteBibliography"/>
        <w:ind w:left="720" w:hanging="720"/>
        <w:rPr>
          <w:noProof/>
        </w:rPr>
      </w:pPr>
      <w:r w:rsidRPr="00ED39A0">
        <w:rPr>
          <w:noProof/>
        </w:rPr>
        <w:t>129.</w:t>
      </w:r>
      <w:r w:rsidRPr="00ED39A0">
        <w:rPr>
          <w:noProof/>
        </w:rPr>
        <w:tab/>
        <w:t xml:space="preserve">P. Ladurner, R. Rieger, J. Baguñà, Spatial Distribution and Differentiation Potential of Stem Cells in Hatchlings and Adults in the Marine Platyhelminth Macrostomum sp.: A Bromodeoxyuridine Analysis. </w:t>
      </w:r>
      <w:r w:rsidRPr="00ED39A0">
        <w:rPr>
          <w:i/>
          <w:noProof/>
        </w:rPr>
        <w:t>Developmental Biology</w:t>
      </w:r>
      <w:r w:rsidRPr="00ED39A0">
        <w:rPr>
          <w:noProof/>
        </w:rPr>
        <w:t xml:space="preserve"> </w:t>
      </w:r>
      <w:r w:rsidRPr="00ED39A0">
        <w:rPr>
          <w:b/>
          <w:noProof/>
        </w:rPr>
        <w:t>226</w:t>
      </w:r>
      <w:r w:rsidRPr="00ED39A0">
        <w:rPr>
          <w:noProof/>
        </w:rPr>
        <w:t>, 231-241 (2000).</w:t>
      </w:r>
    </w:p>
    <w:p w14:paraId="737F8FF9" w14:textId="77777777" w:rsidR="00ED39A0" w:rsidRPr="00ED39A0" w:rsidRDefault="00ED39A0" w:rsidP="00ED39A0">
      <w:pPr>
        <w:pStyle w:val="EndNoteBibliography"/>
        <w:ind w:left="720" w:hanging="720"/>
        <w:rPr>
          <w:noProof/>
        </w:rPr>
      </w:pPr>
      <w:r w:rsidRPr="00ED39A0">
        <w:rPr>
          <w:noProof/>
        </w:rPr>
        <w:t>130.</w:t>
      </w:r>
      <w:r w:rsidRPr="00ED39A0">
        <w:rPr>
          <w:noProof/>
        </w:rPr>
        <w:tab/>
        <w:t xml:space="preserve">D. Pfister, P. Ladurner, The totipotent stem cell system as a source for germ line cells during development and regeneration in the flatworm Macrostomum lignano. </w:t>
      </w:r>
      <w:r w:rsidRPr="00ED39A0">
        <w:rPr>
          <w:i/>
          <w:noProof/>
        </w:rPr>
        <w:t>Developmental Biology</w:t>
      </w:r>
      <w:r w:rsidRPr="00ED39A0">
        <w:rPr>
          <w:noProof/>
        </w:rPr>
        <w:t xml:space="preserve"> </w:t>
      </w:r>
      <w:r w:rsidRPr="00ED39A0">
        <w:rPr>
          <w:b/>
          <w:noProof/>
        </w:rPr>
        <w:t>283</w:t>
      </w:r>
      <w:r w:rsidRPr="00ED39A0">
        <w:rPr>
          <w:noProof/>
        </w:rPr>
        <w:t>, 643-643 (2005).</w:t>
      </w:r>
    </w:p>
    <w:p w14:paraId="00A000CD" w14:textId="77777777" w:rsidR="00ED39A0" w:rsidRPr="00ED39A0" w:rsidRDefault="00ED39A0" w:rsidP="00ED39A0">
      <w:pPr>
        <w:pStyle w:val="EndNoteBibliography"/>
        <w:ind w:left="720" w:hanging="720"/>
        <w:rPr>
          <w:noProof/>
        </w:rPr>
      </w:pPr>
      <w:r w:rsidRPr="00ED39A0">
        <w:rPr>
          <w:noProof/>
        </w:rPr>
        <w:t>131.</w:t>
      </w:r>
      <w:r w:rsidRPr="00ED39A0">
        <w:rPr>
          <w:noProof/>
        </w:rPr>
        <w:tab/>
        <w:t>J. Wudarski</w:t>
      </w:r>
      <w:r w:rsidRPr="00ED39A0">
        <w:rPr>
          <w:i/>
          <w:noProof/>
        </w:rPr>
        <w:t xml:space="preserve"> et al.</w:t>
      </w:r>
      <w:r w:rsidRPr="00ED39A0">
        <w:rPr>
          <w:noProof/>
        </w:rPr>
        <w:t xml:space="preserve">, The free-living flatworm Macrostomum lignano. </w:t>
      </w:r>
      <w:r w:rsidRPr="00ED39A0">
        <w:rPr>
          <w:i/>
          <w:noProof/>
        </w:rPr>
        <w:t>EvoDevo</w:t>
      </w:r>
      <w:r w:rsidRPr="00ED39A0">
        <w:rPr>
          <w:noProof/>
        </w:rPr>
        <w:t xml:space="preserve"> </w:t>
      </w:r>
      <w:r w:rsidRPr="00ED39A0">
        <w:rPr>
          <w:b/>
          <w:noProof/>
        </w:rPr>
        <w:t>11</w:t>
      </w:r>
      <w:r w:rsidRPr="00ED39A0">
        <w:rPr>
          <w:noProof/>
        </w:rPr>
        <w:t>, 5 (2020).</w:t>
      </w:r>
    </w:p>
    <w:p w14:paraId="09B2985E" w14:textId="77777777" w:rsidR="00ED39A0" w:rsidRPr="00ED39A0" w:rsidRDefault="00ED39A0" w:rsidP="00ED39A0">
      <w:pPr>
        <w:pStyle w:val="EndNoteBibliography"/>
        <w:ind w:left="720" w:hanging="720"/>
        <w:rPr>
          <w:noProof/>
        </w:rPr>
      </w:pPr>
      <w:r w:rsidRPr="00ED39A0">
        <w:rPr>
          <w:noProof/>
        </w:rPr>
        <w:t>132.</w:t>
      </w:r>
      <w:r w:rsidRPr="00ED39A0">
        <w:rPr>
          <w:noProof/>
        </w:rPr>
        <w:tab/>
        <w:t>J. Wudarski</w:t>
      </w:r>
      <w:r w:rsidRPr="00ED39A0">
        <w:rPr>
          <w:i/>
          <w:noProof/>
        </w:rPr>
        <w:t xml:space="preserve"> et al.</w:t>
      </w:r>
      <w:r w:rsidRPr="00ED39A0">
        <w:rPr>
          <w:noProof/>
        </w:rPr>
        <w:t xml:space="preserve">, Efficient transgenesis and annotated genome sequence of the regenerative flatworm model Macrostomum lignano. </w:t>
      </w:r>
      <w:r w:rsidRPr="00ED39A0">
        <w:rPr>
          <w:i/>
          <w:noProof/>
        </w:rPr>
        <w:t>Nature communications</w:t>
      </w:r>
      <w:r w:rsidRPr="00ED39A0">
        <w:rPr>
          <w:noProof/>
        </w:rPr>
        <w:t xml:space="preserve"> </w:t>
      </w:r>
      <w:r w:rsidRPr="00ED39A0">
        <w:rPr>
          <w:b/>
          <w:noProof/>
        </w:rPr>
        <w:t>8</w:t>
      </w:r>
      <w:r w:rsidRPr="00ED39A0">
        <w:rPr>
          <w:noProof/>
        </w:rPr>
        <w:t>, 2120-2120 (2017).</w:t>
      </w:r>
    </w:p>
    <w:p w14:paraId="3EFF86AE" w14:textId="77777777" w:rsidR="00ED39A0" w:rsidRPr="00ED39A0" w:rsidRDefault="00ED39A0" w:rsidP="00ED39A0">
      <w:pPr>
        <w:pStyle w:val="EndNoteBibliography"/>
        <w:ind w:left="720" w:hanging="720"/>
        <w:rPr>
          <w:noProof/>
        </w:rPr>
      </w:pPr>
      <w:r w:rsidRPr="00ED39A0">
        <w:rPr>
          <w:noProof/>
        </w:rPr>
        <w:t>133.</w:t>
      </w:r>
      <w:r w:rsidRPr="00ED39A0">
        <w:rPr>
          <w:noProof/>
        </w:rPr>
        <w:tab/>
        <w:t xml:space="preserve">M. Papafotiou, G. N. Balotis, P. T. Louka, J. Chronopoulos, In vitro plant regeneration of Mammillaria elongata normal and cristate forms. </w:t>
      </w:r>
      <w:r w:rsidRPr="00ED39A0">
        <w:rPr>
          <w:i/>
          <w:noProof/>
        </w:rPr>
        <w:t>PLANT CELL TISSUE AND ORGAN CULTURE</w:t>
      </w:r>
      <w:r w:rsidRPr="00ED39A0">
        <w:rPr>
          <w:noProof/>
        </w:rPr>
        <w:t xml:space="preserve"> </w:t>
      </w:r>
      <w:r w:rsidRPr="00ED39A0">
        <w:rPr>
          <w:b/>
          <w:noProof/>
        </w:rPr>
        <w:t>65</w:t>
      </w:r>
      <w:r w:rsidRPr="00ED39A0">
        <w:rPr>
          <w:noProof/>
        </w:rPr>
        <w:t>, 163-167 (2001).</w:t>
      </w:r>
    </w:p>
    <w:p w14:paraId="419DDAF6" w14:textId="77777777" w:rsidR="00ED39A0" w:rsidRPr="00ED39A0" w:rsidRDefault="00ED39A0" w:rsidP="00ED39A0">
      <w:pPr>
        <w:pStyle w:val="EndNoteBibliography"/>
        <w:ind w:left="720" w:hanging="720"/>
        <w:rPr>
          <w:noProof/>
        </w:rPr>
      </w:pPr>
      <w:r w:rsidRPr="00ED39A0">
        <w:rPr>
          <w:noProof/>
        </w:rPr>
        <w:t>134.</w:t>
      </w:r>
      <w:r w:rsidRPr="00ED39A0">
        <w:rPr>
          <w:noProof/>
        </w:rPr>
        <w:tab/>
        <w:t xml:space="preserve">C. W. Schneider, N. J. Eiseman, Searlesia, a new genus from the western Atlantic based on Membranoptera subtropica (Rhodophyta, Delesseriaceae). </w:t>
      </w:r>
      <w:r w:rsidRPr="00ED39A0">
        <w:rPr>
          <w:i/>
          <w:noProof/>
        </w:rPr>
        <w:t>Phycologia</w:t>
      </w:r>
      <w:r w:rsidRPr="00ED39A0">
        <w:rPr>
          <w:noProof/>
        </w:rPr>
        <w:t xml:space="preserve"> </w:t>
      </w:r>
      <w:r w:rsidRPr="00ED39A0">
        <w:rPr>
          <w:b/>
          <w:noProof/>
        </w:rPr>
        <w:t>18</w:t>
      </w:r>
      <w:r w:rsidRPr="00ED39A0">
        <w:rPr>
          <w:noProof/>
        </w:rPr>
        <w:t>, 319-324 (1979).</w:t>
      </w:r>
    </w:p>
    <w:p w14:paraId="1164511C" w14:textId="77777777" w:rsidR="00ED39A0" w:rsidRPr="00ED39A0" w:rsidRDefault="00ED39A0" w:rsidP="00ED39A0">
      <w:pPr>
        <w:pStyle w:val="EndNoteBibliography"/>
        <w:ind w:left="720" w:hanging="720"/>
        <w:rPr>
          <w:noProof/>
        </w:rPr>
      </w:pPr>
      <w:r w:rsidRPr="00ED39A0">
        <w:rPr>
          <w:noProof/>
        </w:rPr>
        <w:t>135.</w:t>
      </w:r>
      <w:r w:rsidRPr="00ED39A0">
        <w:rPr>
          <w:noProof/>
        </w:rPr>
        <w:tab/>
        <w:t>Mayerhofer, Lamina, a novel multicellular form of methanosarcina mazei s-6.  (1991).</w:t>
      </w:r>
    </w:p>
    <w:p w14:paraId="1C60F33E" w14:textId="77777777" w:rsidR="00ED39A0" w:rsidRPr="00ED39A0" w:rsidRDefault="00ED39A0" w:rsidP="00ED39A0">
      <w:pPr>
        <w:pStyle w:val="EndNoteBibliography"/>
        <w:ind w:left="720" w:hanging="720"/>
        <w:rPr>
          <w:noProof/>
        </w:rPr>
      </w:pPr>
      <w:r w:rsidRPr="00ED39A0">
        <w:rPr>
          <w:noProof/>
        </w:rPr>
        <w:lastRenderedPageBreak/>
        <w:t>136.</w:t>
      </w:r>
      <w:r w:rsidRPr="00ED39A0">
        <w:rPr>
          <w:noProof/>
        </w:rPr>
        <w:tab/>
        <w:t xml:space="preserve">F. Cavers, On Saprophytism and Mycorhiza in Hepaticae. </w:t>
      </w:r>
      <w:r w:rsidRPr="00ED39A0">
        <w:rPr>
          <w:i/>
          <w:noProof/>
        </w:rPr>
        <w:t>The New Phytologist</w:t>
      </w:r>
      <w:r w:rsidRPr="00ED39A0">
        <w:rPr>
          <w:noProof/>
        </w:rPr>
        <w:t xml:space="preserve"> </w:t>
      </w:r>
      <w:r w:rsidRPr="00ED39A0">
        <w:rPr>
          <w:b/>
          <w:noProof/>
        </w:rPr>
        <w:t>2</w:t>
      </w:r>
      <w:r w:rsidRPr="00ED39A0">
        <w:rPr>
          <w:noProof/>
        </w:rPr>
        <w:t>, 30-35 (1903).</w:t>
      </w:r>
    </w:p>
    <w:p w14:paraId="18899375" w14:textId="77777777" w:rsidR="00ED39A0" w:rsidRPr="00ED39A0" w:rsidRDefault="00ED39A0" w:rsidP="00ED39A0">
      <w:pPr>
        <w:pStyle w:val="EndNoteBibliography"/>
        <w:ind w:left="720" w:hanging="720"/>
        <w:rPr>
          <w:noProof/>
        </w:rPr>
      </w:pPr>
      <w:r w:rsidRPr="00ED39A0">
        <w:rPr>
          <w:noProof/>
        </w:rPr>
        <w:t>137.</w:t>
      </w:r>
      <w:r w:rsidRPr="00ED39A0">
        <w:rPr>
          <w:noProof/>
        </w:rPr>
        <w:tab/>
        <w:t>C. L. Gervasi, The reproductive biology of striped bass (Morone Saxatilis) in Chesapeake Bay.  (2015).</w:t>
      </w:r>
    </w:p>
    <w:p w14:paraId="4BE9F5CD" w14:textId="77777777" w:rsidR="00ED39A0" w:rsidRPr="00ED39A0" w:rsidRDefault="00ED39A0" w:rsidP="00ED39A0">
      <w:pPr>
        <w:pStyle w:val="EndNoteBibliography"/>
        <w:ind w:left="720" w:hanging="720"/>
        <w:rPr>
          <w:noProof/>
        </w:rPr>
      </w:pPr>
      <w:r w:rsidRPr="00ED39A0">
        <w:rPr>
          <w:noProof/>
        </w:rPr>
        <w:t>138.</w:t>
      </w:r>
      <w:r w:rsidRPr="00ED39A0">
        <w:rPr>
          <w:noProof/>
        </w:rPr>
        <w:tab/>
        <w:t xml:space="preserve">J. Muñoz-Dorado, F. J. Marcos-Torres, E. García-Bravo, A. Moraleda-Muñoz, J. Pérez, Myxobacteria: Moving, Killing, Feeding, and Surviving Together. </w:t>
      </w:r>
      <w:r w:rsidRPr="00ED39A0">
        <w:rPr>
          <w:i/>
          <w:noProof/>
        </w:rPr>
        <w:t>Front Microbiol</w:t>
      </w:r>
      <w:r w:rsidRPr="00ED39A0">
        <w:rPr>
          <w:noProof/>
        </w:rPr>
        <w:t xml:space="preserve"> </w:t>
      </w:r>
      <w:r w:rsidRPr="00ED39A0">
        <w:rPr>
          <w:b/>
          <w:noProof/>
        </w:rPr>
        <w:t>7</w:t>
      </w:r>
      <w:r w:rsidRPr="00ED39A0">
        <w:rPr>
          <w:noProof/>
        </w:rPr>
        <w:t>, 781 (2016).</w:t>
      </w:r>
    </w:p>
    <w:p w14:paraId="10DAB95C" w14:textId="77777777" w:rsidR="00ED39A0" w:rsidRPr="00ED39A0" w:rsidRDefault="00ED39A0" w:rsidP="00ED39A0">
      <w:pPr>
        <w:pStyle w:val="EndNoteBibliography"/>
        <w:ind w:left="720" w:hanging="720"/>
        <w:rPr>
          <w:noProof/>
        </w:rPr>
      </w:pPr>
      <w:r w:rsidRPr="00ED39A0">
        <w:rPr>
          <w:noProof/>
        </w:rPr>
        <w:t>139.</w:t>
      </w:r>
      <w:r w:rsidRPr="00ED39A0">
        <w:rPr>
          <w:noProof/>
        </w:rPr>
        <w:tab/>
        <w:t>G. A. Van Duinen</w:t>
      </w:r>
      <w:r w:rsidRPr="00ED39A0">
        <w:rPr>
          <w:i/>
          <w:noProof/>
        </w:rPr>
        <w:t xml:space="preserve"> et al.</w:t>
      </w:r>
      <w:r w:rsidRPr="00ED39A0">
        <w:rPr>
          <w:noProof/>
        </w:rPr>
        <w:t xml:space="preserve">, Differential Response of Aquatic Oligochaete Species to Increased Nutrient Availability – a Comparative Study between Estonian and Dutch Raised Bogs. </w:t>
      </w:r>
      <w:r w:rsidRPr="00ED39A0">
        <w:rPr>
          <w:i/>
          <w:noProof/>
        </w:rPr>
        <w:t>Hydrobiologia</w:t>
      </w:r>
      <w:r w:rsidRPr="00ED39A0">
        <w:rPr>
          <w:noProof/>
        </w:rPr>
        <w:t xml:space="preserve"> </w:t>
      </w:r>
      <w:r w:rsidRPr="00ED39A0">
        <w:rPr>
          <w:b/>
          <w:noProof/>
        </w:rPr>
        <w:t>564</w:t>
      </w:r>
      <w:r w:rsidRPr="00ED39A0">
        <w:rPr>
          <w:noProof/>
        </w:rPr>
        <w:t>, 143-155 (2006).</w:t>
      </w:r>
    </w:p>
    <w:p w14:paraId="2CB134AE" w14:textId="77777777" w:rsidR="00ED39A0" w:rsidRPr="00ED39A0" w:rsidRDefault="00ED39A0" w:rsidP="00ED39A0">
      <w:pPr>
        <w:pStyle w:val="EndNoteBibliography"/>
        <w:ind w:left="720" w:hanging="720"/>
        <w:rPr>
          <w:noProof/>
        </w:rPr>
      </w:pPr>
      <w:r w:rsidRPr="00ED39A0">
        <w:rPr>
          <w:noProof/>
        </w:rPr>
        <w:t>140.</w:t>
      </w:r>
      <w:r w:rsidRPr="00ED39A0">
        <w:rPr>
          <w:noProof/>
        </w:rPr>
        <w:tab/>
        <w:t xml:space="preserve">G. Lochhead, M. Learner, The effect of temperature on asexual population growth of three species of Naididae (Oligochaeta). </w:t>
      </w:r>
      <w:r w:rsidRPr="00ED39A0">
        <w:rPr>
          <w:i/>
          <w:noProof/>
        </w:rPr>
        <w:t>Hydrobiologia</w:t>
      </w:r>
      <w:r w:rsidRPr="00ED39A0">
        <w:rPr>
          <w:noProof/>
        </w:rPr>
        <w:t xml:space="preserve"> </w:t>
      </w:r>
      <w:r w:rsidRPr="00ED39A0">
        <w:rPr>
          <w:b/>
          <w:noProof/>
        </w:rPr>
        <w:t>98</w:t>
      </w:r>
      <w:r w:rsidRPr="00ED39A0">
        <w:rPr>
          <w:noProof/>
        </w:rPr>
        <w:t>, 107-112 (1983).</w:t>
      </w:r>
    </w:p>
    <w:p w14:paraId="1ACE0920" w14:textId="77777777" w:rsidR="00ED39A0" w:rsidRPr="00ED39A0" w:rsidRDefault="00ED39A0" w:rsidP="00ED39A0">
      <w:pPr>
        <w:pStyle w:val="EndNoteBibliography"/>
        <w:ind w:left="720" w:hanging="720"/>
        <w:rPr>
          <w:noProof/>
        </w:rPr>
      </w:pPr>
      <w:r w:rsidRPr="00ED39A0">
        <w:rPr>
          <w:noProof/>
        </w:rPr>
        <w:t>141.</w:t>
      </w:r>
      <w:r w:rsidRPr="00ED39A0">
        <w:rPr>
          <w:noProof/>
        </w:rPr>
        <w:tab/>
        <w:t xml:space="preserve">G. Lochhead, M. Learner, The cocoon and hatchling of Nais variabilis (Naididae: Oligochaeta). </w:t>
      </w:r>
      <w:r w:rsidRPr="00ED39A0">
        <w:rPr>
          <w:i/>
          <w:noProof/>
        </w:rPr>
        <w:t>Freshwater Biology</w:t>
      </w:r>
      <w:r w:rsidRPr="00ED39A0">
        <w:rPr>
          <w:noProof/>
        </w:rPr>
        <w:t xml:space="preserve"> </w:t>
      </w:r>
      <w:r w:rsidRPr="00ED39A0">
        <w:rPr>
          <w:b/>
          <w:noProof/>
        </w:rPr>
        <w:t>14</w:t>
      </w:r>
      <w:r w:rsidRPr="00ED39A0">
        <w:rPr>
          <w:noProof/>
        </w:rPr>
        <w:t>, 189-193 (1984).</w:t>
      </w:r>
    </w:p>
    <w:p w14:paraId="692E656D" w14:textId="77777777" w:rsidR="00ED39A0" w:rsidRPr="00ED39A0" w:rsidRDefault="00ED39A0" w:rsidP="00ED39A0">
      <w:pPr>
        <w:pStyle w:val="EndNoteBibliography"/>
        <w:ind w:left="720" w:hanging="720"/>
        <w:rPr>
          <w:noProof/>
        </w:rPr>
      </w:pPr>
      <w:r w:rsidRPr="00ED39A0">
        <w:rPr>
          <w:noProof/>
        </w:rPr>
        <w:t>142.</w:t>
      </w:r>
      <w:r w:rsidRPr="00ED39A0">
        <w:rPr>
          <w:noProof/>
        </w:rPr>
        <w:tab/>
        <w:t xml:space="preserve">J. Koren, D. C. Danielssen, </w:t>
      </w:r>
      <w:r w:rsidRPr="00ED39A0">
        <w:rPr>
          <w:i/>
          <w:noProof/>
        </w:rPr>
        <w:t>Beskrivelse over nye arter, henhørende til slaegten Solenopus, samt nogle oplysninger om dens organisation</w:t>
      </w:r>
      <w:r w:rsidRPr="00ED39A0">
        <w:rPr>
          <w:noProof/>
        </w:rPr>
        <w:t xml:space="preserve"> (1877).</w:t>
      </w:r>
    </w:p>
    <w:p w14:paraId="7C36E8C5" w14:textId="77777777" w:rsidR="00ED39A0" w:rsidRPr="00ED39A0" w:rsidRDefault="00ED39A0" w:rsidP="00ED39A0">
      <w:pPr>
        <w:pStyle w:val="EndNoteBibliography"/>
        <w:ind w:left="720" w:hanging="720"/>
        <w:rPr>
          <w:noProof/>
        </w:rPr>
      </w:pPr>
      <w:r w:rsidRPr="00ED39A0">
        <w:rPr>
          <w:noProof/>
        </w:rPr>
        <w:t>143.</w:t>
      </w:r>
      <w:r w:rsidRPr="00ED39A0">
        <w:rPr>
          <w:noProof/>
        </w:rPr>
        <w:tab/>
        <w:t xml:space="preserve">T. Tullberg, </w:t>
      </w:r>
      <w:r w:rsidRPr="00ED39A0">
        <w:rPr>
          <w:i/>
          <w:noProof/>
        </w:rPr>
        <w:t>Neomenia: a new genius of invertebrate animals</w:t>
      </w:r>
      <w:r w:rsidRPr="00ED39A0">
        <w:rPr>
          <w:noProof/>
        </w:rPr>
        <w:t xml:space="preserve"> (Norstedt, 1875).</w:t>
      </w:r>
    </w:p>
    <w:p w14:paraId="44D2E430" w14:textId="77777777" w:rsidR="00ED39A0" w:rsidRPr="00ED39A0" w:rsidRDefault="00ED39A0" w:rsidP="00ED39A0">
      <w:pPr>
        <w:pStyle w:val="EndNoteBibliography"/>
        <w:ind w:left="720" w:hanging="720"/>
        <w:rPr>
          <w:noProof/>
        </w:rPr>
      </w:pPr>
      <w:r w:rsidRPr="00ED39A0">
        <w:rPr>
          <w:noProof/>
        </w:rPr>
        <w:t>144.</w:t>
      </w:r>
      <w:r w:rsidRPr="00ED39A0">
        <w:rPr>
          <w:noProof/>
        </w:rPr>
        <w:tab/>
        <w:t xml:space="preserve">T. E. Thompson, The Development of Neomenia carinata Tullberg (Mollusca Aplacophora). </w:t>
      </w:r>
      <w:r w:rsidRPr="00ED39A0">
        <w:rPr>
          <w:i/>
          <w:noProof/>
        </w:rPr>
        <w:t>Proceedings of the Royal Society of London. Series B, Biological Sciences</w:t>
      </w:r>
      <w:r w:rsidRPr="00ED39A0">
        <w:rPr>
          <w:noProof/>
        </w:rPr>
        <w:t xml:space="preserve"> </w:t>
      </w:r>
      <w:r w:rsidRPr="00ED39A0">
        <w:rPr>
          <w:b/>
          <w:noProof/>
        </w:rPr>
        <w:t>153</w:t>
      </w:r>
      <w:r w:rsidRPr="00ED39A0">
        <w:rPr>
          <w:noProof/>
        </w:rPr>
        <w:t>, 263-278 (1960).</w:t>
      </w:r>
    </w:p>
    <w:p w14:paraId="0C52DB82" w14:textId="77777777" w:rsidR="00ED39A0" w:rsidRPr="00ED39A0" w:rsidRDefault="00ED39A0" w:rsidP="00ED39A0">
      <w:pPr>
        <w:pStyle w:val="EndNoteBibliography"/>
        <w:ind w:left="720" w:hanging="720"/>
        <w:rPr>
          <w:noProof/>
        </w:rPr>
      </w:pPr>
      <w:r w:rsidRPr="00ED39A0">
        <w:rPr>
          <w:noProof/>
        </w:rPr>
        <w:t>145.</w:t>
      </w:r>
      <w:r w:rsidRPr="00ED39A0">
        <w:rPr>
          <w:noProof/>
        </w:rPr>
        <w:tab/>
        <w:t xml:space="preserve">T. Virro, J. Haberman, The rotifers of Lake Peipus. </w:t>
      </w:r>
      <w:r w:rsidRPr="00ED39A0">
        <w:rPr>
          <w:i/>
          <w:noProof/>
        </w:rPr>
        <w:t>Hydrobiologia</w:t>
      </w:r>
      <w:r w:rsidRPr="00ED39A0">
        <w:rPr>
          <w:noProof/>
        </w:rPr>
        <w:t xml:space="preserve"> </w:t>
      </w:r>
      <w:r w:rsidRPr="00ED39A0">
        <w:rPr>
          <w:b/>
          <w:noProof/>
        </w:rPr>
        <w:t>255</w:t>
      </w:r>
      <w:r w:rsidRPr="00ED39A0">
        <w:rPr>
          <w:noProof/>
        </w:rPr>
        <w:t>, 389-396 (1993).</w:t>
      </w:r>
    </w:p>
    <w:p w14:paraId="7B18CC2C" w14:textId="77777777" w:rsidR="00ED39A0" w:rsidRPr="00ED39A0" w:rsidRDefault="00ED39A0" w:rsidP="00ED39A0">
      <w:pPr>
        <w:pStyle w:val="EndNoteBibliography"/>
        <w:ind w:left="720" w:hanging="720"/>
        <w:rPr>
          <w:noProof/>
        </w:rPr>
      </w:pPr>
      <w:r w:rsidRPr="00ED39A0">
        <w:rPr>
          <w:noProof/>
        </w:rPr>
        <w:t>146.</w:t>
      </w:r>
      <w:r w:rsidRPr="00ED39A0">
        <w:rPr>
          <w:noProof/>
        </w:rPr>
        <w:tab/>
        <w:t xml:space="preserve">H. Komen, G. H. Thorgaard, Androgenesis, gynogenesis and the production of clones in fishes: A review. </w:t>
      </w:r>
      <w:r w:rsidRPr="00ED39A0">
        <w:rPr>
          <w:i/>
          <w:noProof/>
        </w:rPr>
        <w:t>Aquaculture</w:t>
      </w:r>
      <w:r w:rsidRPr="00ED39A0">
        <w:rPr>
          <w:noProof/>
        </w:rPr>
        <w:t xml:space="preserve"> </w:t>
      </w:r>
      <w:r w:rsidRPr="00ED39A0">
        <w:rPr>
          <w:b/>
          <w:noProof/>
        </w:rPr>
        <w:t>269</w:t>
      </w:r>
      <w:r w:rsidRPr="00ED39A0">
        <w:rPr>
          <w:noProof/>
        </w:rPr>
        <w:t>, 150-173 (2007).</w:t>
      </w:r>
    </w:p>
    <w:p w14:paraId="78C6ABE6" w14:textId="77777777" w:rsidR="00ED39A0" w:rsidRPr="00ED39A0" w:rsidRDefault="00ED39A0" w:rsidP="00ED39A0">
      <w:pPr>
        <w:pStyle w:val="EndNoteBibliography"/>
        <w:ind w:left="720" w:hanging="720"/>
        <w:rPr>
          <w:noProof/>
        </w:rPr>
      </w:pPr>
      <w:r w:rsidRPr="00ED39A0">
        <w:rPr>
          <w:noProof/>
        </w:rPr>
        <w:t>147.</w:t>
      </w:r>
      <w:r w:rsidRPr="00ED39A0">
        <w:rPr>
          <w:noProof/>
        </w:rPr>
        <w:tab/>
        <w:t xml:space="preserve">A. E. Shipley, S. F. Harmer, </w:t>
      </w:r>
      <w:r w:rsidRPr="00ED39A0">
        <w:rPr>
          <w:i/>
          <w:noProof/>
        </w:rPr>
        <w:t>The Cambridge natural history</w:t>
      </w:r>
      <w:r w:rsidRPr="00ED39A0">
        <w:rPr>
          <w:noProof/>
        </w:rPr>
        <w:t xml:space="preserve"> (The Macmillan, Company, [London, Macmillan and Co., limited; New York, 1895), pp. 10 v.</w:t>
      </w:r>
    </w:p>
    <w:p w14:paraId="1C13E4D0" w14:textId="77777777" w:rsidR="00ED39A0" w:rsidRPr="00ED39A0" w:rsidRDefault="00ED39A0" w:rsidP="00ED39A0">
      <w:pPr>
        <w:pStyle w:val="EndNoteBibliography"/>
        <w:ind w:left="720" w:hanging="720"/>
        <w:rPr>
          <w:noProof/>
        </w:rPr>
      </w:pPr>
      <w:r w:rsidRPr="00ED39A0">
        <w:rPr>
          <w:noProof/>
        </w:rPr>
        <w:t>148.</w:t>
      </w:r>
      <w:r w:rsidRPr="00ED39A0">
        <w:rPr>
          <w:noProof/>
        </w:rPr>
        <w:tab/>
        <w:t xml:space="preserve">L. H. Hyman, The invertebrates: Platyhelminthes and Rhynchocoela, the acoelomate Bilateria. </w:t>
      </w:r>
      <w:r w:rsidRPr="00ED39A0">
        <w:rPr>
          <w:i/>
          <w:noProof/>
        </w:rPr>
        <w:t>The invertebrates: Platyhelminthes and Rhynchocoela, the acoelomate Bilateria.</w:t>
      </w:r>
      <w:r w:rsidRPr="00ED39A0">
        <w:rPr>
          <w:noProof/>
        </w:rPr>
        <w:t xml:space="preserve"> </w:t>
      </w:r>
      <w:r w:rsidRPr="00ED39A0">
        <w:rPr>
          <w:b/>
          <w:noProof/>
        </w:rPr>
        <w:t>2</w:t>
      </w:r>
      <w:r w:rsidRPr="00ED39A0">
        <w:rPr>
          <w:noProof/>
        </w:rPr>
        <w:t xml:space="preserve"> (1951).</w:t>
      </w:r>
    </w:p>
    <w:p w14:paraId="510657CB" w14:textId="77777777" w:rsidR="00ED39A0" w:rsidRPr="00ED39A0" w:rsidRDefault="00ED39A0" w:rsidP="00ED39A0">
      <w:pPr>
        <w:pStyle w:val="EndNoteBibliography"/>
        <w:ind w:left="720" w:hanging="720"/>
        <w:rPr>
          <w:noProof/>
        </w:rPr>
      </w:pPr>
      <w:r w:rsidRPr="00ED39A0">
        <w:rPr>
          <w:noProof/>
        </w:rPr>
        <w:t>149.</w:t>
      </w:r>
      <w:r w:rsidRPr="00ED39A0">
        <w:rPr>
          <w:noProof/>
        </w:rPr>
        <w:tab/>
        <w:t>D. P. Costello, M. Davidson, A. Eggers, M. Fox, C. Henley, Methods for obtaining and handling marine eggs and embryos.  (2015).</w:t>
      </w:r>
    </w:p>
    <w:p w14:paraId="1C44E9FF" w14:textId="77777777" w:rsidR="00ED39A0" w:rsidRPr="00ED39A0" w:rsidRDefault="00ED39A0" w:rsidP="00ED39A0">
      <w:pPr>
        <w:pStyle w:val="EndNoteBibliography"/>
        <w:ind w:left="720" w:hanging="720"/>
        <w:rPr>
          <w:noProof/>
        </w:rPr>
      </w:pPr>
      <w:r w:rsidRPr="00ED39A0">
        <w:rPr>
          <w:noProof/>
        </w:rPr>
        <w:t>150.</w:t>
      </w:r>
      <w:r w:rsidRPr="00ED39A0">
        <w:rPr>
          <w:noProof/>
        </w:rPr>
        <w:tab/>
        <w:t>K. Katoh</w:t>
      </w:r>
      <w:r w:rsidRPr="00ED39A0">
        <w:rPr>
          <w:i/>
          <w:noProof/>
        </w:rPr>
        <w:t xml:space="preserve"> et al.</w:t>
      </w:r>
      <w:r w:rsidRPr="00ED39A0">
        <w:rPr>
          <w:noProof/>
        </w:rPr>
        <w:t xml:space="preserve">, Group-housed females promote production of asexual ootheca in American cockroaches. </w:t>
      </w:r>
      <w:r w:rsidRPr="00ED39A0">
        <w:rPr>
          <w:i/>
          <w:noProof/>
        </w:rPr>
        <w:t>Zoological Letters</w:t>
      </w:r>
      <w:r w:rsidRPr="00ED39A0">
        <w:rPr>
          <w:noProof/>
        </w:rPr>
        <w:t xml:space="preserve"> </w:t>
      </w:r>
      <w:r w:rsidRPr="00ED39A0">
        <w:rPr>
          <w:b/>
          <w:noProof/>
        </w:rPr>
        <w:t>3</w:t>
      </w:r>
      <w:r w:rsidRPr="00ED39A0">
        <w:rPr>
          <w:noProof/>
        </w:rPr>
        <w:t>, 3 (2017).</w:t>
      </w:r>
    </w:p>
    <w:p w14:paraId="76912481" w14:textId="77777777" w:rsidR="00ED39A0" w:rsidRPr="00ED39A0" w:rsidRDefault="00ED39A0" w:rsidP="00ED39A0">
      <w:pPr>
        <w:pStyle w:val="EndNoteBibliography"/>
        <w:ind w:left="720" w:hanging="720"/>
        <w:rPr>
          <w:noProof/>
        </w:rPr>
      </w:pPr>
      <w:r w:rsidRPr="00ED39A0">
        <w:rPr>
          <w:noProof/>
        </w:rPr>
        <w:t>151.</w:t>
      </w:r>
      <w:r w:rsidRPr="00ED39A0">
        <w:rPr>
          <w:noProof/>
        </w:rPr>
        <w:tab/>
        <w:t xml:space="preserve">S. E. Everhart, H. W. Keller, Life history strategies of corticolous myxomycetes: the life cycle, plasmodial types, fruiting bodies, and taxonomic orders. </w:t>
      </w:r>
      <w:r w:rsidRPr="00ED39A0">
        <w:rPr>
          <w:i/>
          <w:noProof/>
        </w:rPr>
        <w:t>Fungal Diversity</w:t>
      </w:r>
      <w:r w:rsidRPr="00ED39A0">
        <w:rPr>
          <w:noProof/>
        </w:rPr>
        <w:t xml:space="preserve"> </w:t>
      </w:r>
      <w:r w:rsidRPr="00ED39A0">
        <w:rPr>
          <w:b/>
          <w:noProof/>
        </w:rPr>
        <w:t>29</w:t>
      </w:r>
      <w:r w:rsidRPr="00ED39A0">
        <w:rPr>
          <w:noProof/>
        </w:rPr>
        <w:t>, 1-16 (2008).</w:t>
      </w:r>
    </w:p>
    <w:p w14:paraId="721F7FD9" w14:textId="77777777" w:rsidR="00ED39A0" w:rsidRPr="00ED39A0" w:rsidRDefault="00ED39A0" w:rsidP="00ED39A0">
      <w:pPr>
        <w:pStyle w:val="EndNoteBibliography"/>
        <w:ind w:left="720" w:hanging="720"/>
        <w:rPr>
          <w:noProof/>
        </w:rPr>
      </w:pPr>
      <w:r w:rsidRPr="00ED39A0">
        <w:rPr>
          <w:noProof/>
        </w:rPr>
        <w:t>152.</w:t>
      </w:r>
      <w:r w:rsidRPr="00ED39A0">
        <w:rPr>
          <w:noProof/>
        </w:rPr>
        <w:tab/>
        <w:t xml:space="preserve">F. L. Howard, The life history of Physarum polycephalum. </w:t>
      </w:r>
      <w:r w:rsidRPr="00ED39A0">
        <w:rPr>
          <w:i/>
          <w:noProof/>
        </w:rPr>
        <w:t>American journal of botany</w:t>
      </w:r>
      <w:r w:rsidRPr="00ED39A0">
        <w:rPr>
          <w:noProof/>
        </w:rPr>
        <w:t>, 116-133 (1931).</w:t>
      </w:r>
    </w:p>
    <w:p w14:paraId="591DEFA7" w14:textId="77777777" w:rsidR="00ED39A0" w:rsidRPr="00ED39A0" w:rsidRDefault="00ED39A0" w:rsidP="00ED39A0">
      <w:pPr>
        <w:pStyle w:val="EndNoteBibliography"/>
        <w:ind w:left="720" w:hanging="720"/>
        <w:rPr>
          <w:noProof/>
        </w:rPr>
      </w:pPr>
      <w:r w:rsidRPr="00ED39A0">
        <w:rPr>
          <w:noProof/>
        </w:rPr>
        <w:t>153.</w:t>
      </w:r>
      <w:r w:rsidRPr="00ED39A0">
        <w:rPr>
          <w:noProof/>
        </w:rPr>
        <w:tab/>
        <w:t>Fryxell, Mode of Reproduction of Higher Plants.  (1957).</w:t>
      </w:r>
    </w:p>
    <w:p w14:paraId="68B34CEA" w14:textId="77777777" w:rsidR="00ED39A0" w:rsidRPr="00ED39A0" w:rsidRDefault="00ED39A0" w:rsidP="00ED39A0">
      <w:pPr>
        <w:pStyle w:val="EndNoteBibliography"/>
        <w:ind w:left="720" w:hanging="720"/>
        <w:rPr>
          <w:noProof/>
        </w:rPr>
      </w:pPr>
      <w:r w:rsidRPr="00ED39A0">
        <w:rPr>
          <w:noProof/>
        </w:rPr>
        <w:t>154.</w:t>
      </w:r>
      <w:r w:rsidRPr="00ED39A0">
        <w:rPr>
          <w:noProof/>
        </w:rPr>
        <w:tab/>
        <w:t xml:space="preserve">L. S. Olive, C. Stoianovitch, W. E. Bennett, Descriptions of Acrasid Cellular Slime Molds: Pocheina Rosea and a New Species, Pocheina Flagellata. </w:t>
      </w:r>
      <w:r w:rsidRPr="00ED39A0">
        <w:rPr>
          <w:i/>
          <w:noProof/>
        </w:rPr>
        <w:t>Mycologia</w:t>
      </w:r>
      <w:r w:rsidRPr="00ED39A0">
        <w:rPr>
          <w:noProof/>
        </w:rPr>
        <w:t xml:space="preserve"> </w:t>
      </w:r>
      <w:r w:rsidRPr="00ED39A0">
        <w:rPr>
          <w:b/>
          <w:noProof/>
        </w:rPr>
        <w:t>75</w:t>
      </w:r>
      <w:r w:rsidRPr="00ED39A0">
        <w:rPr>
          <w:noProof/>
        </w:rPr>
        <w:t>, 1019-1029 (1983).</w:t>
      </w:r>
    </w:p>
    <w:p w14:paraId="649AD1CE" w14:textId="77777777" w:rsidR="00ED39A0" w:rsidRPr="00ED39A0" w:rsidRDefault="00ED39A0" w:rsidP="00ED39A0">
      <w:pPr>
        <w:pStyle w:val="EndNoteBibliography"/>
        <w:ind w:left="720" w:hanging="720"/>
        <w:rPr>
          <w:noProof/>
        </w:rPr>
      </w:pPr>
      <w:r w:rsidRPr="00ED39A0">
        <w:rPr>
          <w:noProof/>
        </w:rPr>
        <w:t>155.</w:t>
      </w:r>
      <w:r w:rsidRPr="00ED39A0">
        <w:rPr>
          <w:noProof/>
        </w:rPr>
        <w:tab/>
        <w:t xml:space="preserve">W. Frey, H. Kürschner, Asexual reproduction, habitat colonization and habitat maintenance in bryophytes. </w:t>
      </w:r>
      <w:r w:rsidRPr="00ED39A0">
        <w:rPr>
          <w:i/>
          <w:noProof/>
        </w:rPr>
        <w:t>Flora-Morphology, Distribution, Functional Ecology of Plants</w:t>
      </w:r>
      <w:r w:rsidRPr="00ED39A0">
        <w:rPr>
          <w:noProof/>
        </w:rPr>
        <w:t xml:space="preserve"> </w:t>
      </w:r>
      <w:r w:rsidRPr="00ED39A0">
        <w:rPr>
          <w:b/>
          <w:noProof/>
        </w:rPr>
        <w:t>206</w:t>
      </w:r>
      <w:r w:rsidRPr="00ED39A0">
        <w:rPr>
          <w:noProof/>
        </w:rPr>
        <w:t>, 173-184 (2011).</w:t>
      </w:r>
    </w:p>
    <w:p w14:paraId="21A77D82" w14:textId="77777777" w:rsidR="00ED39A0" w:rsidRPr="00ED39A0" w:rsidRDefault="00ED39A0" w:rsidP="00ED39A0">
      <w:pPr>
        <w:pStyle w:val="EndNoteBibliography"/>
        <w:ind w:left="720" w:hanging="720"/>
        <w:rPr>
          <w:noProof/>
        </w:rPr>
      </w:pPr>
      <w:r w:rsidRPr="00ED39A0">
        <w:rPr>
          <w:noProof/>
        </w:rPr>
        <w:t>156.</w:t>
      </w:r>
      <w:r w:rsidRPr="00ED39A0">
        <w:rPr>
          <w:noProof/>
        </w:rPr>
        <w:tab/>
        <w:t xml:space="preserve">G. Wigglesworth, Reproduction in Polytrichum commune L. and the significance of the rhizoid system. </w:t>
      </w:r>
      <w:r w:rsidRPr="00ED39A0">
        <w:rPr>
          <w:i/>
          <w:noProof/>
        </w:rPr>
        <w:t>Transactions of the British Bryological Society</w:t>
      </w:r>
      <w:r w:rsidRPr="00ED39A0">
        <w:rPr>
          <w:noProof/>
        </w:rPr>
        <w:t xml:space="preserve"> </w:t>
      </w:r>
      <w:r w:rsidRPr="00ED39A0">
        <w:rPr>
          <w:b/>
          <w:noProof/>
        </w:rPr>
        <w:t>1</w:t>
      </w:r>
      <w:r w:rsidRPr="00ED39A0">
        <w:rPr>
          <w:noProof/>
        </w:rPr>
        <w:t>, 4-13 (1947).</w:t>
      </w:r>
    </w:p>
    <w:p w14:paraId="08BAFE11" w14:textId="77777777" w:rsidR="00ED39A0" w:rsidRPr="00ED39A0" w:rsidRDefault="00ED39A0" w:rsidP="00ED39A0">
      <w:pPr>
        <w:pStyle w:val="EndNoteBibliography"/>
        <w:ind w:left="720" w:hanging="720"/>
        <w:rPr>
          <w:noProof/>
        </w:rPr>
      </w:pPr>
      <w:r w:rsidRPr="00ED39A0">
        <w:rPr>
          <w:noProof/>
        </w:rPr>
        <w:lastRenderedPageBreak/>
        <w:t>157.</w:t>
      </w:r>
      <w:r w:rsidRPr="00ED39A0">
        <w:rPr>
          <w:noProof/>
        </w:rPr>
        <w:tab/>
        <w:t xml:space="preserve">J. Mickiewicz, Vegetative multiplication and regeneration of Polytrichuin commune populations. </w:t>
      </w:r>
      <w:r w:rsidRPr="00ED39A0">
        <w:rPr>
          <w:i/>
          <w:noProof/>
        </w:rPr>
        <w:t>Acta Societatis Botanicorum Poloniae</w:t>
      </w:r>
      <w:r w:rsidRPr="00ED39A0">
        <w:rPr>
          <w:noProof/>
        </w:rPr>
        <w:t xml:space="preserve"> </w:t>
      </w:r>
      <w:r w:rsidRPr="00ED39A0">
        <w:rPr>
          <w:b/>
          <w:noProof/>
        </w:rPr>
        <w:t>44</w:t>
      </w:r>
      <w:r w:rsidRPr="00ED39A0">
        <w:rPr>
          <w:noProof/>
        </w:rPr>
        <w:t>, 15-24 (1975).</w:t>
      </w:r>
    </w:p>
    <w:p w14:paraId="297CDF40" w14:textId="77777777" w:rsidR="00ED39A0" w:rsidRPr="00ED39A0" w:rsidRDefault="00ED39A0" w:rsidP="00ED39A0">
      <w:pPr>
        <w:pStyle w:val="EndNoteBibliography"/>
        <w:ind w:left="720" w:hanging="720"/>
        <w:rPr>
          <w:noProof/>
        </w:rPr>
      </w:pPr>
      <w:r w:rsidRPr="00ED39A0">
        <w:rPr>
          <w:noProof/>
        </w:rPr>
        <w:t>158.</w:t>
      </w:r>
      <w:r w:rsidRPr="00ED39A0">
        <w:rPr>
          <w:noProof/>
        </w:rPr>
        <w:tab/>
        <w:t xml:space="preserve">E. M. Tronchin, O. D. Clerck, D. W. Freshwater, J. J. Bolton, R. J. Anderson, Ptilophora leliaertii and Ptilophora coppejansii, two new species of Gelidiales (Rhodophyta) from South Africa. </w:t>
      </w:r>
      <w:r w:rsidRPr="00ED39A0">
        <w:rPr>
          <w:i/>
          <w:noProof/>
        </w:rPr>
        <w:t>European Journal of Phycology</w:t>
      </w:r>
      <w:r w:rsidRPr="00ED39A0">
        <w:rPr>
          <w:noProof/>
        </w:rPr>
        <w:t xml:space="preserve"> </w:t>
      </w:r>
      <w:r w:rsidRPr="00ED39A0">
        <w:rPr>
          <w:b/>
          <w:noProof/>
        </w:rPr>
        <w:t>39</w:t>
      </w:r>
      <w:r w:rsidRPr="00ED39A0">
        <w:rPr>
          <w:noProof/>
        </w:rPr>
        <w:t>, 395-410 (2010).</w:t>
      </w:r>
    </w:p>
    <w:p w14:paraId="68ABEA8E" w14:textId="77777777" w:rsidR="00ED39A0" w:rsidRPr="00ED39A0" w:rsidRDefault="00ED39A0" w:rsidP="00ED39A0">
      <w:pPr>
        <w:pStyle w:val="EndNoteBibliography"/>
        <w:ind w:left="720" w:hanging="720"/>
        <w:rPr>
          <w:noProof/>
        </w:rPr>
      </w:pPr>
      <w:r w:rsidRPr="00ED39A0">
        <w:rPr>
          <w:noProof/>
        </w:rPr>
        <w:t>159.</w:t>
      </w:r>
      <w:r w:rsidRPr="00ED39A0">
        <w:rPr>
          <w:noProof/>
        </w:rPr>
        <w:tab/>
        <w:t>Neuhaus, R. Higgins, Ultrastructure, Biology, and Phylogenetic Relationships of Kinorhynch.  (2002).</w:t>
      </w:r>
    </w:p>
    <w:p w14:paraId="6024B6F4" w14:textId="77777777" w:rsidR="00ED39A0" w:rsidRPr="00ED39A0" w:rsidRDefault="00ED39A0" w:rsidP="00ED39A0">
      <w:pPr>
        <w:pStyle w:val="EndNoteBibliography"/>
        <w:ind w:left="720" w:hanging="720"/>
        <w:rPr>
          <w:noProof/>
        </w:rPr>
      </w:pPr>
      <w:r w:rsidRPr="00ED39A0">
        <w:rPr>
          <w:noProof/>
        </w:rPr>
        <w:t>160.</w:t>
      </w:r>
      <w:r w:rsidRPr="00ED39A0">
        <w:rPr>
          <w:noProof/>
        </w:rPr>
        <w:tab/>
        <w:t xml:space="preserve">N. Sánchez, M. Herranz, J. Benito, F. Pardos, Pycnophyes almansae sp. nov. and Pycnophyes lageria sp. nov., two new homalorhagid kinorhynchs (Kinorhyncha, Homalorhagida) from the Iberian Peninsula, with special focus on introvert features. </w:t>
      </w:r>
      <w:r w:rsidRPr="00ED39A0">
        <w:rPr>
          <w:i/>
          <w:noProof/>
        </w:rPr>
        <w:t>Marine Biology Research</w:t>
      </w:r>
      <w:r w:rsidRPr="00ED39A0">
        <w:rPr>
          <w:noProof/>
        </w:rPr>
        <w:t xml:space="preserve"> </w:t>
      </w:r>
      <w:r w:rsidRPr="00ED39A0">
        <w:rPr>
          <w:b/>
          <w:noProof/>
        </w:rPr>
        <w:t>10</w:t>
      </w:r>
      <w:r w:rsidRPr="00ED39A0">
        <w:rPr>
          <w:noProof/>
        </w:rPr>
        <w:t>, 17-36 (2014).</w:t>
      </w:r>
    </w:p>
    <w:p w14:paraId="6B8471F9" w14:textId="77777777" w:rsidR="00ED39A0" w:rsidRPr="00ED39A0" w:rsidRDefault="00ED39A0" w:rsidP="00ED39A0">
      <w:pPr>
        <w:pStyle w:val="EndNoteBibliography"/>
        <w:ind w:left="720" w:hanging="720"/>
        <w:rPr>
          <w:noProof/>
        </w:rPr>
      </w:pPr>
      <w:r w:rsidRPr="00ED39A0">
        <w:rPr>
          <w:noProof/>
        </w:rPr>
        <w:t>161.</w:t>
      </w:r>
      <w:r w:rsidRPr="00ED39A0">
        <w:rPr>
          <w:noProof/>
        </w:rPr>
        <w:tab/>
        <w:t xml:space="preserve">C. Blake, Three new species of worms belonging to the order Echinodera. </w:t>
      </w:r>
      <w:r w:rsidRPr="00ED39A0">
        <w:rPr>
          <w:i/>
          <w:noProof/>
        </w:rPr>
        <w:t>Biological Survey of the Mount Desert Region</w:t>
      </w:r>
      <w:r w:rsidRPr="00ED39A0">
        <w:rPr>
          <w:noProof/>
        </w:rPr>
        <w:t xml:space="preserve"> </w:t>
      </w:r>
      <w:r w:rsidRPr="00ED39A0">
        <w:rPr>
          <w:b/>
          <w:noProof/>
        </w:rPr>
        <w:t>4</w:t>
      </w:r>
      <w:r w:rsidRPr="00ED39A0">
        <w:rPr>
          <w:noProof/>
        </w:rPr>
        <w:t>, 3-10 (1930).</w:t>
      </w:r>
    </w:p>
    <w:p w14:paraId="71A93CE6" w14:textId="77777777" w:rsidR="00ED39A0" w:rsidRPr="00ED39A0" w:rsidRDefault="00ED39A0" w:rsidP="00ED39A0">
      <w:pPr>
        <w:pStyle w:val="EndNoteBibliography"/>
        <w:ind w:left="720" w:hanging="720"/>
        <w:rPr>
          <w:noProof/>
        </w:rPr>
      </w:pPr>
      <w:r w:rsidRPr="00ED39A0">
        <w:rPr>
          <w:noProof/>
        </w:rPr>
        <w:t>162.</w:t>
      </w:r>
      <w:r w:rsidRPr="00ED39A0">
        <w:rPr>
          <w:noProof/>
        </w:rPr>
        <w:tab/>
        <w:t xml:space="preserve">M. Herranz, N. Sánchez, F. Pardos, R. P. Higgins, New Kinorhyncha from Florida coastal waters. </w:t>
      </w:r>
      <w:r w:rsidRPr="00ED39A0">
        <w:rPr>
          <w:i/>
          <w:noProof/>
        </w:rPr>
        <w:t>Helgoland Marine Research</w:t>
      </w:r>
      <w:r w:rsidRPr="00ED39A0">
        <w:rPr>
          <w:noProof/>
        </w:rPr>
        <w:t xml:space="preserve"> </w:t>
      </w:r>
      <w:r w:rsidRPr="00ED39A0">
        <w:rPr>
          <w:b/>
          <w:noProof/>
        </w:rPr>
        <w:t>68</w:t>
      </w:r>
      <w:r w:rsidRPr="00ED39A0">
        <w:rPr>
          <w:noProof/>
        </w:rPr>
        <w:t>, 59-87 (2013).</w:t>
      </w:r>
    </w:p>
    <w:p w14:paraId="1CE3709D" w14:textId="77777777" w:rsidR="00ED39A0" w:rsidRPr="00ED39A0" w:rsidRDefault="00ED39A0" w:rsidP="00ED39A0">
      <w:pPr>
        <w:pStyle w:val="EndNoteBibliography"/>
        <w:ind w:left="720" w:hanging="720"/>
        <w:rPr>
          <w:noProof/>
        </w:rPr>
      </w:pPr>
      <w:r w:rsidRPr="00ED39A0">
        <w:rPr>
          <w:noProof/>
        </w:rPr>
        <w:t>163.</w:t>
      </w:r>
      <w:r w:rsidRPr="00ED39A0">
        <w:rPr>
          <w:noProof/>
        </w:rPr>
        <w:tab/>
        <w:t xml:space="preserve">J. M. Kain, Winter favours growth and survival of Ralfsia verrucosa (Phaeophyceae) in high intertidal rockpools in southeast Australia. </w:t>
      </w:r>
      <w:r w:rsidRPr="00ED39A0">
        <w:rPr>
          <w:i/>
          <w:noProof/>
        </w:rPr>
        <w:t>Phycologia</w:t>
      </w:r>
      <w:r w:rsidRPr="00ED39A0">
        <w:rPr>
          <w:noProof/>
        </w:rPr>
        <w:t xml:space="preserve"> </w:t>
      </w:r>
      <w:r w:rsidRPr="00ED39A0">
        <w:rPr>
          <w:b/>
          <w:noProof/>
        </w:rPr>
        <w:t>47</w:t>
      </w:r>
      <w:r w:rsidRPr="00ED39A0">
        <w:rPr>
          <w:noProof/>
        </w:rPr>
        <w:t>, 498-509 (2008).</w:t>
      </w:r>
    </w:p>
    <w:p w14:paraId="2EF52CDC" w14:textId="77777777" w:rsidR="00ED39A0" w:rsidRPr="00ED39A0" w:rsidRDefault="00ED39A0" w:rsidP="00ED39A0">
      <w:pPr>
        <w:pStyle w:val="EndNoteBibliography"/>
        <w:ind w:left="720" w:hanging="720"/>
        <w:rPr>
          <w:noProof/>
        </w:rPr>
      </w:pPr>
      <w:r w:rsidRPr="00ED39A0">
        <w:rPr>
          <w:noProof/>
        </w:rPr>
        <w:t>164.</w:t>
      </w:r>
      <w:r w:rsidRPr="00ED39A0">
        <w:rPr>
          <w:noProof/>
        </w:rPr>
        <w:tab/>
        <w:t xml:space="preserve">W. Nelson, A critical review of the Ralfsiales, Ralfsiaceae and the taxonomic position of Analipus japonicus (Harv.) Wynne (Phaeophyta). </w:t>
      </w:r>
      <w:r w:rsidRPr="00ED39A0">
        <w:rPr>
          <w:i/>
          <w:noProof/>
        </w:rPr>
        <w:t>British Phycological Journal</w:t>
      </w:r>
      <w:r w:rsidRPr="00ED39A0">
        <w:rPr>
          <w:noProof/>
        </w:rPr>
        <w:t xml:space="preserve"> </w:t>
      </w:r>
      <w:r w:rsidRPr="00ED39A0">
        <w:rPr>
          <w:b/>
          <w:noProof/>
        </w:rPr>
        <w:t>17</w:t>
      </w:r>
      <w:r w:rsidRPr="00ED39A0">
        <w:rPr>
          <w:noProof/>
        </w:rPr>
        <w:t>, 311-320 (1982).</w:t>
      </w:r>
    </w:p>
    <w:p w14:paraId="785E16B7" w14:textId="77777777" w:rsidR="00ED39A0" w:rsidRPr="00ED39A0" w:rsidRDefault="00ED39A0" w:rsidP="00ED39A0">
      <w:pPr>
        <w:pStyle w:val="EndNoteBibliography"/>
        <w:ind w:left="720" w:hanging="720"/>
        <w:rPr>
          <w:noProof/>
        </w:rPr>
      </w:pPr>
      <w:r w:rsidRPr="00ED39A0">
        <w:rPr>
          <w:noProof/>
        </w:rPr>
        <w:t>165.</w:t>
      </w:r>
      <w:r w:rsidRPr="00ED39A0">
        <w:rPr>
          <w:noProof/>
        </w:rPr>
        <w:tab/>
        <w:t xml:space="preserve">C. Nielsen, </w:t>
      </w:r>
      <w:r w:rsidRPr="00ED39A0">
        <w:rPr>
          <w:i/>
          <w:noProof/>
        </w:rPr>
        <w:t>Animal evolution: interrelationships of the living phyla</w:t>
      </w:r>
      <w:r w:rsidRPr="00ED39A0">
        <w:rPr>
          <w:noProof/>
        </w:rPr>
        <w:t xml:space="preserve"> (Oxford University Press on Demand, 2012).</w:t>
      </w:r>
    </w:p>
    <w:p w14:paraId="56AD00AD" w14:textId="77777777" w:rsidR="00ED39A0" w:rsidRPr="00ED39A0" w:rsidRDefault="00ED39A0" w:rsidP="00ED39A0">
      <w:pPr>
        <w:pStyle w:val="EndNoteBibliography"/>
        <w:ind w:left="720" w:hanging="720"/>
        <w:rPr>
          <w:noProof/>
        </w:rPr>
      </w:pPr>
      <w:r w:rsidRPr="00ED39A0">
        <w:rPr>
          <w:noProof/>
        </w:rPr>
        <w:t>166.</w:t>
      </w:r>
      <w:r w:rsidRPr="00ED39A0">
        <w:rPr>
          <w:noProof/>
        </w:rPr>
        <w:tab/>
        <w:t xml:space="preserve">R. M. KRISTENSEN, A. NØRREVANG, On the fine structure of Rastrognathia macrostoma gen. et sp. n. placed in Rastrognathiidae fam. n.(Gnathostomulida). </w:t>
      </w:r>
      <w:r w:rsidRPr="00ED39A0">
        <w:rPr>
          <w:i/>
          <w:noProof/>
        </w:rPr>
        <w:t>Zoologica Scripta</w:t>
      </w:r>
      <w:r w:rsidRPr="00ED39A0">
        <w:rPr>
          <w:noProof/>
        </w:rPr>
        <w:t xml:space="preserve"> </w:t>
      </w:r>
      <w:r w:rsidRPr="00ED39A0">
        <w:rPr>
          <w:b/>
          <w:noProof/>
        </w:rPr>
        <w:t>6</w:t>
      </w:r>
      <w:r w:rsidRPr="00ED39A0">
        <w:rPr>
          <w:noProof/>
        </w:rPr>
        <w:t>, 27-41 (1977).</w:t>
      </w:r>
    </w:p>
    <w:p w14:paraId="52B37F67" w14:textId="77777777" w:rsidR="00ED39A0" w:rsidRPr="00ED39A0" w:rsidRDefault="00ED39A0" w:rsidP="00ED39A0">
      <w:pPr>
        <w:pStyle w:val="EndNoteBibliography"/>
        <w:ind w:left="720" w:hanging="720"/>
        <w:rPr>
          <w:noProof/>
        </w:rPr>
      </w:pPr>
      <w:r w:rsidRPr="00ED39A0">
        <w:rPr>
          <w:noProof/>
        </w:rPr>
        <w:t>167.</w:t>
      </w:r>
      <w:r w:rsidRPr="00ED39A0">
        <w:rPr>
          <w:noProof/>
        </w:rPr>
        <w:tab/>
        <w:t xml:space="preserve">M.-A. Félix, Alternative morphs and plasticity of vulval development in a rhabditid nematode species. </w:t>
      </w:r>
      <w:r w:rsidRPr="00ED39A0">
        <w:rPr>
          <w:i/>
          <w:noProof/>
        </w:rPr>
        <w:t>Development Genes and Evolution</w:t>
      </w:r>
      <w:r w:rsidRPr="00ED39A0">
        <w:rPr>
          <w:noProof/>
        </w:rPr>
        <w:t xml:space="preserve"> </w:t>
      </w:r>
      <w:r w:rsidRPr="00ED39A0">
        <w:rPr>
          <w:b/>
          <w:noProof/>
        </w:rPr>
        <w:t>214</w:t>
      </w:r>
      <w:r w:rsidRPr="00ED39A0">
        <w:rPr>
          <w:noProof/>
        </w:rPr>
        <w:t>, 55-63 (2004).</w:t>
      </w:r>
    </w:p>
    <w:p w14:paraId="5CA868DA" w14:textId="77777777" w:rsidR="00ED39A0" w:rsidRPr="00ED39A0" w:rsidRDefault="00ED39A0" w:rsidP="00ED39A0">
      <w:pPr>
        <w:pStyle w:val="EndNoteBibliography"/>
        <w:ind w:left="720" w:hanging="720"/>
        <w:rPr>
          <w:noProof/>
        </w:rPr>
      </w:pPr>
      <w:r w:rsidRPr="00ED39A0">
        <w:rPr>
          <w:noProof/>
        </w:rPr>
        <w:t>168.</w:t>
      </w:r>
      <w:r w:rsidRPr="00ED39A0">
        <w:rPr>
          <w:noProof/>
        </w:rPr>
        <w:tab/>
        <w:t xml:space="preserve">D. C. Shakes, B. J. Neva, H. Huynh, J. Chaudhuri, A. Pires-Dasilva, Asymmetric spermatocyte division as a mechanism for controlling sex ratios. </w:t>
      </w:r>
      <w:r w:rsidRPr="00ED39A0">
        <w:rPr>
          <w:i/>
          <w:noProof/>
        </w:rPr>
        <w:t>Nat Commun</w:t>
      </w:r>
      <w:r w:rsidRPr="00ED39A0">
        <w:rPr>
          <w:noProof/>
        </w:rPr>
        <w:t xml:space="preserve"> </w:t>
      </w:r>
      <w:r w:rsidRPr="00ED39A0">
        <w:rPr>
          <w:b/>
          <w:noProof/>
        </w:rPr>
        <w:t>2</w:t>
      </w:r>
      <w:r w:rsidRPr="00ED39A0">
        <w:rPr>
          <w:noProof/>
        </w:rPr>
        <w:t>, 157 (2011).</w:t>
      </w:r>
    </w:p>
    <w:p w14:paraId="134F73AD" w14:textId="77777777" w:rsidR="00ED39A0" w:rsidRPr="00ED39A0" w:rsidRDefault="00ED39A0" w:rsidP="00ED39A0">
      <w:pPr>
        <w:pStyle w:val="EndNoteBibliography"/>
        <w:ind w:left="720" w:hanging="720"/>
        <w:rPr>
          <w:noProof/>
        </w:rPr>
      </w:pPr>
      <w:r w:rsidRPr="00ED39A0">
        <w:rPr>
          <w:noProof/>
        </w:rPr>
        <w:t>169.</w:t>
      </w:r>
      <w:r w:rsidRPr="00ED39A0">
        <w:rPr>
          <w:noProof/>
        </w:rPr>
        <w:tab/>
        <w:t xml:space="preserve">D. Atkins, Rhopalura granosa sp. nov., an orthonectid parasite of a lamellibranch Heteranomia squamula L., with a note on its swimming behaviour. </w:t>
      </w:r>
      <w:r w:rsidRPr="00ED39A0">
        <w:rPr>
          <w:i/>
          <w:noProof/>
        </w:rPr>
        <w:t>Journal of the Marine Biological Association of the United Kingdom</w:t>
      </w:r>
      <w:r w:rsidRPr="00ED39A0">
        <w:rPr>
          <w:noProof/>
        </w:rPr>
        <w:t xml:space="preserve"> </w:t>
      </w:r>
      <w:r w:rsidRPr="00ED39A0">
        <w:rPr>
          <w:b/>
          <w:noProof/>
        </w:rPr>
        <w:t>19</w:t>
      </w:r>
      <w:r w:rsidRPr="00ED39A0">
        <w:rPr>
          <w:noProof/>
        </w:rPr>
        <w:t>, 233-252 (1933).</w:t>
      </w:r>
    </w:p>
    <w:p w14:paraId="7C58C57A" w14:textId="77777777" w:rsidR="00ED39A0" w:rsidRPr="00ED39A0" w:rsidRDefault="00ED39A0" w:rsidP="00ED39A0">
      <w:pPr>
        <w:pStyle w:val="EndNoteBibliography"/>
        <w:ind w:left="720" w:hanging="720"/>
        <w:rPr>
          <w:noProof/>
        </w:rPr>
      </w:pPr>
      <w:r w:rsidRPr="00ED39A0">
        <w:rPr>
          <w:noProof/>
        </w:rPr>
        <w:t>170.</w:t>
      </w:r>
      <w:r w:rsidRPr="00ED39A0">
        <w:rPr>
          <w:noProof/>
        </w:rPr>
        <w:tab/>
        <w:t>P. Vasishta, Some Observations on the Life-History of Rivularia Joshii Sp. Nov. from Hoshiarpur, Punjab, India.  (1962).</w:t>
      </w:r>
    </w:p>
    <w:p w14:paraId="41F28899" w14:textId="77777777" w:rsidR="00ED39A0" w:rsidRPr="00ED39A0" w:rsidRDefault="00ED39A0" w:rsidP="00ED39A0">
      <w:pPr>
        <w:pStyle w:val="EndNoteBibliography"/>
        <w:ind w:left="720" w:hanging="720"/>
        <w:rPr>
          <w:noProof/>
        </w:rPr>
      </w:pPr>
      <w:r w:rsidRPr="00ED39A0">
        <w:rPr>
          <w:noProof/>
        </w:rPr>
        <w:t>171.</w:t>
      </w:r>
      <w:r w:rsidRPr="00ED39A0">
        <w:rPr>
          <w:noProof/>
        </w:rPr>
        <w:tab/>
        <w:t xml:space="preserve">J. H. Koschwanez, K. R. Foster, A. W. Murray, Sucrose Utilization in Budding Yeast as a Model for the Origin of Undifferentiated Multicellularity. </w:t>
      </w:r>
      <w:r w:rsidRPr="00ED39A0">
        <w:rPr>
          <w:i/>
          <w:noProof/>
        </w:rPr>
        <w:t>PLOS Biology</w:t>
      </w:r>
      <w:r w:rsidRPr="00ED39A0">
        <w:rPr>
          <w:noProof/>
        </w:rPr>
        <w:t xml:space="preserve"> </w:t>
      </w:r>
      <w:r w:rsidRPr="00ED39A0">
        <w:rPr>
          <w:b/>
          <w:noProof/>
        </w:rPr>
        <w:t>9</w:t>
      </w:r>
      <w:r w:rsidRPr="00ED39A0">
        <w:rPr>
          <w:noProof/>
        </w:rPr>
        <w:t>, e1001122 (2011).</w:t>
      </w:r>
    </w:p>
    <w:p w14:paraId="2307357E" w14:textId="77777777" w:rsidR="00ED39A0" w:rsidRPr="00ED39A0" w:rsidRDefault="00ED39A0" w:rsidP="00ED39A0">
      <w:pPr>
        <w:pStyle w:val="EndNoteBibliography"/>
        <w:ind w:left="720" w:hanging="720"/>
        <w:rPr>
          <w:noProof/>
        </w:rPr>
      </w:pPr>
      <w:r w:rsidRPr="00ED39A0">
        <w:rPr>
          <w:noProof/>
        </w:rPr>
        <w:t>172.</w:t>
      </w:r>
      <w:r w:rsidRPr="00ED39A0">
        <w:rPr>
          <w:noProof/>
        </w:rPr>
        <w:tab/>
        <w:t xml:space="preserve">W. E. Van Drunen, M. E. Dorken, Trade-offs between clonal and sexual reproduction in Sagittaria latifolia (Alismataceae) scale up to affect the fitness of entire clones. </w:t>
      </w:r>
      <w:r w:rsidRPr="00ED39A0">
        <w:rPr>
          <w:i/>
          <w:noProof/>
        </w:rPr>
        <w:t>New Phytol</w:t>
      </w:r>
      <w:r w:rsidRPr="00ED39A0">
        <w:rPr>
          <w:noProof/>
        </w:rPr>
        <w:t xml:space="preserve"> </w:t>
      </w:r>
      <w:r w:rsidRPr="00ED39A0">
        <w:rPr>
          <w:b/>
          <w:noProof/>
        </w:rPr>
        <w:t>196</w:t>
      </w:r>
      <w:r w:rsidRPr="00ED39A0">
        <w:rPr>
          <w:noProof/>
        </w:rPr>
        <w:t>, 606-616 (2012).</w:t>
      </w:r>
    </w:p>
    <w:p w14:paraId="57359427" w14:textId="77777777" w:rsidR="00ED39A0" w:rsidRPr="00ED39A0" w:rsidRDefault="00ED39A0" w:rsidP="00ED39A0">
      <w:pPr>
        <w:pStyle w:val="EndNoteBibliography"/>
        <w:ind w:left="720" w:hanging="720"/>
        <w:rPr>
          <w:noProof/>
        </w:rPr>
      </w:pPr>
      <w:r w:rsidRPr="00ED39A0">
        <w:rPr>
          <w:noProof/>
        </w:rPr>
        <w:t>173.</w:t>
      </w:r>
      <w:r w:rsidRPr="00ED39A0">
        <w:rPr>
          <w:noProof/>
        </w:rPr>
        <w:tab/>
        <w:t>M. J. Dayel</w:t>
      </w:r>
      <w:r w:rsidRPr="00ED39A0">
        <w:rPr>
          <w:i/>
          <w:noProof/>
        </w:rPr>
        <w:t xml:space="preserve"> et al.</w:t>
      </w:r>
      <w:r w:rsidRPr="00ED39A0">
        <w:rPr>
          <w:noProof/>
        </w:rPr>
        <w:t xml:space="preserve">, Cell differentiation and morphogenesis in the colony-forming choanoflagellate Salpingoeca rosetta. </w:t>
      </w:r>
      <w:r w:rsidRPr="00ED39A0">
        <w:rPr>
          <w:i/>
          <w:noProof/>
        </w:rPr>
        <w:t>Developmental Biology</w:t>
      </w:r>
      <w:r w:rsidRPr="00ED39A0">
        <w:rPr>
          <w:noProof/>
        </w:rPr>
        <w:t xml:space="preserve"> </w:t>
      </w:r>
      <w:r w:rsidRPr="00ED39A0">
        <w:rPr>
          <w:b/>
          <w:noProof/>
        </w:rPr>
        <w:t>357</w:t>
      </w:r>
      <w:r w:rsidRPr="00ED39A0">
        <w:rPr>
          <w:noProof/>
        </w:rPr>
        <w:t>, 73-82 (2011).</w:t>
      </w:r>
    </w:p>
    <w:p w14:paraId="2DAC98F7" w14:textId="77777777" w:rsidR="00ED39A0" w:rsidRPr="00ED39A0" w:rsidRDefault="00ED39A0" w:rsidP="00ED39A0">
      <w:pPr>
        <w:pStyle w:val="EndNoteBibliography"/>
        <w:ind w:left="720" w:hanging="720"/>
        <w:rPr>
          <w:noProof/>
        </w:rPr>
      </w:pPr>
      <w:r w:rsidRPr="00ED39A0">
        <w:rPr>
          <w:noProof/>
        </w:rPr>
        <w:t>174.</w:t>
      </w:r>
      <w:r w:rsidRPr="00ED39A0">
        <w:rPr>
          <w:noProof/>
        </w:rPr>
        <w:tab/>
        <w:t xml:space="preserve">S. R. Fairclough, M. J. Dayel, N. King, Multicellular development in a choanoflagellate. </w:t>
      </w:r>
      <w:r w:rsidRPr="00ED39A0">
        <w:rPr>
          <w:i/>
          <w:noProof/>
        </w:rPr>
        <w:t>Current Biology</w:t>
      </w:r>
      <w:r w:rsidRPr="00ED39A0">
        <w:rPr>
          <w:noProof/>
        </w:rPr>
        <w:t xml:space="preserve"> </w:t>
      </w:r>
      <w:r w:rsidRPr="00ED39A0">
        <w:rPr>
          <w:b/>
          <w:noProof/>
        </w:rPr>
        <w:t>20</w:t>
      </w:r>
      <w:r w:rsidRPr="00ED39A0">
        <w:rPr>
          <w:noProof/>
        </w:rPr>
        <w:t>, R875-R876 (2010).</w:t>
      </w:r>
    </w:p>
    <w:p w14:paraId="76E6F76F" w14:textId="77777777" w:rsidR="00ED39A0" w:rsidRPr="00ED39A0" w:rsidRDefault="00ED39A0" w:rsidP="00ED39A0">
      <w:pPr>
        <w:pStyle w:val="EndNoteBibliography"/>
        <w:ind w:left="720" w:hanging="720"/>
        <w:rPr>
          <w:noProof/>
        </w:rPr>
      </w:pPr>
      <w:r w:rsidRPr="00ED39A0">
        <w:rPr>
          <w:noProof/>
        </w:rPr>
        <w:t>175.</w:t>
      </w:r>
      <w:r w:rsidRPr="00ED39A0">
        <w:rPr>
          <w:noProof/>
        </w:rPr>
        <w:tab/>
        <w:t xml:space="preserve">T. C. Levin, N. King, Evidence for sex and recombination in the choanoflagellate Salpingoeca rosetta. </w:t>
      </w:r>
      <w:r w:rsidRPr="00ED39A0">
        <w:rPr>
          <w:i/>
          <w:noProof/>
        </w:rPr>
        <w:t>Current Biology</w:t>
      </w:r>
      <w:r w:rsidRPr="00ED39A0">
        <w:rPr>
          <w:noProof/>
        </w:rPr>
        <w:t xml:space="preserve"> </w:t>
      </w:r>
      <w:r w:rsidRPr="00ED39A0">
        <w:rPr>
          <w:b/>
          <w:noProof/>
        </w:rPr>
        <w:t>23</w:t>
      </w:r>
      <w:r w:rsidRPr="00ED39A0">
        <w:rPr>
          <w:noProof/>
        </w:rPr>
        <w:t>, 2176-2180 (2013).</w:t>
      </w:r>
    </w:p>
    <w:p w14:paraId="02C08E81" w14:textId="77777777" w:rsidR="00ED39A0" w:rsidRPr="00ED39A0" w:rsidRDefault="00ED39A0" w:rsidP="00ED39A0">
      <w:pPr>
        <w:pStyle w:val="EndNoteBibliography"/>
        <w:ind w:left="720" w:hanging="720"/>
        <w:rPr>
          <w:noProof/>
        </w:rPr>
      </w:pPr>
      <w:r w:rsidRPr="00ED39A0">
        <w:rPr>
          <w:noProof/>
        </w:rPr>
        <w:lastRenderedPageBreak/>
        <w:t>176.</w:t>
      </w:r>
      <w:r w:rsidRPr="00ED39A0">
        <w:rPr>
          <w:noProof/>
        </w:rPr>
        <w:tab/>
        <w:t xml:space="preserve">G. F. Papenfuss, T. Edelstein, The morphology and taxonomy of the red alga Sarconema (Gigartinales: Solieriaceae). </w:t>
      </w:r>
      <w:r w:rsidRPr="00ED39A0">
        <w:rPr>
          <w:i/>
          <w:noProof/>
        </w:rPr>
        <w:t>Phycologia</w:t>
      </w:r>
      <w:r w:rsidRPr="00ED39A0">
        <w:rPr>
          <w:noProof/>
        </w:rPr>
        <w:t xml:space="preserve"> </w:t>
      </w:r>
      <w:r w:rsidRPr="00ED39A0">
        <w:rPr>
          <w:b/>
          <w:noProof/>
        </w:rPr>
        <w:t>13</w:t>
      </w:r>
      <w:r w:rsidRPr="00ED39A0">
        <w:rPr>
          <w:noProof/>
        </w:rPr>
        <w:t>, 31-43 (1974).</w:t>
      </w:r>
    </w:p>
    <w:p w14:paraId="7B3D0969" w14:textId="77777777" w:rsidR="00ED39A0" w:rsidRPr="00ED39A0" w:rsidRDefault="00ED39A0" w:rsidP="00ED39A0">
      <w:pPr>
        <w:pStyle w:val="EndNoteBibliography"/>
        <w:ind w:left="720" w:hanging="720"/>
        <w:rPr>
          <w:noProof/>
        </w:rPr>
      </w:pPr>
      <w:r w:rsidRPr="00ED39A0">
        <w:rPr>
          <w:noProof/>
        </w:rPr>
        <w:t>177.</w:t>
      </w:r>
      <w:r w:rsidRPr="00ED39A0">
        <w:rPr>
          <w:noProof/>
        </w:rPr>
        <w:tab/>
        <w:t xml:space="preserve">M. Chihara, Germination of carpospores of Pikea californica and Schimmelmannia plumosa as found in Japan, with special reference to their life history. </w:t>
      </w:r>
      <w:r w:rsidRPr="00ED39A0">
        <w:rPr>
          <w:i/>
          <w:noProof/>
        </w:rPr>
        <w:t>Bulletin de la Société Botanique de France</w:t>
      </w:r>
      <w:r w:rsidRPr="00ED39A0">
        <w:rPr>
          <w:noProof/>
        </w:rPr>
        <w:t xml:space="preserve"> </w:t>
      </w:r>
      <w:r w:rsidRPr="00ED39A0">
        <w:rPr>
          <w:b/>
          <w:noProof/>
        </w:rPr>
        <w:t>119</w:t>
      </w:r>
      <w:r w:rsidRPr="00ED39A0">
        <w:rPr>
          <w:noProof/>
        </w:rPr>
        <w:t>, 313-319 (1972).</w:t>
      </w:r>
    </w:p>
    <w:p w14:paraId="27E9FF06" w14:textId="77777777" w:rsidR="00ED39A0" w:rsidRPr="00ED39A0" w:rsidRDefault="00ED39A0" w:rsidP="00ED39A0">
      <w:pPr>
        <w:pStyle w:val="EndNoteBibliography"/>
        <w:ind w:left="720" w:hanging="720"/>
        <w:rPr>
          <w:noProof/>
        </w:rPr>
      </w:pPr>
      <w:r w:rsidRPr="00ED39A0">
        <w:rPr>
          <w:noProof/>
        </w:rPr>
        <w:t>178.</w:t>
      </w:r>
      <w:r w:rsidRPr="00ED39A0">
        <w:rPr>
          <w:noProof/>
        </w:rPr>
        <w:tab/>
        <w:t>Umezaki, Life History Types of the Florideophyceae (Rhodophyta) and their Evolution.  (1989).</w:t>
      </w:r>
    </w:p>
    <w:p w14:paraId="4E021C9B" w14:textId="77777777" w:rsidR="00ED39A0" w:rsidRPr="00ED39A0" w:rsidRDefault="00ED39A0" w:rsidP="00ED39A0">
      <w:pPr>
        <w:pStyle w:val="EndNoteBibliography"/>
        <w:ind w:left="720" w:hanging="720"/>
        <w:rPr>
          <w:noProof/>
        </w:rPr>
      </w:pPr>
      <w:r w:rsidRPr="00ED39A0">
        <w:rPr>
          <w:noProof/>
        </w:rPr>
        <w:t>179.</w:t>
      </w:r>
      <w:r w:rsidRPr="00ED39A0">
        <w:rPr>
          <w:noProof/>
        </w:rPr>
        <w:tab/>
        <w:t xml:space="preserve">C. Acleto O, Structure and reproduction of Schimmelmannia dawsonii sp. nov. (Rhodophyceae, Cryptonemiales). </w:t>
      </w:r>
      <w:r w:rsidRPr="00ED39A0">
        <w:rPr>
          <w:i/>
          <w:noProof/>
        </w:rPr>
        <w:t>Phycologia</w:t>
      </w:r>
      <w:r w:rsidRPr="00ED39A0">
        <w:rPr>
          <w:noProof/>
        </w:rPr>
        <w:t xml:space="preserve"> </w:t>
      </w:r>
      <w:r w:rsidRPr="00ED39A0">
        <w:rPr>
          <w:b/>
          <w:noProof/>
        </w:rPr>
        <w:t>11</w:t>
      </w:r>
      <w:r w:rsidRPr="00ED39A0">
        <w:rPr>
          <w:noProof/>
        </w:rPr>
        <w:t>, 5-9 (1972).</w:t>
      </w:r>
    </w:p>
    <w:p w14:paraId="67A21F13" w14:textId="77777777" w:rsidR="00ED39A0" w:rsidRPr="00ED39A0" w:rsidRDefault="00ED39A0" w:rsidP="00ED39A0">
      <w:pPr>
        <w:pStyle w:val="EndNoteBibliography"/>
        <w:ind w:left="720" w:hanging="720"/>
        <w:rPr>
          <w:noProof/>
        </w:rPr>
      </w:pPr>
      <w:r w:rsidRPr="00ED39A0">
        <w:rPr>
          <w:noProof/>
        </w:rPr>
        <w:t>180.</w:t>
      </w:r>
      <w:r w:rsidRPr="00ED39A0">
        <w:rPr>
          <w:noProof/>
        </w:rPr>
        <w:tab/>
        <w:t xml:space="preserve">C. A. Maggs, M. D. Guiry, Life history and reproduction of Schmitzia hiscockiana sp. nov.(Rhodophyta, Gigartinales) from the British Isles. </w:t>
      </w:r>
      <w:r w:rsidRPr="00ED39A0">
        <w:rPr>
          <w:i/>
          <w:noProof/>
        </w:rPr>
        <w:t>Phycologia</w:t>
      </w:r>
      <w:r w:rsidRPr="00ED39A0">
        <w:rPr>
          <w:noProof/>
        </w:rPr>
        <w:t xml:space="preserve"> </w:t>
      </w:r>
      <w:r w:rsidRPr="00ED39A0">
        <w:rPr>
          <w:b/>
          <w:noProof/>
        </w:rPr>
        <w:t>24</w:t>
      </w:r>
      <w:r w:rsidRPr="00ED39A0">
        <w:rPr>
          <w:noProof/>
        </w:rPr>
        <w:t>, 297-310 (1985).</w:t>
      </w:r>
    </w:p>
    <w:p w14:paraId="26769FCF" w14:textId="77777777" w:rsidR="00ED39A0" w:rsidRPr="00ED39A0" w:rsidRDefault="00ED39A0" w:rsidP="00ED39A0">
      <w:pPr>
        <w:pStyle w:val="EndNoteBibliography"/>
        <w:ind w:left="720" w:hanging="720"/>
        <w:rPr>
          <w:noProof/>
        </w:rPr>
      </w:pPr>
      <w:r w:rsidRPr="00ED39A0">
        <w:rPr>
          <w:noProof/>
        </w:rPr>
        <w:t>181.</w:t>
      </w:r>
      <w:r w:rsidRPr="00ED39A0">
        <w:rPr>
          <w:noProof/>
        </w:rPr>
        <w:tab/>
        <w:t xml:space="preserve">M. N. Clayton, Morphological variation and life history in cylindrical forms of Scytosiphon lomentaria (Scytosiphonaceae: Phaeophyta) from southern Australia. </w:t>
      </w:r>
      <w:r w:rsidRPr="00ED39A0">
        <w:rPr>
          <w:i/>
          <w:noProof/>
        </w:rPr>
        <w:t>Marine Biology</w:t>
      </w:r>
      <w:r w:rsidRPr="00ED39A0">
        <w:rPr>
          <w:noProof/>
        </w:rPr>
        <w:t xml:space="preserve"> </w:t>
      </w:r>
      <w:r w:rsidRPr="00ED39A0">
        <w:rPr>
          <w:b/>
          <w:noProof/>
        </w:rPr>
        <w:t>47</w:t>
      </w:r>
      <w:r w:rsidRPr="00ED39A0">
        <w:rPr>
          <w:noProof/>
        </w:rPr>
        <w:t>, 349-357 (1978).</w:t>
      </w:r>
    </w:p>
    <w:p w14:paraId="5FD5A265" w14:textId="77777777" w:rsidR="00ED39A0" w:rsidRPr="00ED39A0" w:rsidRDefault="00ED39A0" w:rsidP="00ED39A0">
      <w:pPr>
        <w:pStyle w:val="EndNoteBibliography"/>
        <w:ind w:left="720" w:hanging="720"/>
        <w:rPr>
          <w:noProof/>
        </w:rPr>
      </w:pPr>
      <w:r w:rsidRPr="00ED39A0">
        <w:rPr>
          <w:noProof/>
        </w:rPr>
        <w:t>182.</w:t>
      </w:r>
      <w:r w:rsidRPr="00ED39A0">
        <w:rPr>
          <w:noProof/>
        </w:rPr>
        <w:tab/>
        <w:t xml:space="preserve">P. Cribb, 636. THE GENUS SELENIPEDIUM: Orchidaceae. </w:t>
      </w:r>
      <w:r w:rsidRPr="00ED39A0">
        <w:rPr>
          <w:i/>
          <w:noProof/>
        </w:rPr>
        <w:t>Curtis's Botanical Magazine</w:t>
      </w:r>
      <w:r w:rsidRPr="00ED39A0">
        <w:rPr>
          <w:noProof/>
        </w:rPr>
        <w:t xml:space="preserve"> </w:t>
      </w:r>
      <w:r w:rsidRPr="00ED39A0">
        <w:rPr>
          <w:b/>
          <w:noProof/>
        </w:rPr>
        <w:t>26</w:t>
      </w:r>
      <w:r w:rsidRPr="00ED39A0">
        <w:rPr>
          <w:noProof/>
        </w:rPr>
        <w:t>, 5-20 (2009).</w:t>
      </w:r>
    </w:p>
    <w:p w14:paraId="0F113BAC" w14:textId="77777777" w:rsidR="00ED39A0" w:rsidRPr="00ED39A0" w:rsidRDefault="00ED39A0" w:rsidP="00ED39A0">
      <w:pPr>
        <w:pStyle w:val="EndNoteBibliography"/>
        <w:ind w:left="720" w:hanging="720"/>
        <w:rPr>
          <w:noProof/>
        </w:rPr>
      </w:pPr>
      <w:r w:rsidRPr="00ED39A0">
        <w:rPr>
          <w:noProof/>
        </w:rPr>
        <w:t>183.</w:t>
      </w:r>
      <w:r w:rsidRPr="00ED39A0">
        <w:rPr>
          <w:noProof/>
        </w:rPr>
        <w:tab/>
        <w:t xml:space="preserve">H. Sugimoto, H. Endoh, Analysis of Fruiting Body Development in the Aggregative Ciliate Sorogena stoianovitchae (Ciliophora, Colpodea). </w:t>
      </w:r>
      <w:r w:rsidRPr="00ED39A0">
        <w:rPr>
          <w:i/>
          <w:noProof/>
        </w:rPr>
        <w:t>Journal of Eukaryotic Microbiology</w:t>
      </w:r>
      <w:r w:rsidRPr="00ED39A0">
        <w:rPr>
          <w:noProof/>
        </w:rPr>
        <w:t xml:space="preserve"> </w:t>
      </w:r>
      <w:r w:rsidRPr="00ED39A0">
        <w:rPr>
          <w:b/>
          <w:noProof/>
        </w:rPr>
        <w:t>53</w:t>
      </w:r>
      <w:r w:rsidRPr="00ED39A0">
        <w:rPr>
          <w:noProof/>
        </w:rPr>
        <w:t>, 96-102 (2006).</w:t>
      </w:r>
    </w:p>
    <w:p w14:paraId="515036E0" w14:textId="77777777" w:rsidR="00ED39A0" w:rsidRPr="00ED39A0" w:rsidRDefault="00ED39A0" w:rsidP="00ED39A0">
      <w:pPr>
        <w:pStyle w:val="EndNoteBibliography"/>
        <w:ind w:left="720" w:hanging="720"/>
        <w:rPr>
          <w:noProof/>
        </w:rPr>
      </w:pPr>
      <w:r w:rsidRPr="00ED39A0">
        <w:rPr>
          <w:noProof/>
        </w:rPr>
        <w:t>184.</w:t>
      </w:r>
      <w:r w:rsidRPr="00ED39A0">
        <w:rPr>
          <w:noProof/>
        </w:rPr>
        <w:tab/>
        <w:t xml:space="preserve">E. LASEK‐NESSELQUIST, L. A. KATZ, Phylogenetic position of Sorogena stoianovitchae and relationships within the class Colpodea (Ciliophora) based on SSU rDNA sequences. </w:t>
      </w:r>
      <w:r w:rsidRPr="00ED39A0">
        <w:rPr>
          <w:i/>
          <w:noProof/>
        </w:rPr>
        <w:t>Journal of Eukaryotic Microbiology</w:t>
      </w:r>
      <w:r w:rsidRPr="00ED39A0">
        <w:rPr>
          <w:noProof/>
        </w:rPr>
        <w:t xml:space="preserve"> </w:t>
      </w:r>
      <w:r w:rsidRPr="00ED39A0">
        <w:rPr>
          <w:b/>
          <w:noProof/>
        </w:rPr>
        <w:t>48</w:t>
      </w:r>
      <w:r w:rsidRPr="00ED39A0">
        <w:rPr>
          <w:noProof/>
        </w:rPr>
        <w:t>, 604-607 (2001).</w:t>
      </w:r>
    </w:p>
    <w:p w14:paraId="3858F867" w14:textId="77777777" w:rsidR="00ED39A0" w:rsidRPr="00ED39A0" w:rsidRDefault="00ED39A0" w:rsidP="00ED39A0">
      <w:pPr>
        <w:pStyle w:val="EndNoteBibliography"/>
        <w:ind w:left="720" w:hanging="720"/>
        <w:rPr>
          <w:noProof/>
        </w:rPr>
      </w:pPr>
      <w:r w:rsidRPr="00ED39A0">
        <w:rPr>
          <w:noProof/>
        </w:rPr>
        <w:t>185.</w:t>
      </w:r>
      <w:r w:rsidRPr="00ED39A0">
        <w:rPr>
          <w:noProof/>
        </w:rPr>
        <w:tab/>
        <w:t xml:space="preserve">R. E. Lee, </w:t>
      </w:r>
      <w:r w:rsidRPr="00ED39A0">
        <w:rPr>
          <w:i/>
          <w:noProof/>
        </w:rPr>
        <w:t>Phycology</w:t>
      </w:r>
      <w:r w:rsidRPr="00ED39A0">
        <w:rPr>
          <w:noProof/>
        </w:rPr>
        <w:t xml:space="preserve"> (Cambridge University Press, Cambridge, ed. 5, 2018), DOI: 10.1017/9781316407219.</w:t>
      </w:r>
    </w:p>
    <w:p w14:paraId="4B6E8FE6" w14:textId="77777777" w:rsidR="00ED39A0" w:rsidRPr="00ED39A0" w:rsidRDefault="00ED39A0" w:rsidP="00ED39A0">
      <w:pPr>
        <w:pStyle w:val="EndNoteBibliography"/>
        <w:ind w:left="720" w:hanging="720"/>
        <w:rPr>
          <w:noProof/>
        </w:rPr>
      </w:pPr>
      <w:r w:rsidRPr="00ED39A0">
        <w:rPr>
          <w:noProof/>
        </w:rPr>
        <w:t>186.</w:t>
      </w:r>
      <w:r w:rsidRPr="00ED39A0">
        <w:rPr>
          <w:noProof/>
        </w:rPr>
        <w:tab/>
        <w:t xml:space="preserve">J. Geml, </w:t>
      </w:r>
      <w:r w:rsidRPr="00ED39A0">
        <w:rPr>
          <w:i/>
          <w:noProof/>
        </w:rPr>
        <w:t>Systematics, biogeography and control of artillery fungi (Sphaerobolus spp.)</w:t>
      </w:r>
      <w:r w:rsidRPr="00ED39A0">
        <w:rPr>
          <w:noProof/>
        </w:rPr>
        <w:t xml:space="preserve"> (The Pennsylvania State University, 2004).</w:t>
      </w:r>
    </w:p>
    <w:p w14:paraId="0CEFDA24" w14:textId="77777777" w:rsidR="00ED39A0" w:rsidRPr="00ED39A0" w:rsidRDefault="00ED39A0" w:rsidP="00ED39A0">
      <w:pPr>
        <w:pStyle w:val="EndNoteBibliography"/>
        <w:ind w:left="720" w:hanging="720"/>
        <w:rPr>
          <w:noProof/>
        </w:rPr>
      </w:pPr>
      <w:r w:rsidRPr="00ED39A0">
        <w:rPr>
          <w:noProof/>
        </w:rPr>
        <w:t>187.</w:t>
      </w:r>
      <w:r w:rsidRPr="00ED39A0">
        <w:rPr>
          <w:noProof/>
        </w:rPr>
        <w:tab/>
        <w:t>V. Nath, P. Bansal, "Reproductive strategies in bryophytes" in Plant biology and biotechnology. (Springer, 2015), pp. 335-347.</w:t>
      </w:r>
    </w:p>
    <w:p w14:paraId="445052BF" w14:textId="77777777" w:rsidR="00ED39A0" w:rsidRPr="00ED39A0" w:rsidRDefault="00ED39A0" w:rsidP="00ED39A0">
      <w:pPr>
        <w:pStyle w:val="EndNoteBibliography"/>
        <w:ind w:left="720" w:hanging="720"/>
        <w:rPr>
          <w:noProof/>
        </w:rPr>
      </w:pPr>
      <w:r w:rsidRPr="00ED39A0">
        <w:rPr>
          <w:noProof/>
        </w:rPr>
        <w:t>188.</w:t>
      </w:r>
      <w:r w:rsidRPr="00ED39A0">
        <w:rPr>
          <w:noProof/>
        </w:rPr>
        <w:tab/>
        <w:t xml:space="preserve">H. J. During, Life Strategies of Bryophytes: A Preliminary Review. </w:t>
      </w:r>
      <w:r w:rsidRPr="00ED39A0">
        <w:rPr>
          <w:i/>
          <w:noProof/>
        </w:rPr>
        <w:t>Lindbergia</w:t>
      </w:r>
      <w:r w:rsidRPr="00ED39A0">
        <w:rPr>
          <w:noProof/>
        </w:rPr>
        <w:t xml:space="preserve"> </w:t>
      </w:r>
      <w:r w:rsidRPr="00ED39A0">
        <w:rPr>
          <w:b/>
          <w:noProof/>
        </w:rPr>
        <w:t>5</w:t>
      </w:r>
      <w:r w:rsidRPr="00ED39A0">
        <w:rPr>
          <w:noProof/>
        </w:rPr>
        <w:t>, 2-18 (1979).</w:t>
      </w:r>
    </w:p>
    <w:p w14:paraId="3C2A571A" w14:textId="77777777" w:rsidR="00ED39A0" w:rsidRPr="00ED39A0" w:rsidRDefault="00ED39A0" w:rsidP="00ED39A0">
      <w:pPr>
        <w:pStyle w:val="EndNoteBibliography"/>
        <w:ind w:left="720" w:hanging="720"/>
        <w:rPr>
          <w:noProof/>
        </w:rPr>
      </w:pPr>
      <w:r w:rsidRPr="00ED39A0">
        <w:rPr>
          <w:noProof/>
        </w:rPr>
        <w:t>189.</w:t>
      </w:r>
      <w:r w:rsidRPr="00ED39A0">
        <w:rPr>
          <w:noProof/>
        </w:rPr>
        <w:tab/>
        <w:t>D. J. Weston</w:t>
      </w:r>
      <w:r w:rsidRPr="00ED39A0">
        <w:rPr>
          <w:i/>
          <w:noProof/>
        </w:rPr>
        <w:t xml:space="preserve"> et al.</w:t>
      </w:r>
      <w:r w:rsidRPr="00ED39A0">
        <w:rPr>
          <w:noProof/>
        </w:rPr>
        <w:t xml:space="preserve">, The Sphagnome Project: enabling ecological and evolutionary insights through a genus-level sequencing project. </w:t>
      </w:r>
      <w:r w:rsidRPr="00ED39A0">
        <w:rPr>
          <w:i/>
          <w:noProof/>
        </w:rPr>
        <w:t>New Phytologist</w:t>
      </w:r>
      <w:r w:rsidRPr="00ED39A0">
        <w:rPr>
          <w:noProof/>
        </w:rPr>
        <w:t xml:space="preserve"> </w:t>
      </w:r>
      <w:r w:rsidRPr="00ED39A0">
        <w:rPr>
          <w:b/>
          <w:noProof/>
        </w:rPr>
        <w:t>217</w:t>
      </w:r>
      <w:r w:rsidRPr="00ED39A0">
        <w:rPr>
          <w:noProof/>
        </w:rPr>
        <w:t>, 16-25 (2018).</w:t>
      </w:r>
    </w:p>
    <w:p w14:paraId="472B8E4A" w14:textId="77777777" w:rsidR="00ED39A0" w:rsidRPr="00ED39A0" w:rsidRDefault="00ED39A0" w:rsidP="00ED39A0">
      <w:pPr>
        <w:pStyle w:val="EndNoteBibliography"/>
        <w:ind w:left="720" w:hanging="720"/>
        <w:rPr>
          <w:noProof/>
        </w:rPr>
      </w:pPr>
      <w:r w:rsidRPr="00ED39A0">
        <w:rPr>
          <w:noProof/>
        </w:rPr>
        <w:t>190.</w:t>
      </w:r>
      <w:r w:rsidRPr="00ED39A0">
        <w:rPr>
          <w:noProof/>
        </w:rPr>
        <w:tab/>
        <w:t xml:space="preserve">R. Gibson, M. Barnes, R. Atkinson, Life-history patterns in serpulimorph polychaetes: ecological and evolutionary perspectives. </w:t>
      </w:r>
      <w:r w:rsidRPr="00ED39A0">
        <w:rPr>
          <w:i/>
          <w:noProof/>
        </w:rPr>
        <w:t>Oceanography and Marine Biology, An Annual Review, Volume 39: An Annual Review: Volume 39</w:t>
      </w:r>
      <w:r w:rsidRPr="00ED39A0">
        <w:rPr>
          <w:noProof/>
        </w:rPr>
        <w:t xml:space="preserve"> </w:t>
      </w:r>
      <w:r w:rsidRPr="00ED39A0">
        <w:rPr>
          <w:b/>
          <w:noProof/>
        </w:rPr>
        <w:t>39</w:t>
      </w:r>
      <w:r w:rsidRPr="00ED39A0">
        <w:rPr>
          <w:noProof/>
        </w:rPr>
        <w:t>, 1-101 (2001).</w:t>
      </w:r>
    </w:p>
    <w:p w14:paraId="768D41C4" w14:textId="77777777" w:rsidR="00ED39A0" w:rsidRPr="00ED39A0" w:rsidRDefault="00ED39A0" w:rsidP="00ED39A0">
      <w:pPr>
        <w:pStyle w:val="EndNoteBibliography"/>
        <w:ind w:left="720" w:hanging="720"/>
        <w:rPr>
          <w:noProof/>
        </w:rPr>
      </w:pPr>
      <w:r w:rsidRPr="00ED39A0">
        <w:rPr>
          <w:noProof/>
        </w:rPr>
        <w:t>191.</w:t>
      </w:r>
      <w:r w:rsidRPr="00ED39A0">
        <w:rPr>
          <w:noProof/>
        </w:rPr>
        <w:tab/>
        <w:t xml:space="preserve">E. Cotter, R. M. O'Riordan, A. A. Myers, A histological study of reproduction in the serpulids Pomatoceros triqueter and Pomatoceros lamarckii (Annelida: Polychaeta). </w:t>
      </w:r>
      <w:r w:rsidRPr="00ED39A0">
        <w:rPr>
          <w:i/>
          <w:noProof/>
        </w:rPr>
        <w:t>Marine Biology</w:t>
      </w:r>
      <w:r w:rsidRPr="00ED39A0">
        <w:rPr>
          <w:noProof/>
        </w:rPr>
        <w:t xml:space="preserve"> </w:t>
      </w:r>
      <w:r w:rsidRPr="00ED39A0">
        <w:rPr>
          <w:b/>
          <w:noProof/>
        </w:rPr>
        <w:t>142</w:t>
      </w:r>
      <w:r w:rsidRPr="00ED39A0">
        <w:rPr>
          <w:noProof/>
        </w:rPr>
        <w:t>, 905-914 (2003).</w:t>
      </w:r>
    </w:p>
    <w:p w14:paraId="5613E966" w14:textId="77777777" w:rsidR="00ED39A0" w:rsidRPr="00ED39A0" w:rsidRDefault="00ED39A0" w:rsidP="00ED39A0">
      <w:pPr>
        <w:pStyle w:val="EndNoteBibliography"/>
        <w:ind w:left="720" w:hanging="720"/>
        <w:rPr>
          <w:noProof/>
        </w:rPr>
      </w:pPr>
      <w:r w:rsidRPr="00ED39A0">
        <w:rPr>
          <w:noProof/>
        </w:rPr>
        <w:t>192.</w:t>
      </w:r>
      <w:r w:rsidRPr="00ED39A0">
        <w:rPr>
          <w:noProof/>
        </w:rPr>
        <w:tab/>
        <w:t xml:space="preserve">R. Manconi, R. Pronzato, Life cycle of Spongilla lacustris (Porifera, Spongillidae): a cue for environment-dependent phenotype. </w:t>
      </w:r>
      <w:r w:rsidRPr="00ED39A0">
        <w:rPr>
          <w:i/>
          <w:noProof/>
        </w:rPr>
        <w:t>Hydrobiologia</w:t>
      </w:r>
      <w:r w:rsidRPr="00ED39A0">
        <w:rPr>
          <w:noProof/>
        </w:rPr>
        <w:t xml:space="preserve"> </w:t>
      </w:r>
      <w:r w:rsidRPr="00ED39A0">
        <w:rPr>
          <w:b/>
          <w:noProof/>
        </w:rPr>
        <w:t>220</w:t>
      </w:r>
      <w:r w:rsidRPr="00ED39A0">
        <w:rPr>
          <w:noProof/>
        </w:rPr>
        <w:t>, 155-160 (1991).</w:t>
      </w:r>
    </w:p>
    <w:p w14:paraId="6D021EA4" w14:textId="77777777" w:rsidR="00ED39A0" w:rsidRPr="00ED39A0" w:rsidRDefault="00ED39A0" w:rsidP="00ED39A0">
      <w:pPr>
        <w:pStyle w:val="EndNoteBibliography"/>
        <w:ind w:left="720" w:hanging="720"/>
        <w:rPr>
          <w:noProof/>
        </w:rPr>
      </w:pPr>
      <w:r w:rsidRPr="00ED39A0">
        <w:rPr>
          <w:noProof/>
        </w:rPr>
        <w:t>193.</w:t>
      </w:r>
      <w:r w:rsidRPr="00ED39A0">
        <w:rPr>
          <w:noProof/>
        </w:rPr>
        <w:tab/>
        <w:t xml:space="preserve">T. L. Simpson, J. J. Gilbert, GEMMULATION, GEMMULE HATCHING, AND SEXUAL REPRODUCTION IN FRESHWATER SPONGES .1. LIFE-CYCLE OF SPONGILLA-LACUSTRIS AND TUBELLA-PENNSYLVANICA. </w:t>
      </w:r>
      <w:r w:rsidRPr="00ED39A0">
        <w:rPr>
          <w:i/>
          <w:noProof/>
        </w:rPr>
        <w:t>TRANSACTIONS OF THE AMERICAN MICROSCOPICAL SOCIETY</w:t>
      </w:r>
      <w:r w:rsidRPr="00ED39A0">
        <w:rPr>
          <w:noProof/>
        </w:rPr>
        <w:t xml:space="preserve"> </w:t>
      </w:r>
      <w:r w:rsidRPr="00ED39A0">
        <w:rPr>
          <w:b/>
          <w:noProof/>
        </w:rPr>
        <w:t>92</w:t>
      </w:r>
      <w:r w:rsidRPr="00ED39A0">
        <w:rPr>
          <w:noProof/>
        </w:rPr>
        <w:t>, 422-433 (1973).</w:t>
      </w:r>
    </w:p>
    <w:p w14:paraId="07C53B70" w14:textId="77777777" w:rsidR="00ED39A0" w:rsidRPr="00ED39A0" w:rsidRDefault="00ED39A0" w:rsidP="00ED39A0">
      <w:pPr>
        <w:pStyle w:val="EndNoteBibliography"/>
        <w:ind w:left="720" w:hanging="720"/>
        <w:rPr>
          <w:noProof/>
        </w:rPr>
      </w:pPr>
      <w:r w:rsidRPr="00ED39A0">
        <w:rPr>
          <w:noProof/>
        </w:rPr>
        <w:lastRenderedPageBreak/>
        <w:t>194.</w:t>
      </w:r>
      <w:r w:rsidRPr="00ED39A0">
        <w:rPr>
          <w:noProof/>
        </w:rPr>
        <w:tab/>
        <w:t xml:space="preserve">J. J. Gilbert, Field experiments on sexuality in the freshwater sponge Spongilla lacustris. The control of oocyte production and the fate of unfertilized oocytes. </w:t>
      </w:r>
      <w:r w:rsidRPr="00ED39A0">
        <w:rPr>
          <w:i/>
          <w:noProof/>
        </w:rPr>
        <w:t>Journal of Experimental Zoology</w:t>
      </w:r>
      <w:r w:rsidRPr="00ED39A0">
        <w:rPr>
          <w:noProof/>
        </w:rPr>
        <w:t xml:space="preserve"> </w:t>
      </w:r>
      <w:r w:rsidRPr="00ED39A0">
        <w:rPr>
          <w:b/>
          <w:noProof/>
        </w:rPr>
        <w:t>188</w:t>
      </w:r>
      <w:r w:rsidRPr="00ED39A0">
        <w:rPr>
          <w:noProof/>
        </w:rPr>
        <w:t>, 165-178 (1974).</w:t>
      </w:r>
    </w:p>
    <w:p w14:paraId="111FB5FC" w14:textId="77777777" w:rsidR="00ED39A0" w:rsidRPr="00ED39A0" w:rsidRDefault="00ED39A0" w:rsidP="00ED39A0">
      <w:pPr>
        <w:pStyle w:val="EndNoteBibliography"/>
        <w:ind w:left="720" w:hanging="720"/>
        <w:rPr>
          <w:noProof/>
        </w:rPr>
      </w:pPr>
      <w:r w:rsidRPr="00ED39A0">
        <w:rPr>
          <w:noProof/>
        </w:rPr>
        <w:t>195.</w:t>
      </w:r>
      <w:r w:rsidRPr="00ED39A0">
        <w:rPr>
          <w:noProof/>
        </w:rPr>
        <w:tab/>
        <w:t xml:space="preserve">K. Flardh, M. J. Buttner, Streptomyces morphogenetics: dissecting differentiation in a filamentous bacterium. </w:t>
      </w:r>
      <w:r w:rsidRPr="00ED39A0">
        <w:rPr>
          <w:i/>
          <w:noProof/>
        </w:rPr>
        <w:t>Nat Rev Microbiol</w:t>
      </w:r>
      <w:r w:rsidRPr="00ED39A0">
        <w:rPr>
          <w:noProof/>
        </w:rPr>
        <w:t xml:space="preserve"> </w:t>
      </w:r>
      <w:r w:rsidRPr="00ED39A0">
        <w:rPr>
          <w:b/>
          <w:noProof/>
        </w:rPr>
        <w:t>7</w:t>
      </w:r>
      <w:r w:rsidRPr="00ED39A0">
        <w:rPr>
          <w:noProof/>
        </w:rPr>
        <w:t>, 36-49 (2009).</w:t>
      </w:r>
    </w:p>
    <w:p w14:paraId="7E6DE4F5" w14:textId="77777777" w:rsidR="00ED39A0" w:rsidRPr="00ED39A0" w:rsidRDefault="00ED39A0" w:rsidP="00ED39A0">
      <w:pPr>
        <w:pStyle w:val="EndNoteBibliography"/>
        <w:ind w:left="720" w:hanging="720"/>
        <w:rPr>
          <w:noProof/>
        </w:rPr>
      </w:pPr>
      <w:r w:rsidRPr="00ED39A0">
        <w:rPr>
          <w:noProof/>
        </w:rPr>
        <w:t>196.</w:t>
      </w:r>
      <w:r w:rsidRPr="00ED39A0">
        <w:rPr>
          <w:noProof/>
        </w:rPr>
        <w:tab/>
        <w:t xml:space="preserve">F. A. McCormick, A study of Symphyogyna aspera. </w:t>
      </w:r>
      <w:r w:rsidRPr="00ED39A0">
        <w:rPr>
          <w:i/>
          <w:noProof/>
        </w:rPr>
        <w:t>Botanical Gazette</w:t>
      </w:r>
      <w:r w:rsidRPr="00ED39A0">
        <w:rPr>
          <w:noProof/>
        </w:rPr>
        <w:t xml:space="preserve"> </w:t>
      </w:r>
      <w:r w:rsidRPr="00ED39A0">
        <w:rPr>
          <w:b/>
          <w:noProof/>
        </w:rPr>
        <w:t>58</w:t>
      </w:r>
      <w:r w:rsidRPr="00ED39A0">
        <w:rPr>
          <w:noProof/>
        </w:rPr>
        <w:t>, 401-418 (1914).</w:t>
      </w:r>
    </w:p>
    <w:p w14:paraId="5E85A673" w14:textId="77777777" w:rsidR="00ED39A0" w:rsidRPr="00ED39A0" w:rsidRDefault="00ED39A0" w:rsidP="00ED39A0">
      <w:pPr>
        <w:pStyle w:val="EndNoteBibliography"/>
        <w:ind w:left="720" w:hanging="720"/>
        <w:rPr>
          <w:noProof/>
        </w:rPr>
      </w:pPr>
      <w:r w:rsidRPr="00ED39A0">
        <w:rPr>
          <w:noProof/>
        </w:rPr>
        <w:t>197.</w:t>
      </w:r>
      <w:r w:rsidRPr="00ED39A0">
        <w:rPr>
          <w:noProof/>
        </w:rPr>
        <w:tab/>
        <w:t xml:space="preserve">F. Cavers, On saprophytism and mycorhiza in Hepaticae. </w:t>
      </w:r>
      <w:r w:rsidRPr="00ED39A0">
        <w:rPr>
          <w:i/>
          <w:noProof/>
        </w:rPr>
        <w:t>New Phytologist</w:t>
      </w:r>
      <w:r w:rsidRPr="00ED39A0">
        <w:rPr>
          <w:noProof/>
        </w:rPr>
        <w:t xml:space="preserve"> </w:t>
      </w:r>
      <w:r w:rsidRPr="00ED39A0">
        <w:rPr>
          <w:b/>
          <w:noProof/>
        </w:rPr>
        <w:t>2</w:t>
      </w:r>
      <w:r w:rsidRPr="00ED39A0">
        <w:rPr>
          <w:noProof/>
        </w:rPr>
        <w:t>, 30-35 (1903).</w:t>
      </w:r>
    </w:p>
    <w:p w14:paraId="2CFA648A" w14:textId="77777777" w:rsidR="00ED39A0" w:rsidRPr="00ED39A0" w:rsidRDefault="00ED39A0" w:rsidP="00ED39A0">
      <w:pPr>
        <w:pStyle w:val="EndNoteBibliography"/>
        <w:ind w:left="720" w:hanging="720"/>
        <w:rPr>
          <w:noProof/>
        </w:rPr>
      </w:pPr>
      <w:r w:rsidRPr="00ED39A0">
        <w:rPr>
          <w:noProof/>
        </w:rPr>
        <w:t>198.</w:t>
      </w:r>
      <w:r w:rsidRPr="00ED39A0">
        <w:rPr>
          <w:noProof/>
        </w:rPr>
        <w:tab/>
        <w:t xml:space="preserve">E. C. Henry, G. D. Müller, Studies on the life history of Syringoderma phinneyi sp. nov.(Phaeophyceae). </w:t>
      </w:r>
      <w:r w:rsidRPr="00ED39A0">
        <w:rPr>
          <w:i/>
          <w:noProof/>
        </w:rPr>
        <w:t>Phycologia</w:t>
      </w:r>
      <w:r w:rsidRPr="00ED39A0">
        <w:rPr>
          <w:noProof/>
        </w:rPr>
        <w:t xml:space="preserve"> </w:t>
      </w:r>
      <w:r w:rsidRPr="00ED39A0">
        <w:rPr>
          <w:b/>
          <w:noProof/>
        </w:rPr>
        <w:t>22</w:t>
      </w:r>
      <w:r w:rsidRPr="00ED39A0">
        <w:rPr>
          <w:noProof/>
        </w:rPr>
        <w:t>, 387-393 (1983).</w:t>
      </w:r>
    </w:p>
    <w:p w14:paraId="37F39B59" w14:textId="77777777" w:rsidR="00ED39A0" w:rsidRPr="00ED39A0" w:rsidRDefault="00ED39A0" w:rsidP="00ED39A0">
      <w:pPr>
        <w:pStyle w:val="EndNoteBibliography"/>
        <w:ind w:left="720" w:hanging="720"/>
        <w:rPr>
          <w:noProof/>
        </w:rPr>
      </w:pPr>
      <w:r w:rsidRPr="00ED39A0">
        <w:rPr>
          <w:noProof/>
        </w:rPr>
        <w:t>199.</w:t>
      </w:r>
      <w:r w:rsidRPr="00ED39A0">
        <w:rPr>
          <w:noProof/>
        </w:rPr>
        <w:tab/>
        <w:t xml:space="preserve">W. Beklemischev, Über einige acoele Turbellarien des kaspischen Meeres. </w:t>
      </w:r>
      <w:r w:rsidRPr="00ED39A0">
        <w:rPr>
          <w:i/>
          <w:noProof/>
        </w:rPr>
        <w:t>Zool. Anz</w:t>
      </w:r>
      <w:r w:rsidRPr="00ED39A0">
        <w:rPr>
          <w:noProof/>
        </w:rPr>
        <w:t xml:space="preserve"> </w:t>
      </w:r>
      <w:r w:rsidRPr="00ED39A0">
        <w:rPr>
          <w:b/>
          <w:noProof/>
        </w:rPr>
        <w:t>45</w:t>
      </w:r>
      <w:r w:rsidRPr="00ED39A0">
        <w:rPr>
          <w:noProof/>
        </w:rPr>
        <w:t>, 1-7 (1914).</w:t>
      </w:r>
    </w:p>
    <w:p w14:paraId="09A59DD6" w14:textId="77777777" w:rsidR="00ED39A0" w:rsidRPr="00ED39A0" w:rsidRDefault="00ED39A0" w:rsidP="00ED39A0">
      <w:pPr>
        <w:pStyle w:val="EndNoteBibliography"/>
        <w:ind w:left="720" w:hanging="720"/>
        <w:rPr>
          <w:noProof/>
        </w:rPr>
      </w:pPr>
      <w:r w:rsidRPr="00ED39A0">
        <w:rPr>
          <w:noProof/>
        </w:rPr>
        <w:t>200.</w:t>
      </w:r>
      <w:r w:rsidRPr="00ED39A0">
        <w:rPr>
          <w:noProof/>
        </w:rPr>
        <w:tab/>
        <w:t xml:space="preserve">J. Zuccolotto-Arellano, R. Cuervo-González, Binary fission in Trichoplax is orthogonal to the subsequent division plane. </w:t>
      </w:r>
      <w:r w:rsidRPr="00ED39A0">
        <w:rPr>
          <w:i/>
          <w:noProof/>
        </w:rPr>
        <w:t>Mechanisms of Development</w:t>
      </w:r>
      <w:r w:rsidRPr="00ED39A0">
        <w:rPr>
          <w:noProof/>
        </w:rPr>
        <w:t xml:space="preserve"> </w:t>
      </w:r>
      <w:r w:rsidRPr="00ED39A0">
        <w:rPr>
          <w:b/>
          <w:noProof/>
        </w:rPr>
        <w:t>162</w:t>
      </w:r>
      <w:r w:rsidRPr="00ED39A0">
        <w:rPr>
          <w:noProof/>
        </w:rPr>
        <w:t>, 103608 (2020).</w:t>
      </w:r>
    </w:p>
    <w:p w14:paraId="1AEF875D" w14:textId="77777777" w:rsidR="00ED39A0" w:rsidRPr="00ED39A0" w:rsidRDefault="00ED39A0" w:rsidP="00ED39A0">
      <w:pPr>
        <w:pStyle w:val="EndNoteBibliography"/>
        <w:ind w:left="720" w:hanging="720"/>
        <w:rPr>
          <w:noProof/>
        </w:rPr>
      </w:pPr>
      <w:r w:rsidRPr="00ED39A0">
        <w:rPr>
          <w:noProof/>
        </w:rPr>
        <w:t>201.</w:t>
      </w:r>
      <w:r w:rsidRPr="00ED39A0">
        <w:rPr>
          <w:noProof/>
        </w:rPr>
        <w:tab/>
        <w:t>M. Srivastava</w:t>
      </w:r>
      <w:r w:rsidRPr="00ED39A0">
        <w:rPr>
          <w:i/>
          <w:noProof/>
        </w:rPr>
        <w:t xml:space="preserve"> et al.</w:t>
      </w:r>
      <w:r w:rsidRPr="00ED39A0">
        <w:rPr>
          <w:noProof/>
        </w:rPr>
        <w:t xml:space="preserve">, The Trichoplax genome and the nature of placozoans. </w:t>
      </w:r>
      <w:r w:rsidRPr="00ED39A0">
        <w:rPr>
          <w:i/>
          <w:noProof/>
        </w:rPr>
        <w:t>Nature</w:t>
      </w:r>
      <w:r w:rsidRPr="00ED39A0">
        <w:rPr>
          <w:noProof/>
        </w:rPr>
        <w:t xml:space="preserve"> </w:t>
      </w:r>
      <w:r w:rsidRPr="00ED39A0">
        <w:rPr>
          <w:b/>
          <w:noProof/>
        </w:rPr>
        <w:t>454</w:t>
      </w:r>
      <w:r w:rsidRPr="00ED39A0">
        <w:rPr>
          <w:noProof/>
        </w:rPr>
        <w:t>, 955-960 (2008).</w:t>
      </w:r>
    </w:p>
    <w:p w14:paraId="08777BB4" w14:textId="77777777" w:rsidR="00ED39A0" w:rsidRPr="00ED39A0" w:rsidRDefault="00ED39A0" w:rsidP="00ED39A0">
      <w:pPr>
        <w:pStyle w:val="EndNoteBibliography"/>
        <w:ind w:left="720" w:hanging="720"/>
        <w:rPr>
          <w:noProof/>
        </w:rPr>
      </w:pPr>
      <w:r w:rsidRPr="00ED39A0">
        <w:rPr>
          <w:noProof/>
        </w:rPr>
        <w:t>202.</w:t>
      </w:r>
      <w:r w:rsidRPr="00ED39A0">
        <w:rPr>
          <w:noProof/>
        </w:rPr>
        <w:tab/>
        <w:t xml:space="preserve">G. Teuchert, The ultrastructure of the marine gastrotrich Turbanella cornuta Remane (Macrodasyoidea) and its functional and phylogenetical importance. </w:t>
      </w:r>
      <w:r w:rsidRPr="00ED39A0">
        <w:rPr>
          <w:i/>
          <w:noProof/>
        </w:rPr>
        <w:t>Zoomorphologie</w:t>
      </w:r>
      <w:r w:rsidRPr="00ED39A0">
        <w:rPr>
          <w:noProof/>
        </w:rPr>
        <w:t xml:space="preserve"> </w:t>
      </w:r>
      <w:r w:rsidRPr="00ED39A0">
        <w:rPr>
          <w:b/>
          <w:noProof/>
        </w:rPr>
        <w:t>88</w:t>
      </w:r>
      <w:r w:rsidRPr="00ED39A0">
        <w:rPr>
          <w:noProof/>
        </w:rPr>
        <w:t>, 189-246 (1977).</w:t>
      </w:r>
    </w:p>
    <w:p w14:paraId="6A4CB14E" w14:textId="77777777" w:rsidR="00ED39A0" w:rsidRPr="00ED39A0" w:rsidRDefault="00ED39A0" w:rsidP="00ED39A0">
      <w:pPr>
        <w:pStyle w:val="EndNoteBibliography"/>
        <w:ind w:left="720" w:hanging="720"/>
        <w:rPr>
          <w:noProof/>
        </w:rPr>
      </w:pPr>
      <w:r w:rsidRPr="00ED39A0">
        <w:rPr>
          <w:noProof/>
        </w:rPr>
        <w:t>203.</w:t>
      </w:r>
      <w:r w:rsidRPr="00ED39A0">
        <w:rPr>
          <w:noProof/>
        </w:rPr>
        <w:tab/>
        <w:t xml:space="preserve">R. M. KRISTENSEN, A. NØRREVANG, On the fine structure of Valvognathia pogonostoma gen. et sp. n.(Gnathostomulida, Onychognathiidae) with special reference to the jaw apparatus. </w:t>
      </w:r>
      <w:r w:rsidRPr="00ED39A0">
        <w:rPr>
          <w:i/>
          <w:noProof/>
        </w:rPr>
        <w:t>Zoologica Scripta</w:t>
      </w:r>
      <w:r w:rsidRPr="00ED39A0">
        <w:rPr>
          <w:noProof/>
        </w:rPr>
        <w:t xml:space="preserve"> </w:t>
      </w:r>
      <w:r w:rsidRPr="00ED39A0">
        <w:rPr>
          <w:b/>
          <w:noProof/>
        </w:rPr>
        <w:t>7</w:t>
      </w:r>
      <w:r w:rsidRPr="00ED39A0">
        <w:rPr>
          <w:noProof/>
        </w:rPr>
        <w:t>, 179-186 (1978).</w:t>
      </w:r>
    </w:p>
    <w:p w14:paraId="3DA250E5" w14:textId="77777777" w:rsidR="00ED39A0" w:rsidRPr="00ED39A0" w:rsidRDefault="00ED39A0" w:rsidP="00ED39A0">
      <w:pPr>
        <w:pStyle w:val="EndNoteBibliography"/>
        <w:ind w:left="720" w:hanging="720"/>
        <w:rPr>
          <w:noProof/>
        </w:rPr>
      </w:pPr>
      <w:r w:rsidRPr="00ED39A0">
        <w:rPr>
          <w:noProof/>
        </w:rPr>
        <w:t>204.</w:t>
      </w:r>
      <w:r w:rsidRPr="00ED39A0">
        <w:rPr>
          <w:noProof/>
        </w:rPr>
        <w:tab/>
        <w:t xml:space="preserve">U. Schmitz, H. Kelm, First discovery of flowering Wolffia arrhiza in Central Europe. </w:t>
      </w:r>
      <w:r w:rsidRPr="00ED39A0">
        <w:rPr>
          <w:i/>
          <w:noProof/>
        </w:rPr>
        <w:t>Aquatic Botany</w:t>
      </w:r>
      <w:r w:rsidRPr="00ED39A0">
        <w:rPr>
          <w:noProof/>
        </w:rPr>
        <w:t xml:space="preserve"> </w:t>
      </w:r>
      <w:r w:rsidRPr="00ED39A0">
        <w:rPr>
          <w:b/>
          <w:noProof/>
        </w:rPr>
        <w:t>143</w:t>
      </w:r>
      <w:r w:rsidRPr="00ED39A0">
        <w:rPr>
          <w:noProof/>
        </w:rPr>
        <w:t>, 33-35 (2017).</w:t>
      </w:r>
    </w:p>
    <w:p w14:paraId="76FB05F8" w14:textId="77777777" w:rsidR="00ED39A0" w:rsidRPr="00ED39A0" w:rsidRDefault="00ED39A0" w:rsidP="00ED39A0">
      <w:pPr>
        <w:pStyle w:val="EndNoteBibliography"/>
        <w:ind w:left="720" w:hanging="720"/>
        <w:rPr>
          <w:noProof/>
        </w:rPr>
      </w:pPr>
      <w:r w:rsidRPr="00ED39A0">
        <w:rPr>
          <w:noProof/>
        </w:rPr>
        <w:t>205.</w:t>
      </w:r>
      <w:r w:rsidRPr="00ED39A0">
        <w:rPr>
          <w:noProof/>
        </w:rPr>
        <w:tab/>
        <w:t>K. S. Sree</w:t>
      </w:r>
      <w:r w:rsidRPr="00ED39A0">
        <w:rPr>
          <w:i/>
          <w:noProof/>
        </w:rPr>
        <w:t xml:space="preserve"> et al.</w:t>
      </w:r>
      <w:r w:rsidRPr="00ED39A0">
        <w:rPr>
          <w:noProof/>
        </w:rPr>
        <w:t xml:space="preserve">, The duckweed Wolffia microscopica: A unique aquatic monocot. </w:t>
      </w:r>
      <w:r w:rsidRPr="00ED39A0">
        <w:rPr>
          <w:i/>
          <w:noProof/>
        </w:rPr>
        <w:t>Flora - Morphology, Distribution, Functional Ecology of Plants</w:t>
      </w:r>
      <w:r w:rsidRPr="00ED39A0">
        <w:rPr>
          <w:noProof/>
        </w:rPr>
        <w:t xml:space="preserve"> </w:t>
      </w:r>
      <w:r w:rsidRPr="00ED39A0">
        <w:rPr>
          <w:b/>
          <w:noProof/>
        </w:rPr>
        <w:t>210</w:t>
      </w:r>
      <w:r w:rsidRPr="00ED39A0">
        <w:rPr>
          <w:noProof/>
        </w:rPr>
        <w:t>, 31-39 (2015).</w:t>
      </w:r>
    </w:p>
    <w:p w14:paraId="44092990" w14:textId="77777777" w:rsidR="00ED39A0" w:rsidRPr="00ED39A0" w:rsidRDefault="00ED39A0" w:rsidP="00ED39A0">
      <w:pPr>
        <w:pStyle w:val="EndNoteBibliography"/>
        <w:ind w:left="720" w:hanging="720"/>
        <w:rPr>
          <w:noProof/>
        </w:rPr>
      </w:pPr>
      <w:r w:rsidRPr="00ED39A0">
        <w:rPr>
          <w:noProof/>
        </w:rPr>
        <w:t>206.</w:t>
      </w:r>
      <w:r w:rsidRPr="00ED39A0">
        <w:rPr>
          <w:noProof/>
        </w:rPr>
        <w:tab/>
        <w:t xml:space="preserve">K. S. Sree, S. Sudakaran, K. J. Appenroth, How fast can angiosperms grow? Species and clonal diversity of growth rates in the genus Wolffia (Lemnaceae). </w:t>
      </w:r>
      <w:r w:rsidRPr="00ED39A0">
        <w:rPr>
          <w:i/>
          <w:noProof/>
        </w:rPr>
        <w:t>ACTA PHYSIOLOGIAE PLANTARUM</w:t>
      </w:r>
      <w:r w:rsidRPr="00ED39A0">
        <w:rPr>
          <w:noProof/>
        </w:rPr>
        <w:t xml:space="preserve"> </w:t>
      </w:r>
      <w:r w:rsidRPr="00ED39A0">
        <w:rPr>
          <w:b/>
          <w:noProof/>
        </w:rPr>
        <w:t>37</w:t>
      </w:r>
      <w:r w:rsidRPr="00ED39A0">
        <w:rPr>
          <w:noProof/>
        </w:rPr>
        <w:t xml:space="preserve"> (2015).</w:t>
      </w:r>
    </w:p>
    <w:p w14:paraId="5ABA75AE" w14:textId="77777777" w:rsidR="00ED39A0" w:rsidRPr="00ED39A0" w:rsidRDefault="00ED39A0" w:rsidP="00ED39A0">
      <w:pPr>
        <w:pStyle w:val="EndNoteBibliography"/>
        <w:ind w:left="720" w:hanging="720"/>
        <w:rPr>
          <w:noProof/>
        </w:rPr>
      </w:pPr>
      <w:r w:rsidRPr="00ED39A0">
        <w:rPr>
          <w:noProof/>
        </w:rPr>
        <w:t>207.</w:t>
      </w:r>
      <w:r w:rsidRPr="00ED39A0">
        <w:rPr>
          <w:noProof/>
        </w:rPr>
        <w:tab/>
        <w:t xml:space="preserve">M. J. Wynne, J. M. Huisman, First report of Yamadaella caenomyce (Liagoraceae, Rhodophyta) from the Atlantic Ocean, with descriptive notes and comments on nomenclature. </w:t>
      </w:r>
      <w:r w:rsidRPr="00ED39A0">
        <w:rPr>
          <w:i/>
          <w:noProof/>
        </w:rPr>
        <w:t>Caribbean journal of science</w:t>
      </w:r>
      <w:r w:rsidRPr="00ED39A0">
        <w:rPr>
          <w:noProof/>
        </w:rPr>
        <w:t xml:space="preserve"> </w:t>
      </w:r>
      <w:r w:rsidRPr="00ED39A0">
        <w:rPr>
          <w:b/>
          <w:noProof/>
        </w:rPr>
        <w:t>34</w:t>
      </w:r>
      <w:r w:rsidRPr="00ED39A0">
        <w:rPr>
          <w:noProof/>
        </w:rPr>
        <w:t>, 280-285 (1998).</w:t>
      </w:r>
    </w:p>
    <w:p w14:paraId="26A98E07" w14:textId="77777777" w:rsidR="00ED39A0" w:rsidRPr="00ED39A0" w:rsidRDefault="00ED39A0" w:rsidP="00ED39A0">
      <w:pPr>
        <w:pStyle w:val="EndNoteBibliography"/>
        <w:ind w:left="720" w:hanging="720"/>
        <w:rPr>
          <w:noProof/>
        </w:rPr>
      </w:pPr>
      <w:r w:rsidRPr="00ED39A0">
        <w:rPr>
          <w:noProof/>
        </w:rPr>
        <w:t>208.</w:t>
      </w:r>
      <w:r w:rsidRPr="00ED39A0">
        <w:rPr>
          <w:noProof/>
        </w:rPr>
        <w:tab/>
        <w:t xml:space="preserve">E. FaurÉ-Fremiet, GROWTH AND DIFFERENTIATION OF THE COLONIES OF ZOOTHAMNIUM ALTERNANS (CLAP. AND LACHM.). </w:t>
      </w:r>
      <w:r w:rsidRPr="00ED39A0">
        <w:rPr>
          <w:i/>
          <w:noProof/>
        </w:rPr>
        <w:t>The Biological Bulletin</w:t>
      </w:r>
      <w:r w:rsidRPr="00ED39A0">
        <w:rPr>
          <w:noProof/>
        </w:rPr>
        <w:t xml:space="preserve"> </w:t>
      </w:r>
      <w:r w:rsidRPr="00ED39A0">
        <w:rPr>
          <w:b/>
          <w:noProof/>
        </w:rPr>
        <w:t>58</w:t>
      </w:r>
      <w:r w:rsidRPr="00ED39A0">
        <w:rPr>
          <w:noProof/>
        </w:rPr>
        <w:t>, 28-51 (1930).</w:t>
      </w:r>
    </w:p>
    <w:p w14:paraId="42DFAFC9" w14:textId="71A01DF1" w:rsidR="001D4893" w:rsidRDefault="00ED39A0">
      <w:r>
        <w:fldChar w:fldCharType="end"/>
      </w:r>
    </w:p>
    <w:sectPr w:rsidR="001D48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sefwtz2p0xpvevz20v55xtefft00w2xazw&quot;&gt;My EndNote Library&lt;record-ids&gt;&lt;item&gt;102&lt;/item&gt;&lt;item&gt;103&lt;/item&gt;&lt;item&gt;425&lt;/item&gt;&lt;item&gt;428&lt;/item&gt;&lt;item&gt;447&lt;/item&gt;&lt;item&gt;500&lt;/item&gt;&lt;item&gt;1389&lt;/item&gt;&lt;item&gt;1624&lt;/item&gt;&lt;item&gt;1654&lt;/item&gt;&lt;item&gt;1896&lt;/item&gt;&lt;item&gt;1915&lt;/item&gt;&lt;item&gt;1961&lt;/item&gt;&lt;item&gt;1972&lt;/item&gt;&lt;item&gt;1977&lt;/item&gt;&lt;item&gt;1978&lt;/item&gt;&lt;item&gt;1980&lt;/item&gt;&lt;item&gt;1982&lt;/item&gt;&lt;item&gt;2039&lt;/item&gt;&lt;item&gt;2040&lt;/item&gt;&lt;item&gt;2044&lt;/item&gt;&lt;item&gt;2068&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6&lt;/item&gt;&lt;item&gt;2088&lt;/item&gt;&lt;item&gt;2089&lt;/item&gt;&lt;item&gt;2090&lt;/item&gt;&lt;item&gt;2092&lt;/item&gt;&lt;item&gt;2094&lt;/item&gt;&lt;item&gt;2095&lt;/item&gt;&lt;item&gt;2102&lt;/item&gt;&lt;item&gt;2103&lt;/item&gt;&lt;item&gt;2107&lt;/item&gt;&lt;item&gt;2108&lt;/item&gt;&lt;item&gt;2114&lt;/item&gt;&lt;item&gt;2197&lt;/item&gt;&lt;item&gt;2206&lt;/item&gt;&lt;item&gt;2207&lt;/item&gt;&lt;item&gt;2208&lt;/item&gt;&lt;item&gt;2209&lt;/item&gt;&lt;item&gt;2210&lt;/item&gt;&lt;item&gt;2211&lt;/item&gt;&lt;item&gt;2212&lt;/item&gt;&lt;item&gt;2213&lt;/item&gt;&lt;item&gt;2214&lt;/item&gt;&lt;item&gt;2215&lt;/item&gt;&lt;item&gt;2245&lt;/item&gt;&lt;item&gt;2246&lt;/item&gt;&lt;item&gt;2254&lt;/item&gt;&lt;item&gt;2257&lt;/item&gt;&lt;item&gt;2259&lt;/item&gt;&lt;item&gt;2260&lt;/item&gt;&lt;item&gt;2261&lt;/item&gt;&lt;item&gt;2264&lt;/item&gt;&lt;item&gt;2265&lt;/item&gt;&lt;item&gt;2266&lt;/item&gt;&lt;item&gt;2268&lt;/item&gt;&lt;item&gt;2269&lt;/item&gt;&lt;item&gt;2271&lt;/item&gt;&lt;item&gt;2272&lt;/item&gt;&lt;item&gt;2273&lt;/item&gt;&lt;item&gt;2274&lt;/item&gt;&lt;item&gt;2278&lt;/item&gt;&lt;item&gt;2291&lt;/item&gt;&lt;item&gt;2309&lt;/item&gt;&lt;item&gt;2326&lt;/item&gt;&lt;item&gt;2331&lt;/item&gt;&lt;item&gt;2342&lt;/item&gt;&lt;item&gt;2344&lt;/item&gt;&lt;item&gt;2345&lt;/item&gt;&lt;item&gt;2349&lt;/item&gt;&lt;item&gt;2350&lt;/item&gt;&lt;item&gt;2374&lt;/item&gt;&lt;item&gt;2375&lt;/item&gt;&lt;item&gt;2377&lt;/item&gt;&lt;item&gt;2378&lt;/item&gt;&lt;item&gt;2379&lt;/item&gt;&lt;item&gt;2380&lt;/item&gt;&lt;item&gt;2381&lt;/item&gt;&lt;item&gt;2382&lt;/item&gt;&lt;item&gt;2383&lt;/item&gt;&lt;item&gt;2384&lt;/item&gt;&lt;item&gt;2385&lt;/item&gt;&lt;item&gt;2386&lt;/item&gt;&lt;item&gt;2387&lt;/item&gt;&lt;item&gt;2388&lt;/item&gt;&lt;item&gt;2389&lt;/item&gt;&lt;item&gt;2390&lt;/item&gt;&lt;item&gt;2391&lt;/item&gt;&lt;item&gt;2392&lt;/item&gt;&lt;item&gt;2393&lt;/item&gt;&lt;item&gt;2394&lt;/item&gt;&lt;item&gt;2395&lt;/item&gt;&lt;item&gt;2396&lt;/item&gt;&lt;item&gt;2397&lt;/item&gt;&lt;item&gt;2398&lt;/item&gt;&lt;item&gt;2399&lt;/item&gt;&lt;item&gt;2400&lt;/item&gt;&lt;item&gt;2401&lt;/item&gt;&lt;item&gt;2402&lt;/item&gt;&lt;item&gt;2403&lt;/item&gt;&lt;item&gt;2404&lt;/item&gt;&lt;item&gt;2405&lt;/item&gt;&lt;item&gt;2406&lt;/item&gt;&lt;item&gt;2407&lt;/item&gt;&lt;item&gt;2408&lt;/item&gt;&lt;item&gt;2409&lt;/item&gt;&lt;item&gt;2410&lt;/item&gt;&lt;item&gt;2411&lt;/item&gt;&lt;item&gt;2412&lt;/item&gt;&lt;item&gt;2413&lt;/item&gt;&lt;item&gt;2414&lt;/item&gt;&lt;item&gt;2415&lt;/item&gt;&lt;item&gt;2416&lt;/item&gt;&lt;item&gt;2417&lt;/item&gt;&lt;item&gt;2418&lt;/item&gt;&lt;item&gt;2419&lt;/item&gt;&lt;item&gt;2420&lt;/item&gt;&lt;item&gt;2421&lt;/item&gt;&lt;item&gt;2422&lt;/item&gt;&lt;item&gt;2423&lt;/item&gt;&lt;item&gt;2424&lt;/item&gt;&lt;item&gt;2425&lt;/item&gt;&lt;item&gt;2426&lt;/item&gt;&lt;item&gt;2427&lt;/item&gt;&lt;item&gt;2428&lt;/item&gt;&lt;item&gt;2429&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0&lt;/item&gt;&lt;item&gt;2462&lt;/item&gt;&lt;item&gt;2463&lt;/item&gt;&lt;item&gt;2464&lt;/item&gt;&lt;item&gt;2465&lt;/item&gt;&lt;item&gt;2467&lt;/item&gt;&lt;item&gt;2468&lt;/item&gt;&lt;item&gt;2469&lt;/item&gt;&lt;item&gt;2470&lt;/item&gt;&lt;item&gt;2471&lt;/item&gt;&lt;item&gt;2472&lt;/item&gt;&lt;item&gt;2473&lt;/item&gt;&lt;item&gt;2474&lt;/item&gt;&lt;item&gt;2475&lt;/item&gt;&lt;item&gt;2476&lt;/item&gt;&lt;item&gt;2477&lt;/item&gt;&lt;item&gt;2478&lt;/item&gt;&lt;item&gt;2479&lt;/item&gt;&lt;item&gt;2480&lt;/item&gt;&lt;item&gt;2481&lt;/item&gt;&lt;item&gt;2482&lt;/item&gt;&lt;item&gt;2483&lt;/item&gt;&lt;item&gt;2605&lt;/item&gt;&lt;item&gt;2606&lt;/item&gt;&lt;item&gt;2608&lt;/item&gt;&lt;item&gt;2609&lt;/item&gt;&lt;item&gt;2610&lt;/item&gt;&lt;item&gt;2611&lt;/item&gt;&lt;item&gt;2612&lt;/item&gt;&lt;item&gt;2613&lt;/item&gt;&lt;item&gt;2614&lt;/item&gt;&lt;item&gt;2616&lt;/item&gt;&lt;item&gt;2617&lt;/item&gt;&lt;item&gt;2618&lt;/item&gt;&lt;item&gt;2619&lt;/item&gt;&lt;item&gt;2620&lt;/item&gt;&lt;item&gt;2621&lt;/item&gt;&lt;item&gt;2622&lt;/item&gt;&lt;item&gt;2623&lt;/item&gt;&lt;/record-ids&gt;&lt;/item&gt;&lt;/Libraries&gt;"/>
  </w:docVars>
  <w:rsids>
    <w:rsidRoot w:val="00466E63"/>
    <w:rsid w:val="00013582"/>
    <w:rsid w:val="00031B2F"/>
    <w:rsid w:val="00031C72"/>
    <w:rsid w:val="00034A4E"/>
    <w:rsid w:val="000365CB"/>
    <w:rsid w:val="00044156"/>
    <w:rsid w:val="00047687"/>
    <w:rsid w:val="00056C3C"/>
    <w:rsid w:val="00071FA5"/>
    <w:rsid w:val="0007498B"/>
    <w:rsid w:val="000829D7"/>
    <w:rsid w:val="00082C4E"/>
    <w:rsid w:val="00094DC8"/>
    <w:rsid w:val="000A5B76"/>
    <w:rsid w:val="000A5D54"/>
    <w:rsid w:val="000F1020"/>
    <w:rsid w:val="00103A10"/>
    <w:rsid w:val="00123AC9"/>
    <w:rsid w:val="001419F2"/>
    <w:rsid w:val="00185686"/>
    <w:rsid w:val="001A08EA"/>
    <w:rsid w:val="001A173B"/>
    <w:rsid w:val="001A3815"/>
    <w:rsid w:val="001B5F23"/>
    <w:rsid w:val="001D4893"/>
    <w:rsid w:val="001D6228"/>
    <w:rsid w:val="00202246"/>
    <w:rsid w:val="002023BF"/>
    <w:rsid w:val="0020272D"/>
    <w:rsid w:val="00204938"/>
    <w:rsid w:val="00236719"/>
    <w:rsid w:val="00243B9A"/>
    <w:rsid w:val="00251F35"/>
    <w:rsid w:val="00270AB1"/>
    <w:rsid w:val="0027471E"/>
    <w:rsid w:val="002A4A4A"/>
    <w:rsid w:val="002B4495"/>
    <w:rsid w:val="002B487E"/>
    <w:rsid w:val="002C109A"/>
    <w:rsid w:val="002D3E2F"/>
    <w:rsid w:val="002E199D"/>
    <w:rsid w:val="002E72F2"/>
    <w:rsid w:val="002F7E5D"/>
    <w:rsid w:val="003167BC"/>
    <w:rsid w:val="003822CA"/>
    <w:rsid w:val="0038715C"/>
    <w:rsid w:val="003A2122"/>
    <w:rsid w:val="003A5C0A"/>
    <w:rsid w:val="003B3C9C"/>
    <w:rsid w:val="003C590D"/>
    <w:rsid w:val="003E0EF7"/>
    <w:rsid w:val="003F7A9B"/>
    <w:rsid w:val="00410974"/>
    <w:rsid w:val="00411658"/>
    <w:rsid w:val="00414FF5"/>
    <w:rsid w:val="0042071E"/>
    <w:rsid w:val="00437817"/>
    <w:rsid w:val="00443DFB"/>
    <w:rsid w:val="00461466"/>
    <w:rsid w:val="004617AE"/>
    <w:rsid w:val="00466E63"/>
    <w:rsid w:val="0047255A"/>
    <w:rsid w:val="0047431B"/>
    <w:rsid w:val="004A2182"/>
    <w:rsid w:val="004B1814"/>
    <w:rsid w:val="004B5DB7"/>
    <w:rsid w:val="004D1A05"/>
    <w:rsid w:val="004D7266"/>
    <w:rsid w:val="004E3EFE"/>
    <w:rsid w:val="004F09C4"/>
    <w:rsid w:val="004F3E3E"/>
    <w:rsid w:val="00505A86"/>
    <w:rsid w:val="0052768D"/>
    <w:rsid w:val="00532E78"/>
    <w:rsid w:val="0057717D"/>
    <w:rsid w:val="00596723"/>
    <w:rsid w:val="005A1624"/>
    <w:rsid w:val="005B6E5A"/>
    <w:rsid w:val="005C356E"/>
    <w:rsid w:val="005F2B36"/>
    <w:rsid w:val="00607F74"/>
    <w:rsid w:val="0062031A"/>
    <w:rsid w:val="00621A5C"/>
    <w:rsid w:val="00626A8E"/>
    <w:rsid w:val="006271BB"/>
    <w:rsid w:val="00636E5D"/>
    <w:rsid w:val="0065092B"/>
    <w:rsid w:val="00686D0F"/>
    <w:rsid w:val="00691DB1"/>
    <w:rsid w:val="006A433B"/>
    <w:rsid w:val="006D57F8"/>
    <w:rsid w:val="006D7F0A"/>
    <w:rsid w:val="007502F6"/>
    <w:rsid w:val="007562BC"/>
    <w:rsid w:val="00775373"/>
    <w:rsid w:val="00786A91"/>
    <w:rsid w:val="007A7D8C"/>
    <w:rsid w:val="007B00B0"/>
    <w:rsid w:val="007F6A79"/>
    <w:rsid w:val="008241FB"/>
    <w:rsid w:val="00844CFA"/>
    <w:rsid w:val="008541C0"/>
    <w:rsid w:val="00857C08"/>
    <w:rsid w:val="0087378D"/>
    <w:rsid w:val="00895688"/>
    <w:rsid w:val="008B28BE"/>
    <w:rsid w:val="008B6E40"/>
    <w:rsid w:val="008C01C5"/>
    <w:rsid w:val="008C63B0"/>
    <w:rsid w:val="008C709D"/>
    <w:rsid w:val="008D72D1"/>
    <w:rsid w:val="008E52DD"/>
    <w:rsid w:val="00942597"/>
    <w:rsid w:val="00946396"/>
    <w:rsid w:val="00954F35"/>
    <w:rsid w:val="00955919"/>
    <w:rsid w:val="00966F73"/>
    <w:rsid w:val="009706AC"/>
    <w:rsid w:val="009F4382"/>
    <w:rsid w:val="00A059A2"/>
    <w:rsid w:val="00A23014"/>
    <w:rsid w:val="00A31845"/>
    <w:rsid w:val="00A32894"/>
    <w:rsid w:val="00A46C41"/>
    <w:rsid w:val="00A74CA7"/>
    <w:rsid w:val="00A80B0E"/>
    <w:rsid w:val="00A8784C"/>
    <w:rsid w:val="00AB0601"/>
    <w:rsid w:val="00AB6BD7"/>
    <w:rsid w:val="00AE6198"/>
    <w:rsid w:val="00AF5898"/>
    <w:rsid w:val="00B375C1"/>
    <w:rsid w:val="00B44B13"/>
    <w:rsid w:val="00B531B4"/>
    <w:rsid w:val="00B62D86"/>
    <w:rsid w:val="00B94668"/>
    <w:rsid w:val="00BC6E0F"/>
    <w:rsid w:val="00BE52DC"/>
    <w:rsid w:val="00BF1940"/>
    <w:rsid w:val="00C177E9"/>
    <w:rsid w:val="00C208A1"/>
    <w:rsid w:val="00C27988"/>
    <w:rsid w:val="00C57BA9"/>
    <w:rsid w:val="00CB4F28"/>
    <w:rsid w:val="00CE1277"/>
    <w:rsid w:val="00D1036D"/>
    <w:rsid w:val="00D166E2"/>
    <w:rsid w:val="00D349F9"/>
    <w:rsid w:val="00D53DB3"/>
    <w:rsid w:val="00D65204"/>
    <w:rsid w:val="00D76EE1"/>
    <w:rsid w:val="00D90874"/>
    <w:rsid w:val="00D97AD4"/>
    <w:rsid w:val="00DA19A7"/>
    <w:rsid w:val="00DC6D4B"/>
    <w:rsid w:val="00DF32C5"/>
    <w:rsid w:val="00E02D93"/>
    <w:rsid w:val="00E748CB"/>
    <w:rsid w:val="00E7701C"/>
    <w:rsid w:val="00E86330"/>
    <w:rsid w:val="00E9291F"/>
    <w:rsid w:val="00E937CD"/>
    <w:rsid w:val="00E9621F"/>
    <w:rsid w:val="00EA0134"/>
    <w:rsid w:val="00EB1359"/>
    <w:rsid w:val="00EB7226"/>
    <w:rsid w:val="00EC0426"/>
    <w:rsid w:val="00EC55E4"/>
    <w:rsid w:val="00ED0386"/>
    <w:rsid w:val="00ED39A0"/>
    <w:rsid w:val="00EE0E26"/>
    <w:rsid w:val="00EE5736"/>
    <w:rsid w:val="00EF28F6"/>
    <w:rsid w:val="00F1159E"/>
    <w:rsid w:val="00F20192"/>
    <w:rsid w:val="00F418D4"/>
    <w:rsid w:val="00F45F93"/>
    <w:rsid w:val="00F47458"/>
    <w:rsid w:val="00F621C4"/>
    <w:rsid w:val="00F73C8B"/>
    <w:rsid w:val="00F91402"/>
    <w:rsid w:val="00F92585"/>
    <w:rsid w:val="00FB2249"/>
    <w:rsid w:val="00FD7417"/>
    <w:rsid w:val="00FE4671"/>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13BA8E16"/>
  <w15:chartTrackingRefBased/>
  <w15:docId w15:val="{CB6A34A9-5308-E240-B5AE-3F784C614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9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ED39A0"/>
    <w:pPr>
      <w:spacing w:before="100" w:beforeAutospacing="1" w:after="100" w:afterAutospacing="1"/>
    </w:pPr>
    <w:rPr>
      <w:rFonts w:ascii="Times New Roman" w:eastAsia="Times New Roman" w:hAnsi="Times New Roman" w:cs="Times New Roman"/>
      <w:lang w:eastAsia="en-GB"/>
    </w:rPr>
  </w:style>
  <w:style w:type="paragraph" w:styleId="NormalWeb">
    <w:name w:val="Normal (Web)"/>
    <w:basedOn w:val="Normal"/>
    <w:uiPriority w:val="99"/>
    <w:semiHidden/>
    <w:unhideWhenUsed/>
    <w:rsid w:val="00ED39A0"/>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ED39A0"/>
  </w:style>
  <w:style w:type="character" w:styleId="Hyperlink">
    <w:name w:val="Hyperlink"/>
    <w:basedOn w:val="DefaultParagraphFont"/>
    <w:uiPriority w:val="99"/>
    <w:unhideWhenUsed/>
    <w:rsid w:val="00ED39A0"/>
    <w:rPr>
      <w:color w:val="0000FF"/>
      <w:u w:val="single"/>
    </w:rPr>
  </w:style>
  <w:style w:type="character" w:styleId="FollowedHyperlink">
    <w:name w:val="FollowedHyperlink"/>
    <w:basedOn w:val="DefaultParagraphFont"/>
    <w:uiPriority w:val="99"/>
    <w:semiHidden/>
    <w:unhideWhenUsed/>
    <w:rsid w:val="00ED39A0"/>
    <w:rPr>
      <w:color w:val="800080"/>
      <w:u w:val="single"/>
    </w:rPr>
  </w:style>
  <w:style w:type="paragraph" w:customStyle="1" w:styleId="EndNoteBibliographyTitle">
    <w:name w:val="EndNote Bibliography Title"/>
    <w:basedOn w:val="Normal"/>
    <w:link w:val="EndNoteBibliographyTitleChar"/>
    <w:rsid w:val="00ED39A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D39A0"/>
    <w:rPr>
      <w:rFonts w:ascii="Calibri" w:hAnsi="Calibri" w:cs="Calibri"/>
      <w:lang w:val="en-US"/>
    </w:rPr>
  </w:style>
  <w:style w:type="paragraph" w:customStyle="1" w:styleId="EndNoteBibliography">
    <w:name w:val="EndNote Bibliography"/>
    <w:basedOn w:val="Normal"/>
    <w:link w:val="EndNoteBibliographyChar"/>
    <w:rsid w:val="00ED39A0"/>
    <w:rPr>
      <w:rFonts w:ascii="Calibri" w:hAnsi="Calibri" w:cs="Calibri"/>
      <w:lang w:val="en-US"/>
    </w:rPr>
  </w:style>
  <w:style w:type="character" w:customStyle="1" w:styleId="EndNoteBibliographyChar">
    <w:name w:val="EndNote Bibliography Char"/>
    <w:basedOn w:val="DefaultParagraphFont"/>
    <w:link w:val="EndNoteBibliography"/>
    <w:rsid w:val="00ED39A0"/>
    <w:rPr>
      <w:rFonts w:ascii="Calibri" w:hAnsi="Calibri" w:cs="Calibri"/>
      <w:lang w:val="en-US"/>
    </w:rPr>
  </w:style>
  <w:style w:type="character" w:styleId="UnresolvedMention">
    <w:name w:val="Unresolved Mention"/>
    <w:basedOn w:val="DefaultParagraphFont"/>
    <w:uiPriority w:val="99"/>
    <w:semiHidden/>
    <w:unhideWhenUsed/>
    <w:rsid w:val="00ED3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RHS.org.u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res.org.uk" TargetMode="External"/><Relationship Id="rId5" Type="http://schemas.openxmlformats.org/officeDocument/2006/relationships/hyperlink" Target="https://www.centralcoastbiodiversity.org/mermaids-gloves-bull-dictyota-binghamiae.html" TargetMode="External"/><Relationship Id="rId4" Type="http://schemas.openxmlformats.org/officeDocument/2006/relationships/hyperlink" Target="https://core.ac.uk/download/pdf/108388.pdf"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23010</Words>
  <Characters>131158</Characters>
  <Application>Microsoft Office Word</Application>
  <DocSecurity>0</DocSecurity>
  <Lines>1092</Lines>
  <Paragraphs>307</Paragraphs>
  <ScaleCrop>false</ScaleCrop>
  <Company/>
  <LinksUpToDate>false</LinksUpToDate>
  <CharactersWithSpaces>15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Howe</dc:creator>
  <cp:keywords/>
  <dc:description/>
  <cp:lastModifiedBy>Jack Howe</cp:lastModifiedBy>
  <cp:revision>2</cp:revision>
  <dcterms:created xsi:type="dcterms:W3CDTF">2023-05-16T15:26:00Z</dcterms:created>
  <dcterms:modified xsi:type="dcterms:W3CDTF">2023-05-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3-05-16T15:27:07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a3ff1e21-28af-4d49-946c-ea0ee185ac01</vt:lpwstr>
  </property>
  <property fmtid="{D5CDD505-2E9C-101B-9397-08002B2CF9AE}" pid="8" name="MSIP_Label_6a2630e2-1ac5-455e-8217-0156b1936a76_ContentBits">
    <vt:lpwstr>0</vt:lpwstr>
  </property>
</Properties>
</file>